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E4291AB" w14:textId="0F4BF65A" w:rsidR="001C55B6" w:rsidRPr="002E1349" w:rsidRDefault="008F0EEB" w:rsidP="001C55B6">
      <w:pPr>
        <w:rPr>
          <w:sz w:val="32"/>
          <w:szCs w:val="32"/>
        </w:rPr>
      </w:pPr>
      <w:r w:rsidRPr="00903C14">
        <w:rPr>
          <w:rFonts w:ascii="Biome" w:hAnsi="Biome" w:cs="Biome"/>
          <w:noProof/>
          <w:sz w:val="36"/>
          <w:szCs w:val="36"/>
        </w:rPr>
        <w:drawing>
          <wp:anchor distT="0" distB="0" distL="114300" distR="114300" simplePos="0" relativeHeight="251659264" behindDoc="0" locked="0" layoutInCell="1" allowOverlap="1" wp14:anchorId="17BFABE8" wp14:editId="792F71B0">
            <wp:simplePos x="0" y="0"/>
            <wp:positionH relativeFrom="margin">
              <wp:posOffset>4544060</wp:posOffset>
            </wp:positionH>
            <wp:positionV relativeFrom="margin">
              <wp:posOffset>-363855</wp:posOffset>
            </wp:positionV>
            <wp:extent cx="1386840" cy="287655"/>
            <wp:effectExtent l="0" t="0" r="0" b="4445"/>
            <wp:wrapSquare wrapText="bothSides"/>
            <wp:docPr id="6" name="Picture 6" descr="A picture containing too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tool&#10;&#10;Description automatically generated"/>
                    <pic:cNvPicPr/>
                  </pic:nvPicPr>
                  <pic:blipFill rotWithShape="1">
                    <a:blip r:embed="rId11"/>
                    <a:srcRect t="-11486" b="37545"/>
                    <a:stretch/>
                  </pic:blipFill>
                  <pic:spPr bwMode="auto">
                    <a:xfrm>
                      <a:off x="0" y="0"/>
                      <a:ext cx="1386840" cy="28765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sdt>
        <w:sdtPr>
          <w:rPr>
            <w:sz w:val="32"/>
            <w:szCs w:val="32"/>
          </w:rPr>
          <w:alias w:val="Author"/>
          <w:tag w:val=""/>
          <w:id w:val="1565994111"/>
          <w:placeholder>
            <w:docPart w:val="DD44022DA78D4E34A6FD205A517A6245"/>
          </w:placeholder>
          <w:dataBinding w:prefixMappings="xmlns:ns0='http://purl.org/dc/elements/1.1/' xmlns:ns1='http://schemas.openxmlformats.org/package/2006/metadata/core-properties' " w:xpath="/ns1:coreProperties[1]/ns0:creator[1]" w:storeItemID="{6C3C8BC8-F283-45AE-878A-BAB7291924A1}"/>
          <w:text/>
        </w:sdtPr>
        <w:sdtContent>
          <w:r w:rsidR="001019A0">
            <w:rPr>
              <w:sz w:val="32"/>
              <w:szCs w:val="32"/>
            </w:rPr>
            <w:t>Schaep Simon</w:t>
          </w:r>
        </w:sdtContent>
      </w:sdt>
    </w:p>
    <w:p w14:paraId="4770B3BE" w14:textId="0123DE33" w:rsidR="00081746" w:rsidRDefault="00081746" w:rsidP="001C55B6">
      <w:pPr>
        <w:rPr>
          <w:sz w:val="52"/>
          <w:szCs w:val="52"/>
        </w:rPr>
      </w:pPr>
    </w:p>
    <w:p w14:paraId="2ADB0DF0" w14:textId="22646D56" w:rsidR="0062287A" w:rsidRDefault="001019A0" w:rsidP="00081746">
      <w:pPr>
        <w:jc w:val="center"/>
        <w:rPr>
          <w:sz w:val="52"/>
          <w:szCs w:val="52"/>
        </w:rPr>
      </w:pPr>
      <w:r>
        <w:rPr>
          <w:sz w:val="52"/>
          <w:szCs w:val="52"/>
        </w:rPr>
        <w:t xml:space="preserve">Simulating massive amounts of AI agents in </w:t>
      </w:r>
      <w:r w:rsidR="00262331">
        <w:rPr>
          <w:sz w:val="52"/>
          <w:szCs w:val="52"/>
        </w:rPr>
        <w:t>video game</w:t>
      </w:r>
      <w:r w:rsidR="00FE5928">
        <w:rPr>
          <w:sz w:val="52"/>
          <w:szCs w:val="52"/>
        </w:rPr>
        <w:t>s</w:t>
      </w:r>
    </w:p>
    <w:p w14:paraId="3E1EF2A7" w14:textId="580FEEF1" w:rsidR="001C1833" w:rsidRDefault="001C1833" w:rsidP="001C1833">
      <w:pPr>
        <w:rPr>
          <w:sz w:val="52"/>
          <w:szCs w:val="52"/>
        </w:rPr>
      </w:pPr>
      <w:r>
        <w:rPr>
          <w:noProof/>
        </w:rPr>
        <w:drawing>
          <wp:anchor distT="0" distB="0" distL="114300" distR="114300" simplePos="0" relativeHeight="251657214" behindDoc="1" locked="0" layoutInCell="1" allowOverlap="1" wp14:anchorId="4F04D973" wp14:editId="2ADB92C5">
            <wp:simplePos x="0" y="0"/>
            <wp:positionH relativeFrom="margin">
              <wp:align>center</wp:align>
            </wp:positionH>
            <wp:positionV relativeFrom="paragraph">
              <wp:posOffset>78105</wp:posOffset>
            </wp:positionV>
            <wp:extent cx="6747986" cy="3629533"/>
            <wp:effectExtent l="0" t="0" r="0" b="9525"/>
            <wp:wrapNone/>
            <wp:docPr id="9688283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747986" cy="3629533"/>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5CD9B3E" w14:textId="77777777" w:rsidR="001C1833" w:rsidRDefault="001C1833" w:rsidP="001C1833">
      <w:pPr>
        <w:rPr>
          <w:sz w:val="52"/>
          <w:szCs w:val="52"/>
        </w:rPr>
      </w:pPr>
    </w:p>
    <w:p w14:paraId="78675EF5" w14:textId="77777777" w:rsidR="001C1833" w:rsidRDefault="001C1833" w:rsidP="001C1833">
      <w:pPr>
        <w:rPr>
          <w:sz w:val="52"/>
          <w:szCs w:val="52"/>
        </w:rPr>
      </w:pPr>
    </w:p>
    <w:p w14:paraId="5705A136" w14:textId="77777777" w:rsidR="001C1833" w:rsidRPr="0062287A" w:rsidRDefault="001C1833" w:rsidP="001C1833">
      <w:pPr>
        <w:rPr>
          <w:sz w:val="52"/>
          <w:szCs w:val="52"/>
        </w:rPr>
      </w:pPr>
    </w:p>
    <w:p w14:paraId="18E341A9" w14:textId="5B8FA75B" w:rsidR="00081746" w:rsidRDefault="00081746" w:rsidP="001C55B6"/>
    <w:p w14:paraId="71A301C3" w14:textId="08144C19" w:rsidR="00081746" w:rsidRDefault="00081746" w:rsidP="001C55B6"/>
    <w:p w14:paraId="29B50363" w14:textId="77777777" w:rsidR="00081746" w:rsidRDefault="00081746" w:rsidP="001C55B6"/>
    <w:p w14:paraId="2EBE89D6" w14:textId="6B94FDA8" w:rsidR="00150C09" w:rsidRDefault="00150C09" w:rsidP="001C55B6"/>
    <w:p w14:paraId="222DDE08" w14:textId="4F962D29" w:rsidR="00150C09" w:rsidRDefault="00150C09" w:rsidP="001C55B6"/>
    <w:p w14:paraId="5E34E2EE" w14:textId="77777777" w:rsidR="008F0EEB" w:rsidRDefault="008F0EEB" w:rsidP="008F0EEB">
      <w:pPr>
        <w:spacing w:line="240" w:lineRule="auto"/>
      </w:pPr>
    </w:p>
    <w:p w14:paraId="2DF2B1DC" w14:textId="52D3EB0C" w:rsidR="008F0EEB" w:rsidRDefault="008F0EEB" w:rsidP="008F0EEB">
      <w:pPr>
        <w:spacing w:line="240" w:lineRule="auto"/>
      </w:pPr>
      <w:r>
        <w:t xml:space="preserve">Supervisor: </w:t>
      </w:r>
      <w:r w:rsidR="001019A0">
        <w:t>Vanden Abeele</w:t>
      </w:r>
      <w:r>
        <w:t xml:space="preserve"> </w:t>
      </w:r>
      <w:r w:rsidR="001019A0">
        <w:t>Alex</w:t>
      </w:r>
    </w:p>
    <w:p w14:paraId="2E00D03A" w14:textId="1D5A1E4D" w:rsidR="00081746" w:rsidRDefault="008F0EEB" w:rsidP="008F0EEB">
      <w:pPr>
        <w:spacing w:line="240" w:lineRule="auto"/>
      </w:pPr>
      <w:r>
        <w:t xml:space="preserve">Coach: </w:t>
      </w:r>
      <w:proofErr w:type="spellStart"/>
      <w:r w:rsidR="001019A0">
        <w:t>Verspecht</w:t>
      </w:r>
      <w:proofErr w:type="spellEnd"/>
      <w:r w:rsidR="001019A0">
        <w:t xml:space="preserve"> Marijn</w:t>
      </w:r>
    </w:p>
    <w:p w14:paraId="617C20A3" w14:textId="77777777" w:rsidR="008F0EEB" w:rsidRDefault="00B33A51" w:rsidP="008F0EEB">
      <w:pPr>
        <w:spacing w:line="240" w:lineRule="auto"/>
        <w:jc w:val="right"/>
      </w:pPr>
      <w:r>
        <w:t xml:space="preserve">Graduation </w:t>
      </w:r>
      <w:r w:rsidR="00081746">
        <w:t>W</w:t>
      </w:r>
      <w:r>
        <w:t xml:space="preserve">ork </w:t>
      </w:r>
      <w:r w:rsidR="0056482B">
        <w:t>202</w:t>
      </w:r>
      <w:r w:rsidR="004E19CD">
        <w:t>3</w:t>
      </w:r>
      <w:r w:rsidR="0056482B">
        <w:t>-202</w:t>
      </w:r>
      <w:r w:rsidR="004E19CD">
        <w:t>4</w:t>
      </w:r>
    </w:p>
    <w:p w14:paraId="7090BE73" w14:textId="150ED70D" w:rsidR="008F0EEB" w:rsidRDefault="008F0EEB" w:rsidP="008F0EEB">
      <w:pPr>
        <w:spacing w:line="240" w:lineRule="auto"/>
        <w:jc w:val="right"/>
      </w:pPr>
      <w:r>
        <w:t>Digital Arts and Entertainment</w:t>
      </w:r>
    </w:p>
    <w:p w14:paraId="7600F9D3" w14:textId="5250FD88" w:rsidR="008F0EEB" w:rsidRDefault="008F0EEB" w:rsidP="008F0EEB">
      <w:pPr>
        <w:jc w:val="right"/>
      </w:pPr>
      <w:r>
        <w:t>Howest.be</w:t>
      </w:r>
    </w:p>
    <w:p w14:paraId="24297CC1" w14:textId="081B3D6D" w:rsidR="008F0EEB" w:rsidRDefault="001C1833" w:rsidP="008F0EEB">
      <w:pPr>
        <w:jc w:val="right"/>
      </w:pPr>
      <w:r w:rsidRPr="00903C14">
        <w:rPr>
          <w:rFonts w:ascii="Biome" w:hAnsi="Biome" w:cs="Biome"/>
          <w:noProof/>
        </w:rPr>
        <w:drawing>
          <wp:anchor distT="0" distB="0" distL="114300" distR="114300" simplePos="0" relativeHeight="251661312" behindDoc="1" locked="0" layoutInCell="1" allowOverlap="1" wp14:anchorId="326D3556" wp14:editId="1B4B17C5">
            <wp:simplePos x="0" y="0"/>
            <wp:positionH relativeFrom="margin">
              <wp:posOffset>4998085</wp:posOffset>
            </wp:positionH>
            <wp:positionV relativeFrom="margin">
              <wp:posOffset>7869555</wp:posOffset>
            </wp:positionV>
            <wp:extent cx="927100" cy="927100"/>
            <wp:effectExtent l="0" t="0" r="0" b="0"/>
            <wp:wrapTight wrapText="bothSides">
              <wp:wrapPolygon edited="0">
                <wp:start x="0" y="0"/>
                <wp:lineTo x="0" y="21304"/>
                <wp:lineTo x="21304" y="21304"/>
                <wp:lineTo x="21304" y="0"/>
                <wp:lineTo x="0" y="0"/>
              </wp:wrapPolygon>
            </wp:wrapTight>
            <wp:docPr id="7" name="Picture 7" descr="A close up of a c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close up of a card&#10;&#10;Description automatically generated"/>
                    <pic:cNvPicPr/>
                  </pic:nvPicPr>
                  <pic:blipFill>
                    <a:blip r:embed="rId13"/>
                    <a:stretch>
                      <a:fillRect/>
                    </a:stretch>
                  </pic:blipFill>
                  <pic:spPr>
                    <a:xfrm>
                      <a:off x="0" y="0"/>
                      <a:ext cx="927100" cy="927100"/>
                    </a:xfrm>
                    <a:prstGeom prst="rect">
                      <a:avLst/>
                    </a:prstGeom>
                  </pic:spPr>
                </pic:pic>
              </a:graphicData>
            </a:graphic>
            <wp14:sizeRelH relativeFrom="page">
              <wp14:pctWidth>0</wp14:pctWidth>
            </wp14:sizeRelH>
            <wp14:sizeRelV relativeFrom="page">
              <wp14:pctHeight>0</wp14:pctHeight>
            </wp14:sizeRelV>
          </wp:anchor>
        </w:drawing>
      </w:r>
    </w:p>
    <w:p w14:paraId="0DD31A4B" w14:textId="271CB90D" w:rsidR="002E208F" w:rsidRDefault="002E208F" w:rsidP="001C55B6"/>
    <w:sdt>
      <w:sdtPr>
        <w:rPr>
          <w:caps w:val="0"/>
          <w:color w:val="auto"/>
          <w:spacing w:val="0"/>
          <w:sz w:val="20"/>
          <w:szCs w:val="20"/>
        </w:rPr>
        <w:id w:val="1260257775"/>
        <w:docPartObj>
          <w:docPartGallery w:val="Table of Contents"/>
          <w:docPartUnique/>
        </w:docPartObj>
      </w:sdtPr>
      <w:sdtEndPr>
        <w:rPr>
          <w:b/>
          <w:bCs/>
          <w:noProof/>
        </w:rPr>
      </w:sdtEndPr>
      <w:sdtContent>
        <w:p w14:paraId="1B9D02AF" w14:textId="7206B541" w:rsidR="000D5C84" w:rsidRDefault="000D5C84">
          <w:pPr>
            <w:pStyle w:val="TOCHeading"/>
          </w:pPr>
          <w:r>
            <w:t>Contents</w:t>
          </w:r>
        </w:p>
        <w:p w14:paraId="16D60471" w14:textId="701A727A" w:rsidR="00154B83" w:rsidRDefault="000D5C84">
          <w:pPr>
            <w:pStyle w:val="TOC1"/>
            <w:tabs>
              <w:tab w:val="right" w:leader="dot" w:pos="9350"/>
            </w:tabs>
            <w:rPr>
              <w:noProof/>
              <w:kern w:val="2"/>
              <w:sz w:val="22"/>
              <w:szCs w:val="22"/>
              <w:lang w:val="en-GB" w:eastAsia="en-GB"/>
              <w14:ligatures w14:val="standardContextual"/>
            </w:rPr>
          </w:pPr>
          <w:r>
            <w:fldChar w:fldCharType="begin"/>
          </w:r>
          <w:r>
            <w:instrText xml:space="preserve"> TOC \o "1-3" \h \z \u </w:instrText>
          </w:r>
          <w:r>
            <w:fldChar w:fldCharType="separate"/>
          </w:r>
          <w:hyperlink w:anchor="_Toc155520880" w:history="1">
            <w:r w:rsidR="00154B83" w:rsidRPr="00BB4F03">
              <w:rPr>
                <w:rStyle w:val="Hyperlink"/>
                <w:noProof/>
              </w:rPr>
              <w:t>Abstract &amp; Key words</w:t>
            </w:r>
            <w:r w:rsidR="00154B83">
              <w:rPr>
                <w:noProof/>
                <w:webHidden/>
              </w:rPr>
              <w:tab/>
            </w:r>
            <w:r w:rsidR="00154B83">
              <w:rPr>
                <w:noProof/>
                <w:webHidden/>
              </w:rPr>
              <w:fldChar w:fldCharType="begin"/>
            </w:r>
            <w:r w:rsidR="00154B83">
              <w:rPr>
                <w:noProof/>
                <w:webHidden/>
              </w:rPr>
              <w:instrText xml:space="preserve"> PAGEREF _Toc155520880 \h </w:instrText>
            </w:r>
            <w:r w:rsidR="00154B83">
              <w:rPr>
                <w:noProof/>
                <w:webHidden/>
              </w:rPr>
            </w:r>
            <w:r w:rsidR="00154B83">
              <w:rPr>
                <w:noProof/>
                <w:webHidden/>
              </w:rPr>
              <w:fldChar w:fldCharType="separate"/>
            </w:r>
            <w:r w:rsidR="00154B83">
              <w:rPr>
                <w:noProof/>
                <w:webHidden/>
              </w:rPr>
              <w:t>3</w:t>
            </w:r>
            <w:r w:rsidR="00154B83">
              <w:rPr>
                <w:noProof/>
                <w:webHidden/>
              </w:rPr>
              <w:fldChar w:fldCharType="end"/>
            </w:r>
          </w:hyperlink>
        </w:p>
        <w:p w14:paraId="2B752CDB" w14:textId="1B959978" w:rsidR="00154B83" w:rsidRDefault="00000000">
          <w:pPr>
            <w:pStyle w:val="TOC1"/>
            <w:tabs>
              <w:tab w:val="right" w:leader="dot" w:pos="9350"/>
            </w:tabs>
            <w:rPr>
              <w:noProof/>
              <w:kern w:val="2"/>
              <w:sz w:val="22"/>
              <w:szCs w:val="22"/>
              <w:lang w:val="en-GB" w:eastAsia="en-GB"/>
              <w14:ligatures w14:val="standardContextual"/>
            </w:rPr>
          </w:pPr>
          <w:hyperlink w:anchor="_Toc155520881" w:history="1">
            <w:r w:rsidR="00154B83" w:rsidRPr="00BB4F03">
              <w:rPr>
                <w:rStyle w:val="Hyperlink"/>
                <w:noProof/>
              </w:rPr>
              <w:t>Preface</w:t>
            </w:r>
            <w:r w:rsidR="00154B83">
              <w:rPr>
                <w:noProof/>
                <w:webHidden/>
              </w:rPr>
              <w:tab/>
            </w:r>
            <w:r w:rsidR="00154B83">
              <w:rPr>
                <w:noProof/>
                <w:webHidden/>
              </w:rPr>
              <w:fldChar w:fldCharType="begin"/>
            </w:r>
            <w:r w:rsidR="00154B83">
              <w:rPr>
                <w:noProof/>
                <w:webHidden/>
              </w:rPr>
              <w:instrText xml:space="preserve"> PAGEREF _Toc155520881 \h </w:instrText>
            </w:r>
            <w:r w:rsidR="00154B83">
              <w:rPr>
                <w:noProof/>
                <w:webHidden/>
              </w:rPr>
            </w:r>
            <w:r w:rsidR="00154B83">
              <w:rPr>
                <w:noProof/>
                <w:webHidden/>
              </w:rPr>
              <w:fldChar w:fldCharType="separate"/>
            </w:r>
            <w:r w:rsidR="00154B83">
              <w:rPr>
                <w:noProof/>
                <w:webHidden/>
              </w:rPr>
              <w:t>4</w:t>
            </w:r>
            <w:r w:rsidR="00154B83">
              <w:rPr>
                <w:noProof/>
                <w:webHidden/>
              </w:rPr>
              <w:fldChar w:fldCharType="end"/>
            </w:r>
          </w:hyperlink>
        </w:p>
        <w:p w14:paraId="4946A42D" w14:textId="6F28F6B9" w:rsidR="00154B83" w:rsidRDefault="00000000">
          <w:pPr>
            <w:pStyle w:val="TOC1"/>
            <w:tabs>
              <w:tab w:val="right" w:leader="dot" w:pos="9350"/>
            </w:tabs>
            <w:rPr>
              <w:noProof/>
              <w:kern w:val="2"/>
              <w:sz w:val="22"/>
              <w:szCs w:val="22"/>
              <w:lang w:val="en-GB" w:eastAsia="en-GB"/>
              <w14:ligatures w14:val="standardContextual"/>
            </w:rPr>
          </w:pPr>
          <w:hyperlink w:anchor="_Toc155520882" w:history="1">
            <w:r w:rsidR="00154B83" w:rsidRPr="00BB4F03">
              <w:rPr>
                <w:rStyle w:val="Hyperlink"/>
                <w:noProof/>
              </w:rPr>
              <w:t>List of Figures</w:t>
            </w:r>
            <w:r w:rsidR="00154B83">
              <w:rPr>
                <w:noProof/>
                <w:webHidden/>
              </w:rPr>
              <w:tab/>
            </w:r>
            <w:r w:rsidR="00154B83">
              <w:rPr>
                <w:noProof/>
                <w:webHidden/>
              </w:rPr>
              <w:fldChar w:fldCharType="begin"/>
            </w:r>
            <w:r w:rsidR="00154B83">
              <w:rPr>
                <w:noProof/>
                <w:webHidden/>
              </w:rPr>
              <w:instrText xml:space="preserve"> PAGEREF _Toc155520882 \h </w:instrText>
            </w:r>
            <w:r w:rsidR="00154B83">
              <w:rPr>
                <w:noProof/>
                <w:webHidden/>
              </w:rPr>
            </w:r>
            <w:r w:rsidR="00154B83">
              <w:rPr>
                <w:noProof/>
                <w:webHidden/>
              </w:rPr>
              <w:fldChar w:fldCharType="separate"/>
            </w:r>
            <w:r w:rsidR="00154B83">
              <w:rPr>
                <w:noProof/>
                <w:webHidden/>
              </w:rPr>
              <w:t>5</w:t>
            </w:r>
            <w:r w:rsidR="00154B83">
              <w:rPr>
                <w:noProof/>
                <w:webHidden/>
              </w:rPr>
              <w:fldChar w:fldCharType="end"/>
            </w:r>
          </w:hyperlink>
        </w:p>
        <w:p w14:paraId="36152B4A" w14:textId="3AC86B55" w:rsidR="00154B83" w:rsidRDefault="00000000">
          <w:pPr>
            <w:pStyle w:val="TOC1"/>
            <w:tabs>
              <w:tab w:val="right" w:leader="dot" w:pos="9350"/>
            </w:tabs>
            <w:rPr>
              <w:noProof/>
              <w:kern w:val="2"/>
              <w:sz w:val="22"/>
              <w:szCs w:val="22"/>
              <w:lang w:val="en-GB" w:eastAsia="en-GB"/>
              <w14:ligatures w14:val="standardContextual"/>
            </w:rPr>
          </w:pPr>
          <w:hyperlink w:anchor="_Toc155520883" w:history="1">
            <w:r w:rsidR="00154B83" w:rsidRPr="00BB4F03">
              <w:rPr>
                <w:rStyle w:val="Hyperlink"/>
                <w:noProof/>
              </w:rPr>
              <w:t>Introduction</w:t>
            </w:r>
            <w:r w:rsidR="00154B83">
              <w:rPr>
                <w:noProof/>
                <w:webHidden/>
              </w:rPr>
              <w:tab/>
            </w:r>
            <w:r w:rsidR="00154B83">
              <w:rPr>
                <w:noProof/>
                <w:webHidden/>
              </w:rPr>
              <w:fldChar w:fldCharType="begin"/>
            </w:r>
            <w:r w:rsidR="00154B83">
              <w:rPr>
                <w:noProof/>
                <w:webHidden/>
              </w:rPr>
              <w:instrText xml:space="preserve"> PAGEREF _Toc155520883 \h </w:instrText>
            </w:r>
            <w:r w:rsidR="00154B83">
              <w:rPr>
                <w:noProof/>
                <w:webHidden/>
              </w:rPr>
            </w:r>
            <w:r w:rsidR="00154B83">
              <w:rPr>
                <w:noProof/>
                <w:webHidden/>
              </w:rPr>
              <w:fldChar w:fldCharType="separate"/>
            </w:r>
            <w:r w:rsidR="00154B83">
              <w:rPr>
                <w:noProof/>
                <w:webHidden/>
              </w:rPr>
              <w:t>6</w:t>
            </w:r>
            <w:r w:rsidR="00154B83">
              <w:rPr>
                <w:noProof/>
                <w:webHidden/>
              </w:rPr>
              <w:fldChar w:fldCharType="end"/>
            </w:r>
          </w:hyperlink>
        </w:p>
        <w:p w14:paraId="652A80A9" w14:textId="6659F889" w:rsidR="00154B83" w:rsidRDefault="00000000">
          <w:pPr>
            <w:pStyle w:val="TOC1"/>
            <w:tabs>
              <w:tab w:val="right" w:leader="dot" w:pos="9350"/>
            </w:tabs>
            <w:rPr>
              <w:noProof/>
              <w:kern w:val="2"/>
              <w:sz w:val="22"/>
              <w:szCs w:val="22"/>
              <w:lang w:val="en-GB" w:eastAsia="en-GB"/>
              <w14:ligatures w14:val="standardContextual"/>
            </w:rPr>
          </w:pPr>
          <w:hyperlink w:anchor="_Toc155520884" w:history="1">
            <w:r w:rsidR="00154B83" w:rsidRPr="00BB4F03">
              <w:rPr>
                <w:rStyle w:val="Hyperlink"/>
                <w:noProof/>
              </w:rPr>
              <w:t>Literature Study / Theoretical Framework</w:t>
            </w:r>
            <w:r w:rsidR="00154B83">
              <w:rPr>
                <w:noProof/>
                <w:webHidden/>
              </w:rPr>
              <w:tab/>
            </w:r>
            <w:r w:rsidR="00154B83">
              <w:rPr>
                <w:noProof/>
                <w:webHidden/>
              </w:rPr>
              <w:fldChar w:fldCharType="begin"/>
            </w:r>
            <w:r w:rsidR="00154B83">
              <w:rPr>
                <w:noProof/>
                <w:webHidden/>
              </w:rPr>
              <w:instrText xml:space="preserve"> PAGEREF _Toc155520884 \h </w:instrText>
            </w:r>
            <w:r w:rsidR="00154B83">
              <w:rPr>
                <w:noProof/>
                <w:webHidden/>
              </w:rPr>
            </w:r>
            <w:r w:rsidR="00154B83">
              <w:rPr>
                <w:noProof/>
                <w:webHidden/>
              </w:rPr>
              <w:fldChar w:fldCharType="separate"/>
            </w:r>
            <w:r w:rsidR="00154B83">
              <w:rPr>
                <w:noProof/>
                <w:webHidden/>
              </w:rPr>
              <w:t>7</w:t>
            </w:r>
            <w:r w:rsidR="00154B83">
              <w:rPr>
                <w:noProof/>
                <w:webHidden/>
              </w:rPr>
              <w:fldChar w:fldCharType="end"/>
            </w:r>
          </w:hyperlink>
        </w:p>
        <w:p w14:paraId="2A96B7E0" w14:textId="70F92222" w:rsidR="00154B83" w:rsidRDefault="00000000">
          <w:pPr>
            <w:pStyle w:val="TOC2"/>
            <w:tabs>
              <w:tab w:val="left" w:pos="660"/>
              <w:tab w:val="right" w:leader="dot" w:pos="9350"/>
            </w:tabs>
            <w:rPr>
              <w:noProof/>
              <w:kern w:val="2"/>
              <w:sz w:val="22"/>
              <w:szCs w:val="22"/>
              <w:lang w:val="en-GB" w:eastAsia="en-GB"/>
              <w14:ligatures w14:val="standardContextual"/>
            </w:rPr>
          </w:pPr>
          <w:hyperlink w:anchor="_Toc155520885" w:history="1">
            <w:r w:rsidR="00154B83" w:rsidRPr="00BB4F03">
              <w:rPr>
                <w:rStyle w:val="Hyperlink"/>
                <w:noProof/>
              </w:rPr>
              <w:t>1.</w:t>
            </w:r>
            <w:r w:rsidR="00154B83">
              <w:rPr>
                <w:noProof/>
                <w:kern w:val="2"/>
                <w:sz w:val="22"/>
                <w:szCs w:val="22"/>
                <w:lang w:val="en-GB" w:eastAsia="en-GB"/>
                <w14:ligatures w14:val="standardContextual"/>
              </w:rPr>
              <w:tab/>
            </w:r>
            <w:r w:rsidR="00154B83" w:rsidRPr="00BB4F03">
              <w:rPr>
                <w:rStyle w:val="Hyperlink"/>
                <w:noProof/>
              </w:rPr>
              <w:t>Data oriented pr</w:t>
            </w:r>
            <w:r w:rsidR="00154B83" w:rsidRPr="00BB4F03">
              <w:rPr>
                <w:rStyle w:val="Hyperlink"/>
                <w:noProof/>
              </w:rPr>
              <w:t>o</w:t>
            </w:r>
            <w:r w:rsidR="00154B83" w:rsidRPr="00BB4F03">
              <w:rPr>
                <w:rStyle w:val="Hyperlink"/>
                <w:noProof/>
              </w:rPr>
              <w:t>gramming</w:t>
            </w:r>
            <w:r w:rsidR="00154B83">
              <w:rPr>
                <w:noProof/>
                <w:webHidden/>
              </w:rPr>
              <w:tab/>
            </w:r>
            <w:r w:rsidR="00154B83">
              <w:rPr>
                <w:noProof/>
                <w:webHidden/>
              </w:rPr>
              <w:fldChar w:fldCharType="begin"/>
            </w:r>
            <w:r w:rsidR="00154B83">
              <w:rPr>
                <w:noProof/>
                <w:webHidden/>
              </w:rPr>
              <w:instrText xml:space="preserve"> PAGEREF _Toc155520885 \h </w:instrText>
            </w:r>
            <w:r w:rsidR="00154B83">
              <w:rPr>
                <w:noProof/>
                <w:webHidden/>
              </w:rPr>
            </w:r>
            <w:r w:rsidR="00154B83">
              <w:rPr>
                <w:noProof/>
                <w:webHidden/>
              </w:rPr>
              <w:fldChar w:fldCharType="separate"/>
            </w:r>
            <w:r w:rsidR="00154B83">
              <w:rPr>
                <w:noProof/>
                <w:webHidden/>
              </w:rPr>
              <w:t>7</w:t>
            </w:r>
            <w:r w:rsidR="00154B83">
              <w:rPr>
                <w:noProof/>
                <w:webHidden/>
              </w:rPr>
              <w:fldChar w:fldCharType="end"/>
            </w:r>
          </w:hyperlink>
        </w:p>
        <w:p w14:paraId="7318D61A" w14:textId="0E2FF88E" w:rsidR="00154B83" w:rsidRDefault="00000000">
          <w:pPr>
            <w:pStyle w:val="TOC2"/>
            <w:tabs>
              <w:tab w:val="left" w:pos="660"/>
              <w:tab w:val="right" w:leader="dot" w:pos="9350"/>
            </w:tabs>
            <w:rPr>
              <w:noProof/>
              <w:kern w:val="2"/>
              <w:sz w:val="22"/>
              <w:szCs w:val="22"/>
              <w:lang w:val="en-GB" w:eastAsia="en-GB"/>
              <w14:ligatures w14:val="standardContextual"/>
            </w:rPr>
          </w:pPr>
          <w:hyperlink w:anchor="_Toc155520886" w:history="1">
            <w:r w:rsidR="00154B83" w:rsidRPr="00BB4F03">
              <w:rPr>
                <w:rStyle w:val="Hyperlink"/>
                <w:noProof/>
              </w:rPr>
              <w:t>2.</w:t>
            </w:r>
            <w:r w:rsidR="00154B83">
              <w:rPr>
                <w:noProof/>
                <w:kern w:val="2"/>
                <w:sz w:val="22"/>
                <w:szCs w:val="22"/>
                <w:lang w:val="en-GB" w:eastAsia="en-GB"/>
                <w14:ligatures w14:val="standardContextual"/>
              </w:rPr>
              <w:tab/>
            </w:r>
            <w:r w:rsidR="00154B83" w:rsidRPr="00BB4F03">
              <w:rPr>
                <w:rStyle w:val="Hyperlink"/>
                <w:noProof/>
              </w:rPr>
              <w:t>Unreal Engine Mass</w:t>
            </w:r>
            <w:r w:rsidR="00154B83">
              <w:rPr>
                <w:noProof/>
                <w:webHidden/>
              </w:rPr>
              <w:tab/>
            </w:r>
            <w:r w:rsidR="00154B83">
              <w:rPr>
                <w:noProof/>
                <w:webHidden/>
              </w:rPr>
              <w:fldChar w:fldCharType="begin"/>
            </w:r>
            <w:r w:rsidR="00154B83">
              <w:rPr>
                <w:noProof/>
                <w:webHidden/>
              </w:rPr>
              <w:instrText xml:space="preserve"> PAGEREF _Toc155520886 \h </w:instrText>
            </w:r>
            <w:r w:rsidR="00154B83">
              <w:rPr>
                <w:noProof/>
                <w:webHidden/>
              </w:rPr>
            </w:r>
            <w:r w:rsidR="00154B83">
              <w:rPr>
                <w:noProof/>
                <w:webHidden/>
              </w:rPr>
              <w:fldChar w:fldCharType="separate"/>
            </w:r>
            <w:r w:rsidR="00154B83">
              <w:rPr>
                <w:noProof/>
                <w:webHidden/>
              </w:rPr>
              <w:t>8</w:t>
            </w:r>
            <w:r w:rsidR="00154B83">
              <w:rPr>
                <w:noProof/>
                <w:webHidden/>
              </w:rPr>
              <w:fldChar w:fldCharType="end"/>
            </w:r>
          </w:hyperlink>
        </w:p>
        <w:p w14:paraId="1ADA9976" w14:textId="01420497" w:rsidR="00154B83" w:rsidRDefault="00000000">
          <w:pPr>
            <w:pStyle w:val="TOC2"/>
            <w:tabs>
              <w:tab w:val="left" w:pos="660"/>
              <w:tab w:val="right" w:leader="dot" w:pos="9350"/>
            </w:tabs>
            <w:rPr>
              <w:noProof/>
              <w:kern w:val="2"/>
              <w:sz w:val="22"/>
              <w:szCs w:val="22"/>
              <w:lang w:val="en-GB" w:eastAsia="en-GB"/>
              <w14:ligatures w14:val="standardContextual"/>
            </w:rPr>
          </w:pPr>
          <w:hyperlink w:anchor="_Toc155520887" w:history="1">
            <w:r w:rsidR="00154B83" w:rsidRPr="00BB4F03">
              <w:rPr>
                <w:rStyle w:val="Hyperlink"/>
                <w:noProof/>
              </w:rPr>
              <w:t>3.</w:t>
            </w:r>
            <w:r w:rsidR="00154B83">
              <w:rPr>
                <w:noProof/>
                <w:kern w:val="2"/>
                <w:sz w:val="22"/>
                <w:szCs w:val="22"/>
                <w:lang w:val="en-GB" w:eastAsia="en-GB"/>
                <w14:ligatures w14:val="standardContextual"/>
              </w:rPr>
              <w:tab/>
            </w:r>
            <w:r w:rsidR="00154B83" w:rsidRPr="00BB4F03">
              <w:rPr>
                <w:rStyle w:val="Hyperlink"/>
                <w:noProof/>
              </w:rPr>
              <w:t>Spatial partitioning</w:t>
            </w:r>
            <w:r w:rsidR="00154B83">
              <w:rPr>
                <w:noProof/>
                <w:webHidden/>
              </w:rPr>
              <w:tab/>
            </w:r>
            <w:r w:rsidR="00154B83">
              <w:rPr>
                <w:noProof/>
                <w:webHidden/>
              </w:rPr>
              <w:fldChar w:fldCharType="begin"/>
            </w:r>
            <w:r w:rsidR="00154B83">
              <w:rPr>
                <w:noProof/>
                <w:webHidden/>
              </w:rPr>
              <w:instrText xml:space="preserve"> PAGEREF _Toc155520887 \h </w:instrText>
            </w:r>
            <w:r w:rsidR="00154B83">
              <w:rPr>
                <w:noProof/>
                <w:webHidden/>
              </w:rPr>
            </w:r>
            <w:r w:rsidR="00154B83">
              <w:rPr>
                <w:noProof/>
                <w:webHidden/>
              </w:rPr>
              <w:fldChar w:fldCharType="separate"/>
            </w:r>
            <w:r w:rsidR="00154B83">
              <w:rPr>
                <w:noProof/>
                <w:webHidden/>
              </w:rPr>
              <w:t>9</w:t>
            </w:r>
            <w:r w:rsidR="00154B83">
              <w:rPr>
                <w:noProof/>
                <w:webHidden/>
              </w:rPr>
              <w:fldChar w:fldCharType="end"/>
            </w:r>
          </w:hyperlink>
        </w:p>
        <w:p w14:paraId="4F3DFAA4" w14:textId="449D0A8C" w:rsidR="00154B83" w:rsidRDefault="00000000">
          <w:pPr>
            <w:pStyle w:val="TOC2"/>
            <w:tabs>
              <w:tab w:val="left" w:pos="660"/>
              <w:tab w:val="right" w:leader="dot" w:pos="9350"/>
            </w:tabs>
            <w:rPr>
              <w:noProof/>
              <w:kern w:val="2"/>
              <w:sz w:val="22"/>
              <w:szCs w:val="22"/>
              <w:lang w:val="en-GB" w:eastAsia="en-GB"/>
              <w14:ligatures w14:val="standardContextual"/>
            </w:rPr>
          </w:pPr>
          <w:hyperlink w:anchor="_Toc155520888" w:history="1">
            <w:r w:rsidR="00154B83" w:rsidRPr="00BB4F03">
              <w:rPr>
                <w:rStyle w:val="Hyperlink"/>
                <w:noProof/>
              </w:rPr>
              <w:t>4.</w:t>
            </w:r>
            <w:r w:rsidR="00154B83">
              <w:rPr>
                <w:noProof/>
                <w:kern w:val="2"/>
                <w:sz w:val="22"/>
                <w:szCs w:val="22"/>
                <w:lang w:val="en-GB" w:eastAsia="en-GB"/>
                <w14:ligatures w14:val="standardContextual"/>
              </w:rPr>
              <w:tab/>
            </w:r>
            <w:r w:rsidR="00154B83" w:rsidRPr="00BB4F03">
              <w:rPr>
                <w:rStyle w:val="Hyperlink"/>
                <w:noProof/>
              </w:rPr>
              <w:t>Multithreading</w:t>
            </w:r>
            <w:r w:rsidR="00154B83">
              <w:rPr>
                <w:noProof/>
                <w:webHidden/>
              </w:rPr>
              <w:tab/>
            </w:r>
            <w:r w:rsidR="00154B83">
              <w:rPr>
                <w:noProof/>
                <w:webHidden/>
              </w:rPr>
              <w:fldChar w:fldCharType="begin"/>
            </w:r>
            <w:r w:rsidR="00154B83">
              <w:rPr>
                <w:noProof/>
                <w:webHidden/>
              </w:rPr>
              <w:instrText xml:space="preserve"> PAGEREF _Toc155520888 \h </w:instrText>
            </w:r>
            <w:r w:rsidR="00154B83">
              <w:rPr>
                <w:noProof/>
                <w:webHidden/>
              </w:rPr>
            </w:r>
            <w:r w:rsidR="00154B83">
              <w:rPr>
                <w:noProof/>
                <w:webHidden/>
              </w:rPr>
              <w:fldChar w:fldCharType="separate"/>
            </w:r>
            <w:r w:rsidR="00154B83">
              <w:rPr>
                <w:noProof/>
                <w:webHidden/>
              </w:rPr>
              <w:t>10</w:t>
            </w:r>
            <w:r w:rsidR="00154B83">
              <w:rPr>
                <w:noProof/>
                <w:webHidden/>
              </w:rPr>
              <w:fldChar w:fldCharType="end"/>
            </w:r>
          </w:hyperlink>
        </w:p>
        <w:p w14:paraId="17C536F4" w14:textId="54CAFB99" w:rsidR="00154B83" w:rsidRDefault="00000000">
          <w:pPr>
            <w:pStyle w:val="TOC3"/>
            <w:tabs>
              <w:tab w:val="left" w:pos="1100"/>
              <w:tab w:val="right" w:leader="dot" w:pos="9350"/>
            </w:tabs>
            <w:rPr>
              <w:noProof/>
              <w:kern w:val="2"/>
              <w:sz w:val="22"/>
              <w:szCs w:val="22"/>
              <w:lang w:val="en-GB" w:eastAsia="en-GB"/>
              <w14:ligatures w14:val="standardContextual"/>
            </w:rPr>
          </w:pPr>
          <w:hyperlink w:anchor="_Toc155520889" w:history="1">
            <w:r w:rsidR="00154B83" w:rsidRPr="00BB4F03">
              <w:rPr>
                <w:rStyle w:val="Hyperlink"/>
                <w:noProof/>
              </w:rPr>
              <w:t>4.1.</w:t>
            </w:r>
            <w:r w:rsidR="00154B83">
              <w:rPr>
                <w:noProof/>
                <w:kern w:val="2"/>
                <w:sz w:val="22"/>
                <w:szCs w:val="22"/>
                <w:lang w:val="en-GB" w:eastAsia="en-GB"/>
                <w14:ligatures w14:val="standardContextual"/>
              </w:rPr>
              <w:tab/>
            </w:r>
            <w:r w:rsidR="00154B83" w:rsidRPr="00BB4F03">
              <w:rPr>
                <w:rStyle w:val="Hyperlink"/>
                <w:noProof/>
              </w:rPr>
              <w:t>Multithreading in Unreal Engine</w:t>
            </w:r>
            <w:r w:rsidR="00154B83">
              <w:rPr>
                <w:noProof/>
                <w:webHidden/>
              </w:rPr>
              <w:tab/>
            </w:r>
            <w:r w:rsidR="00154B83">
              <w:rPr>
                <w:noProof/>
                <w:webHidden/>
              </w:rPr>
              <w:fldChar w:fldCharType="begin"/>
            </w:r>
            <w:r w:rsidR="00154B83">
              <w:rPr>
                <w:noProof/>
                <w:webHidden/>
              </w:rPr>
              <w:instrText xml:space="preserve"> PAGEREF _Toc155520889 \h </w:instrText>
            </w:r>
            <w:r w:rsidR="00154B83">
              <w:rPr>
                <w:noProof/>
                <w:webHidden/>
              </w:rPr>
            </w:r>
            <w:r w:rsidR="00154B83">
              <w:rPr>
                <w:noProof/>
                <w:webHidden/>
              </w:rPr>
              <w:fldChar w:fldCharType="separate"/>
            </w:r>
            <w:r w:rsidR="00154B83">
              <w:rPr>
                <w:noProof/>
                <w:webHidden/>
              </w:rPr>
              <w:t>10</w:t>
            </w:r>
            <w:r w:rsidR="00154B83">
              <w:rPr>
                <w:noProof/>
                <w:webHidden/>
              </w:rPr>
              <w:fldChar w:fldCharType="end"/>
            </w:r>
          </w:hyperlink>
        </w:p>
        <w:p w14:paraId="03D9EC29" w14:textId="4D7EFA8B" w:rsidR="00154B83" w:rsidRDefault="00000000">
          <w:pPr>
            <w:pStyle w:val="TOC2"/>
            <w:tabs>
              <w:tab w:val="left" w:pos="660"/>
              <w:tab w:val="right" w:leader="dot" w:pos="9350"/>
            </w:tabs>
            <w:rPr>
              <w:noProof/>
              <w:kern w:val="2"/>
              <w:sz w:val="22"/>
              <w:szCs w:val="22"/>
              <w:lang w:val="en-GB" w:eastAsia="en-GB"/>
              <w14:ligatures w14:val="standardContextual"/>
            </w:rPr>
          </w:pPr>
          <w:hyperlink w:anchor="_Toc155520890" w:history="1">
            <w:r w:rsidR="00154B83" w:rsidRPr="00BB4F03">
              <w:rPr>
                <w:rStyle w:val="Hyperlink"/>
                <w:noProof/>
              </w:rPr>
              <w:t>5.</w:t>
            </w:r>
            <w:r w:rsidR="00154B83">
              <w:rPr>
                <w:noProof/>
                <w:kern w:val="2"/>
                <w:sz w:val="22"/>
                <w:szCs w:val="22"/>
                <w:lang w:val="en-GB" w:eastAsia="en-GB"/>
                <w14:ligatures w14:val="standardContextual"/>
              </w:rPr>
              <w:tab/>
            </w:r>
            <w:r w:rsidR="00154B83" w:rsidRPr="00BB4F03">
              <w:rPr>
                <w:rStyle w:val="Hyperlink"/>
                <w:noProof/>
              </w:rPr>
              <w:t>Rendering/animations</w:t>
            </w:r>
            <w:r w:rsidR="00154B83">
              <w:rPr>
                <w:noProof/>
                <w:webHidden/>
              </w:rPr>
              <w:tab/>
            </w:r>
            <w:r w:rsidR="00154B83">
              <w:rPr>
                <w:noProof/>
                <w:webHidden/>
              </w:rPr>
              <w:fldChar w:fldCharType="begin"/>
            </w:r>
            <w:r w:rsidR="00154B83">
              <w:rPr>
                <w:noProof/>
                <w:webHidden/>
              </w:rPr>
              <w:instrText xml:space="preserve"> PAGEREF _Toc155520890 \h </w:instrText>
            </w:r>
            <w:r w:rsidR="00154B83">
              <w:rPr>
                <w:noProof/>
                <w:webHidden/>
              </w:rPr>
            </w:r>
            <w:r w:rsidR="00154B83">
              <w:rPr>
                <w:noProof/>
                <w:webHidden/>
              </w:rPr>
              <w:fldChar w:fldCharType="separate"/>
            </w:r>
            <w:r w:rsidR="00154B83">
              <w:rPr>
                <w:noProof/>
                <w:webHidden/>
              </w:rPr>
              <w:t>10</w:t>
            </w:r>
            <w:r w:rsidR="00154B83">
              <w:rPr>
                <w:noProof/>
                <w:webHidden/>
              </w:rPr>
              <w:fldChar w:fldCharType="end"/>
            </w:r>
          </w:hyperlink>
        </w:p>
        <w:p w14:paraId="5A45993D" w14:textId="109A157A" w:rsidR="00154B83" w:rsidRDefault="00000000">
          <w:pPr>
            <w:pStyle w:val="TOC3"/>
            <w:tabs>
              <w:tab w:val="left" w:pos="1100"/>
              <w:tab w:val="right" w:leader="dot" w:pos="9350"/>
            </w:tabs>
            <w:rPr>
              <w:noProof/>
              <w:kern w:val="2"/>
              <w:sz w:val="22"/>
              <w:szCs w:val="22"/>
              <w:lang w:val="en-GB" w:eastAsia="en-GB"/>
              <w14:ligatures w14:val="standardContextual"/>
            </w:rPr>
          </w:pPr>
          <w:hyperlink w:anchor="_Toc155520891" w:history="1">
            <w:r w:rsidR="00154B83" w:rsidRPr="00BB4F03">
              <w:rPr>
                <w:rStyle w:val="Hyperlink"/>
                <w:noProof/>
              </w:rPr>
              <w:t>5.1.</w:t>
            </w:r>
            <w:r w:rsidR="00154B83">
              <w:rPr>
                <w:noProof/>
                <w:kern w:val="2"/>
                <w:sz w:val="22"/>
                <w:szCs w:val="22"/>
                <w:lang w:val="en-GB" w:eastAsia="en-GB"/>
                <w14:ligatures w14:val="standardContextual"/>
              </w:rPr>
              <w:tab/>
            </w:r>
            <w:r w:rsidR="00154B83" w:rsidRPr="00BB4F03">
              <w:rPr>
                <w:rStyle w:val="Hyperlink"/>
                <w:noProof/>
              </w:rPr>
              <w:t>Niagara</w:t>
            </w:r>
            <w:r w:rsidR="00154B83">
              <w:rPr>
                <w:noProof/>
                <w:webHidden/>
              </w:rPr>
              <w:tab/>
            </w:r>
            <w:r w:rsidR="00154B83">
              <w:rPr>
                <w:noProof/>
                <w:webHidden/>
              </w:rPr>
              <w:fldChar w:fldCharType="begin"/>
            </w:r>
            <w:r w:rsidR="00154B83">
              <w:rPr>
                <w:noProof/>
                <w:webHidden/>
              </w:rPr>
              <w:instrText xml:space="preserve"> PAGEREF _Toc155520891 \h </w:instrText>
            </w:r>
            <w:r w:rsidR="00154B83">
              <w:rPr>
                <w:noProof/>
                <w:webHidden/>
              </w:rPr>
            </w:r>
            <w:r w:rsidR="00154B83">
              <w:rPr>
                <w:noProof/>
                <w:webHidden/>
              </w:rPr>
              <w:fldChar w:fldCharType="separate"/>
            </w:r>
            <w:r w:rsidR="00154B83">
              <w:rPr>
                <w:noProof/>
                <w:webHidden/>
              </w:rPr>
              <w:t>10</w:t>
            </w:r>
            <w:r w:rsidR="00154B83">
              <w:rPr>
                <w:noProof/>
                <w:webHidden/>
              </w:rPr>
              <w:fldChar w:fldCharType="end"/>
            </w:r>
          </w:hyperlink>
        </w:p>
        <w:p w14:paraId="3B14A9C7" w14:textId="4857DE68" w:rsidR="00154B83" w:rsidRDefault="00000000">
          <w:pPr>
            <w:pStyle w:val="TOC3"/>
            <w:tabs>
              <w:tab w:val="left" w:pos="1100"/>
              <w:tab w:val="right" w:leader="dot" w:pos="9350"/>
            </w:tabs>
            <w:rPr>
              <w:noProof/>
              <w:kern w:val="2"/>
              <w:sz w:val="22"/>
              <w:szCs w:val="22"/>
              <w:lang w:val="en-GB" w:eastAsia="en-GB"/>
              <w14:ligatures w14:val="standardContextual"/>
            </w:rPr>
          </w:pPr>
          <w:hyperlink w:anchor="_Toc155520892" w:history="1">
            <w:r w:rsidR="00154B83" w:rsidRPr="00BB4F03">
              <w:rPr>
                <w:rStyle w:val="Hyperlink"/>
                <w:noProof/>
              </w:rPr>
              <w:t>5.2.</w:t>
            </w:r>
            <w:r w:rsidR="00154B83">
              <w:rPr>
                <w:noProof/>
                <w:kern w:val="2"/>
                <w:sz w:val="22"/>
                <w:szCs w:val="22"/>
                <w:lang w:val="en-GB" w:eastAsia="en-GB"/>
                <w14:ligatures w14:val="standardContextual"/>
              </w:rPr>
              <w:tab/>
            </w:r>
            <w:r w:rsidR="00154B83" w:rsidRPr="00BB4F03">
              <w:rPr>
                <w:rStyle w:val="Hyperlink"/>
                <w:noProof/>
              </w:rPr>
              <w:t>Animation Budget Allocator</w:t>
            </w:r>
            <w:r w:rsidR="00154B83">
              <w:rPr>
                <w:noProof/>
                <w:webHidden/>
              </w:rPr>
              <w:tab/>
            </w:r>
            <w:r w:rsidR="00154B83">
              <w:rPr>
                <w:noProof/>
                <w:webHidden/>
              </w:rPr>
              <w:fldChar w:fldCharType="begin"/>
            </w:r>
            <w:r w:rsidR="00154B83">
              <w:rPr>
                <w:noProof/>
                <w:webHidden/>
              </w:rPr>
              <w:instrText xml:space="preserve"> PAGEREF _Toc155520892 \h </w:instrText>
            </w:r>
            <w:r w:rsidR="00154B83">
              <w:rPr>
                <w:noProof/>
                <w:webHidden/>
              </w:rPr>
            </w:r>
            <w:r w:rsidR="00154B83">
              <w:rPr>
                <w:noProof/>
                <w:webHidden/>
              </w:rPr>
              <w:fldChar w:fldCharType="separate"/>
            </w:r>
            <w:r w:rsidR="00154B83">
              <w:rPr>
                <w:noProof/>
                <w:webHidden/>
              </w:rPr>
              <w:t>11</w:t>
            </w:r>
            <w:r w:rsidR="00154B83">
              <w:rPr>
                <w:noProof/>
                <w:webHidden/>
              </w:rPr>
              <w:fldChar w:fldCharType="end"/>
            </w:r>
          </w:hyperlink>
        </w:p>
        <w:p w14:paraId="22C2115C" w14:textId="15577F65" w:rsidR="00154B83" w:rsidRDefault="00000000">
          <w:pPr>
            <w:pStyle w:val="TOC3"/>
            <w:tabs>
              <w:tab w:val="left" w:pos="1100"/>
              <w:tab w:val="right" w:leader="dot" w:pos="9350"/>
            </w:tabs>
            <w:rPr>
              <w:noProof/>
              <w:kern w:val="2"/>
              <w:sz w:val="22"/>
              <w:szCs w:val="22"/>
              <w:lang w:val="en-GB" w:eastAsia="en-GB"/>
              <w14:ligatures w14:val="standardContextual"/>
            </w:rPr>
          </w:pPr>
          <w:hyperlink w:anchor="_Toc155520893" w:history="1">
            <w:r w:rsidR="00154B83" w:rsidRPr="00BB4F03">
              <w:rPr>
                <w:rStyle w:val="Hyperlink"/>
                <w:noProof/>
              </w:rPr>
              <w:t>5.3.</w:t>
            </w:r>
            <w:r w:rsidR="00154B83">
              <w:rPr>
                <w:noProof/>
                <w:kern w:val="2"/>
                <w:sz w:val="22"/>
                <w:szCs w:val="22"/>
                <w:lang w:val="en-GB" w:eastAsia="en-GB"/>
                <w14:ligatures w14:val="standardContextual"/>
              </w:rPr>
              <w:tab/>
            </w:r>
            <w:r w:rsidR="00154B83" w:rsidRPr="00BB4F03">
              <w:rPr>
                <w:rStyle w:val="Hyperlink"/>
                <w:noProof/>
              </w:rPr>
              <w:t>Animation Sharing</w:t>
            </w:r>
            <w:r w:rsidR="00154B83">
              <w:rPr>
                <w:noProof/>
                <w:webHidden/>
              </w:rPr>
              <w:tab/>
            </w:r>
            <w:r w:rsidR="00154B83">
              <w:rPr>
                <w:noProof/>
                <w:webHidden/>
              </w:rPr>
              <w:fldChar w:fldCharType="begin"/>
            </w:r>
            <w:r w:rsidR="00154B83">
              <w:rPr>
                <w:noProof/>
                <w:webHidden/>
              </w:rPr>
              <w:instrText xml:space="preserve"> PAGEREF _Toc155520893 \h </w:instrText>
            </w:r>
            <w:r w:rsidR="00154B83">
              <w:rPr>
                <w:noProof/>
                <w:webHidden/>
              </w:rPr>
            </w:r>
            <w:r w:rsidR="00154B83">
              <w:rPr>
                <w:noProof/>
                <w:webHidden/>
              </w:rPr>
              <w:fldChar w:fldCharType="separate"/>
            </w:r>
            <w:r w:rsidR="00154B83">
              <w:rPr>
                <w:noProof/>
                <w:webHidden/>
              </w:rPr>
              <w:t>11</w:t>
            </w:r>
            <w:r w:rsidR="00154B83">
              <w:rPr>
                <w:noProof/>
                <w:webHidden/>
              </w:rPr>
              <w:fldChar w:fldCharType="end"/>
            </w:r>
          </w:hyperlink>
        </w:p>
        <w:p w14:paraId="0A20B6A4" w14:textId="24FF9F60" w:rsidR="00154B83" w:rsidRDefault="00000000">
          <w:pPr>
            <w:pStyle w:val="TOC3"/>
            <w:tabs>
              <w:tab w:val="left" w:pos="1100"/>
              <w:tab w:val="right" w:leader="dot" w:pos="9350"/>
            </w:tabs>
            <w:rPr>
              <w:noProof/>
              <w:kern w:val="2"/>
              <w:sz w:val="22"/>
              <w:szCs w:val="22"/>
              <w:lang w:val="en-GB" w:eastAsia="en-GB"/>
              <w14:ligatures w14:val="standardContextual"/>
            </w:rPr>
          </w:pPr>
          <w:hyperlink w:anchor="_Toc155520894" w:history="1">
            <w:r w:rsidR="00154B83" w:rsidRPr="00BB4F03">
              <w:rPr>
                <w:rStyle w:val="Hyperlink"/>
                <w:noProof/>
              </w:rPr>
              <w:t>5.4.</w:t>
            </w:r>
            <w:r w:rsidR="00154B83">
              <w:rPr>
                <w:noProof/>
                <w:kern w:val="2"/>
                <w:sz w:val="22"/>
                <w:szCs w:val="22"/>
                <w:lang w:val="en-GB" w:eastAsia="en-GB"/>
                <w14:ligatures w14:val="standardContextual"/>
              </w:rPr>
              <w:tab/>
            </w:r>
            <w:r w:rsidR="00154B83" w:rsidRPr="00BB4F03">
              <w:rPr>
                <w:rStyle w:val="Hyperlink"/>
                <w:noProof/>
              </w:rPr>
              <w:t>Vertex Animations</w:t>
            </w:r>
            <w:r w:rsidR="00154B83">
              <w:rPr>
                <w:noProof/>
                <w:webHidden/>
              </w:rPr>
              <w:tab/>
            </w:r>
            <w:r w:rsidR="00154B83">
              <w:rPr>
                <w:noProof/>
                <w:webHidden/>
              </w:rPr>
              <w:fldChar w:fldCharType="begin"/>
            </w:r>
            <w:r w:rsidR="00154B83">
              <w:rPr>
                <w:noProof/>
                <w:webHidden/>
              </w:rPr>
              <w:instrText xml:space="preserve"> PAGEREF _Toc155520894 \h </w:instrText>
            </w:r>
            <w:r w:rsidR="00154B83">
              <w:rPr>
                <w:noProof/>
                <w:webHidden/>
              </w:rPr>
            </w:r>
            <w:r w:rsidR="00154B83">
              <w:rPr>
                <w:noProof/>
                <w:webHidden/>
              </w:rPr>
              <w:fldChar w:fldCharType="separate"/>
            </w:r>
            <w:r w:rsidR="00154B83">
              <w:rPr>
                <w:noProof/>
                <w:webHidden/>
              </w:rPr>
              <w:t>11</w:t>
            </w:r>
            <w:r w:rsidR="00154B83">
              <w:rPr>
                <w:noProof/>
                <w:webHidden/>
              </w:rPr>
              <w:fldChar w:fldCharType="end"/>
            </w:r>
          </w:hyperlink>
        </w:p>
        <w:p w14:paraId="240B583E" w14:textId="191E9035" w:rsidR="00154B83" w:rsidRDefault="00000000">
          <w:pPr>
            <w:pStyle w:val="TOC2"/>
            <w:tabs>
              <w:tab w:val="left" w:pos="660"/>
              <w:tab w:val="right" w:leader="dot" w:pos="9350"/>
            </w:tabs>
            <w:rPr>
              <w:noProof/>
              <w:kern w:val="2"/>
              <w:sz w:val="22"/>
              <w:szCs w:val="22"/>
              <w:lang w:val="en-GB" w:eastAsia="en-GB"/>
              <w14:ligatures w14:val="standardContextual"/>
            </w:rPr>
          </w:pPr>
          <w:hyperlink w:anchor="_Toc155520895" w:history="1">
            <w:r w:rsidR="00154B83" w:rsidRPr="00BB4F03">
              <w:rPr>
                <w:rStyle w:val="Hyperlink"/>
                <w:noProof/>
              </w:rPr>
              <w:t>6.</w:t>
            </w:r>
            <w:r w:rsidR="00154B83">
              <w:rPr>
                <w:noProof/>
                <w:kern w:val="2"/>
                <w:sz w:val="22"/>
                <w:szCs w:val="22"/>
                <w:lang w:val="en-GB" w:eastAsia="en-GB"/>
                <w14:ligatures w14:val="standardContextual"/>
              </w:rPr>
              <w:tab/>
            </w:r>
            <w:r w:rsidR="00154B83" w:rsidRPr="00BB4F03">
              <w:rPr>
                <w:rStyle w:val="Hyperlink"/>
                <w:noProof/>
              </w:rPr>
              <w:t>GPU programming</w:t>
            </w:r>
            <w:r w:rsidR="00154B83">
              <w:rPr>
                <w:noProof/>
                <w:webHidden/>
              </w:rPr>
              <w:tab/>
            </w:r>
            <w:r w:rsidR="00154B83">
              <w:rPr>
                <w:noProof/>
                <w:webHidden/>
              </w:rPr>
              <w:fldChar w:fldCharType="begin"/>
            </w:r>
            <w:r w:rsidR="00154B83">
              <w:rPr>
                <w:noProof/>
                <w:webHidden/>
              </w:rPr>
              <w:instrText xml:space="preserve"> PAGEREF _Toc155520895 \h </w:instrText>
            </w:r>
            <w:r w:rsidR="00154B83">
              <w:rPr>
                <w:noProof/>
                <w:webHidden/>
              </w:rPr>
            </w:r>
            <w:r w:rsidR="00154B83">
              <w:rPr>
                <w:noProof/>
                <w:webHidden/>
              </w:rPr>
              <w:fldChar w:fldCharType="separate"/>
            </w:r>
            <w:r w:rsidR="00154B83">
              <w:rPr>
                <w:noProof/>
                <w:webHidden/>
              </w:rPr>
              <w:t>12</w:t>
            </w:r>
            <w:r w:rsidR="00154B83">
              <w:rPr>
                <w:noProof/>
                <w:webHidden/>
              </w:rPr>
              <w:fldChar w:fldCharType="end"/>
            </w:r>
          </w:hyperlink>
        </w:p>
        <w:p w14:paraId="624511DF" w14:textId="0A7A60B1" w:rsidR="00154B83" w:rsidRDefault="00000000">
          <w:pPr>
            <w:pStyle w:val="TOC3"/>
            <w:tabs>
              <w:tab w:val="left" w:pos="1100"/>
              <w:tab w:val="right" w:leader="dot" w:pos="9350"/>
            </w:tabs>
            <w:rPr>
              <w:noProof/>
              <w:kern w:val="2"/>
              <w:sz w:val="22"/>
              <w:szCs w:val="22"/>
              <w:lang w:val="en-GB" w:eastAsia="en-GB"/>
              <w14:ligatures w14:val="standardContextual"/>
            </w:rPr>
          </w:pPr>
          <w:hyperlink w:anchor="_Toc155520896" w:history="1">
            <w:r w:rsidR="00154B83" w:rsidRPr="00BB4F03">
              <w:rPr>
                <w:rStyle w:val="Hyperlink"/>
                <w:noProof/>
              </w:rPr>
              <w:t>6.1.</w:t>
            </w:r>
            <w:r w:rsidR="00154B83">
              <w:rPr>
                <w:noProof/>
                <w:kern w:val="2"/>
                <w:sz w:val="22"/>
                <w:szCs w:val="22"/>
                <w:lang w:val="en-GB" w:eastAsia="en-GB"/>
                <w14:ligatures w14:val="standardContextual"/>
              </w:rPr>
              <w:tab/>
            </w:r>
            <w:r w:rsidR="00154B83" w:rsidRPr="00BB4F03">
              <w:rPr>
                <w:rStyle w:val="Hyperlink"/>
                <w:noProof/>
              </w:rPr>
              <w:t>Compute Shaders</w:t>
            </w:r>
            <w:r w:rsidR="00154B83">
              <w:rPr>
                <w:noProof/>
                <w:webHidden/>
              </w:rPr>
              <w:tab/>
            </w:r>
            <w:r w:rsidR="00154B83">
              <w:rPr>
                <w:noProof/>
                <w:webHidden/>
              </w:rPr>
              <w:fldChar w:fldCharType="begin"/>
            </w:r>
            <w:r w:rsidR="00154B83">
              <w:rPr>
                <w:noProof/>
                <w:webHidden/>
              </w:rPr>
              <w:instrText xml:space="preserve"> PAGEREF _Toc155520896 \h </w:instrText>
            </w:r>
            <w:r w:rsidR="00154B83">
              <w:rPr>
                <w:noProof/>
                <w:webHidden/>
              </w:rPr>
            </w:r>
            <w:r w:rsidR="00154B83">
              <w:rPr>
                <w:noProof/>
                <w:webHidden/>
              </w:rPr>
              <w:fldChar w:fldCharType="separate"/>
            </w:r>
            <w:r w:rsidR="00154B83">
              <w:rPr>
                <w:noProof/>
                <w:webHidden/>
              </w:rPr>
              <w:t>12</w:t>
            </w:r>
            <w:r w:rsidR="00154B83">
              <w:rPr>
                <w:noProof/>
                <w:webHidden/>
              </w:rPr>
              <w:fldChar w:fldCharType="end"/>
            </w:r>
          </w:hyperlink>
        </w:p>
        <w:p w14:paraId="0ECB7F91" w14:textId="68171E77" w:rsidR="00154B83" w:rsidRDefault="00000000">
          <w:pPr>
            <w:pStyle w:val="TOC3"/>
            <w:tabs>
              <w:tab w:val="left" w:pos="1100"/>
              <w:tab w:val="right" w:leader="dot" w:pos="9350"/>
            </w:tabs>
            <w:rPr>
              <w:noProof/>
              <w:kern w:val="2"/>
              <w:sz w:val="22"/>
              <w:szCs w:val="22"/>
              <w:lang w:val="en-GB" w:eastAsia="en-GB"/>
              <w14:ligatures w14:val="standardContextual"/>
            </w:rPr>
          </w:pPr>
          <w:hyperlink w:anchor="_Toc155520897" w:history="1">
            <w:r w:rsidR="00154B83" w:rsidRPr="00BB4F03">
              <w:rPr>
                <w:rStyle w:val="Hyperlink"/>
                <w:noProof/>
              </w:rPr>
              <w:t>6.2.</w:t>
            </w:r>
            <w:r w:rsidR="00154B83">
              <w:rPr>
                <w:noProof/>
                <w:kern w:val="2"/>
                <w:sz w:val="22"/>
                <w:szCs w:val="22"/>
                <w:lang w:val="en-GB" w:eastAsia="en-GB"/>
                <w14:ligatures w14:val="standardContextual"/>
              </w:rPr>
              <w:tab/>
            </w:r>
            <w:r w:rsidR="00154B83" w:rsidRPr="00BB4F03">
              <w:rPr>
                <w:rStyle w:val="Hyperlink"/>
                <w:noProof/>
              </w:rPr>
              <w:t>CUDA</w:t>
            </w:r>
            <w:r w:rsidR="00154B83">
              <w:rPr>
                <w:noProof/>
                <w:webHidden/>
              </w:rPr>
              <w:tab/>
            </w:r>
            <w:r w:rsidR="00154B83">
              <w:rPr>
                <w:noProof/>
                <w:webHidden/>
              </w:rPr>
              <w:fldChar w:fldCharType="begin"/>
            </w:r>
            <w:r w:rsidR="00154B83">
              <w:rPr>
                <w:noProof/>
                <w:webHidden/>
              </w:rPr>
              <w:instrText xml:space="preserve"> PAGEREF _Toc155520897 \h </w:instrText>
            </w:r>
            <w:r w:rsidR="00154B83">
              <w:rPr>
                <w:noProof/>
                <w:webHidden/>
              </w:rPr>
            </w:r>
            <w:r w:rsidR="00154B83">
              <w:rPr>
                <w:noProof/>
                <w:webHidden/>
              </w:rPr>
              <w:fldChar w:fldCharType="separate"/>
            </w:r>
            <w:r w:rsidR="00154B83">
              <w:rPr>
                <w:noProof/>
                <w:webHidden/>
              </w:rPr>
              <w:t>12</w:t>
            </w:r>
            <w:r w:rsidR="00154B83">
              <w:rPr>
                <w:noProof/>
                <w:webHidden/>
              </w:rPr>
              <w:fldChar w:fldCharType="end"/>
            </w:r>
          </w:hyperlink>
        </w:p>
        <w:p w14:paraId="2FE99234" w14:textId="446A56E4" w:rsidR="00154B83" w:rsidRDefault="00000000">
          <w:pPr>
            <w:pStyle w:val="TOC3"/>
            <w:tabs>
              <w:tab w:val="left" w:pos="1100"/>
              <w:tab w:val="right" w:leader="dot" w:pos="9350"/>
            </w:tabs>
            <w:rPr>
              <w:noProof/>
              <w:kern w:val="2"/>
              <w:sz w:val="22"/>
              <w:szCs w:val="22"/>
              <w:lang w:val="en-GB" w:eastAsia="en-GB"/>
              <w14:ligatures w14:val="standardContextual"/>
            </w:rPr>
          </w:pPr>
          <w:hyperlink w:anchor="_Toc155520898" w:history="1">
            <w:r w:rsidR="00154B83" w:rsidRPr="00BB4F03">
              <w:rPr>
                <w:rStyle w:val="Hyperlink"/>
                <w:noProof/>
              </w:rPr>
              <w:t>6.3.</w:t>
            </w:r>
            <w:r w:rsidR="00154B83">
              <w:rPr>
                <w:noProof/>
                <w:kern w:val="2"/>
                <w:sz w:val="22"/>
                <w:szCs w:val="22"/>
                <w:lang w:val="en-GB" w:eastAsia="en-GB"/>
                <w14:ligatures w14:val="standardContextual"/>
              </w:rPr>
              <w:tab/>
            </w:r>
            <w:r w:rsidR="00154B83" w:rsidRPr="00BB4F03">
              <w:rPr>
                <w:rStyle w:val="Hyperlink"/>
                <w:noProof/>
              </w:rPr>
              <w:t>Opencl</w:t>
            </w:r>
            <w:r w:rsidR="00154B83">
              <w:rPr>
                <w:noProof/>
                <w:webHidden/>
              </w:rPr>
              <w:tab/>
            </w:r>
            <w:r w:rsidR="00154B83">
              <w:rPr>
                <w:noProof/>
                <w:webHidden/>
              </w:rPr>
              <w:fldChar w:fldCharType="begin"/>
            </w:r>
            <w:r w:rsidR="00154B83">
              <w:rPr>
                <w:noProof/>
                <w:webHidden/>
              </w:rPr>
              <w:instrText xml:space="preserve"> PAGEREF _Toc155520898 \h </w:instrText>
            </w:r>
            <w:r w:rsidR="00154B83">
              <w:rPr>
                <w:noProof/>
                <w:webHidden/>
              </w:rPr>
            </w:r>
            <w:r w:rsidR="00154B83">
              <w:rPr>
                <w:noProof/>
                <w:webHidden/>
              </w:rPr>
              <w:fldChar w:fldCharType="separate"/>
            </w:r>
            <w:r w:rsidR="00154B83">
              <w:rPr>
                <w:noProof/>
                <w:webHidden/>
              </w:rPr>
              <w:t>12</w:t>
            </w:r>
            <w:r w:rsidR="00154B83">
              <w:rPr>
                <w:noProof/>
                <w:webHidden/>
              </w:rPr>
              <w:fldChar w:fldCharType="end"/>
            </w:r>
          </w:hyperlink>
        </w:p>
        <w:p w14:paraId="2E9A9508" w14:textId="0ECCFDE1" w:rsidR="00154B83" w:rsidRDefault="00000000">
          <w:pPr>
            <w:pStyle w:val="TOC1"/>
            <w:tabs>
              <w:tab w:val="right" w:leader="dot" w:pos="9350"/>
            </w:tabs>
            <w:rPr>
              <w:noProof/>
              <w:kern w:val="2"/>
              <w:sz w:val="22"/>
              <w:szCs w:val="22"/>
              <w:lang w:val="en-GB" w:eastAsia="en-GB"/>
              <w14:ligatures w14:val="standardContextual"/>
            </w:rPr>
          </w:pPr>
          <w:hyperlink w:anchor="_Toc155520899" w:history="1">
            <w:r w:rsidR="00154B83" w:rsidRPr="00BB4F03">
              <w:rPr>
                <w:rStyle w:val="Hyperlink"/>
                <w:noProof/>
              </w:rPr>
              <w:t>case study</w:t>
            </w:r>
            <w:r w:rsidR="00154B83">
              <w:rPr>
                <w:noProof/>
                <w:webHidden/>
              </w:rPr>
              <w:tab/>
            </w:r>
            <w:r w:rsidR="00154B83">
              <w:rPr>
                <w:noProof/>
                <w:webHidden/>
              </w:rPr>
              <w:fldChar w:fldCharType="begin"/>
            </w:r>
            <w:r w:rsidR="00154B83">
              <w:rPr>
                <w:noProof/>
                <w:webHidden/>
              </w:rPr>
              <w:instrText xml:space="preserve"> PAGEREF _Toc155520899 \h </w:instrText>
            </w:r>
            <w:r w:rsidR="00154B83">
              <w:rPr>
                <w:noProof/>
                <w:webHidden/>
              </w:rPr>
            </w:r>
            <w:r w:rsidR="00154B83">
              <w:rPr>
                <w:noProof/>
                <w:webHidden/>
              </w:rPr>
              <w:fldChar w:fldCharType="separate"/>
            </w:r>
            <w:r w:rsidR="00154B83">
              <w:rPr>
                <w:noProof/>
                <w:webHidden/>
              </w:rPr>
              <w:t>13</w:t>
            </w:r>
            <w:r w:rsidR="00154B83">
              <w:rPr>
                <w:noProof/>
                <w:webHidden/>
              </w:rPr>
              <w:fldChar w:fldCharType="end"/>
            </w:r>
          </w:hyperlink>
        </w:p>
        <w:p w14:paraId="7B5419F6" w14:textId="0FF15078" w:rsidR="00154B83" w:rsidRDefault="00000000">
          <w:pPr>
            <w:pStyle w:val="TOC2"/>
            <w:tabs>
              <w:tab w:val="left" w:pos="660"/>
              <w:tab w:val="right" w:leader="dot" w:pos="9350"/>
            </w:tabs>
            <w:rPr>
              <w:noProof/>
              <w:kern w:val="2"/>
              <w:sz w:val="22"/>
              <w:szCs w:val="22"/>
              <w:lang w:val="en-GB" w:eastAsia="en-GB"/>
              <w14:ligatures w14:val="standardContextual"/>
            </w:rPr>
          </w:pPr>
          <w:hyperlink w:anchor="_Toc155520900" w:history="1">
            <w:r w:rsidR="00154B83" w:rsidRPr="00BB4F03">
              <w:rPr>
                <w:rStyle w:val="Hyperlink"/>
                <w:noProof/>
              </w:rPr>
              <w:t>1.</w:t>
            </w:r>
            <w:r w:rsidR="00154B83">
              <w:rPr>
                <w:noProof/>
                <w:kern w:val="2"/>
                <w:sz w:val="22"/>
                <w:szCs w:val="22"/>
                <w:lang w:val="en-GB" w:eastAsia="en-GB"/>
                <w14:ligatures w14:val="standardContextual"/>
              </w:rPr>
              <w:tab/>
            </w:r>
            <w:r w:rsidR="00154B83" w:rsidRPr="00BB4F03">
              <w:rPr>
                <w:rStyle w:val="Hyperlink"/>
                <w:noProof/>
              </w:rPr>
              <w:t>Experiment setup</w:t>
            </w:r>
            <w:r w:rsidR="00154B83">
              <w:rPr>
                <w:noProof/>
                <w:webHidden/>
              </w:rPr>
              <w:tab/>
            </w:r>
            <w:r w:rsidR="00154B83">
              <w:rPr>
                <w:noProof/>
                <w:webHidden/>
              </w:rPr>
              <w:fldChar w:fldCharType="begin"/>
            </w:r>
            <w:r w:rsidR="00154B83">
              <w:rPr>
                <w:noProof/>
                <w:webHidden/>
              </w:rPr>
              <w:instrText xml:space="preserve"> PAGEREF _Toc155520900 \h </w:instrText>
            </w:r>
            <w:r w:rsidR="00154B83">
              <w:rPr>
                <w:noProof/>
                <w:webHidden/>
              </w:rPr>
            </w:r>
            <w:r w:rsidR="00154B83">
              <w:rPr>
                <w:noProof/>
                <w:webHidden/>
              </w:rPr>
              <w:fldChar w:fldCharType="separate"/>
            </w:r>
            <w:r w:rsidR="00154B83">
              <w:rPr>
                <w:noProof/>
                <w:webHidden/>
              </w:rPr>
              <w:t>13</w:t>
            </w:r>
            <w:r w:rsidR="00154B83">
              <w:rPr>
                <w:noProof/>
                <w:webHidden/>
              </w:rPr>
              <w:fldChar w:fldCharType="end"/>
            </w:r>
          </w:hyperlink>
        </w:p>
        <w:p w14:paraId="6474EC33" w14:textId="6960C8CB" w:rsidR="00154B83" w:rsidRDefault="00000000">
          <w:pPr>
            <w:pStyle w:val="TOC3"/>
            <w:tabs>
              <w:tab w:val="left" w:pos="1100"/>
              <w:tab w:val="right" w:leader="dot" w:pos="9350"/>
            </w:tabs>
            <w:rPr>
              <w:noProof/>
              <w:kern w:val="2"/>
              <w:sz w:val="22"/>
              <w:szCs w:val="22"/>
              <w:lang w:val="en-GB" w:eastAsia="en-GB"/>
              <w14:ligatures w14:val="standardContextual"/>
            </w:rPr>
          </w:pPr>
          <w:hyperlink w:anchor="_Toc155520901" w:history="1">
            <w:r w:rsidR="00154B83" w:rsidRPr="00BB4F03">
              <w:rPr>
                <w:rStyle w:val="Hyperlink"/>
                <w:noProof/>
              </w:rPr>
              <w:t>1.1.</w:t>
            </w:r>
            <w:r w:rsidR="00154B83">
              <w:rPr>
                <w:noProof/>
                <w:kern w:val="2"/>
                <w:sz w:val="22"/>
                <w:szCs w:val="22"/>
                <w:lang w:val="en-GB" w:eastAsia="en-GB"/>
                <w14:ligatures w14:val="standardContextual"/>
              </w:rPr>
              <w:tab/>
            </w:r>
            <w:r w:rsidR="00154B83" w:rsidRPr="00BB4F03">
              <w:rPr>
                <w:rStyle w:val="Hyperlink"/>
                <w:noProof/>
              </w:rPr>
              <w:t>Introduction</w:t>
            </w:r>
            <w:r w:rsidR="00154B83">
              <w:rPr>
                <w:noProof/>
                <w:webHidden/>
              </w:rPr>
              <w:tab/>
            </w:r>
            <w:r w:rsidR="00154B83">
              <w:rPr>
                <w:noProof/>
                <w:webHidden/>
              </w:rPr>
              <w:fldChar w:fldCharType="begin"/>
            </w:r>
            <w:r w:rsidR="00154B83">
              <w:rPr>
                <w:noProof/>
                <w:webHidden/>
              </w:rPr>
              <w:instrText xml:space="preserve"> PAGEREF _Toc155520901 \h </w:instrText>
            </w:r>
            <w:r w:rsidR="00154B83">
              <w:rPr>
                <w:noProof/>
                <w:webHidden/>
              </w:rPr>
            </w:r>
            <w:r w:rsidR="00154B83">
              <w:rPr>
                <w:noProof/>
                <w:webHidden/>
              </w:rPr>
              <w:fldChar w:fldCharType="separate"/>
            </w:r>
            <w:r w:rsidR="00154B83">
              <w:rPr>
                <w:noProof/>
                <w:webHidden/>
              </w:rPr>
              <w:t>13</w:t>
            </w:r>
            <w:r w:rsidR="00154B83">
              <w:rPr>
                <w:noProof/>
                <w:webHidden/>
              </w:rPr>
              <w:fldChar w:fldCharType="end"/>
            </w:r>
          </w:hyperlink>
        </w:p>
        <w:p w14:paraId="749647DA" w14:textId="4F5C1604" w:rsidR="00154B83" w:rsidRDefault="00000000">
          <w:pPr>
            <w:pStyle w:val="TOC3"/>
            <w:tabs>
              <w:tab w:val="left" w:pos="1100"/>
              <w:tab w:val="right" w:leader="dot" w:pos="9350"/>
            </w:tabs>
            <w:rPr>
              <w:noProof/>
              <w:kern w:val="2"/>
              <w:sz w:val="22"/>
              <w:szCs w:val="22"/>
              <w:lang w:val="en-GB" w:eastAsia="en-GB"/>
              <w14:ligatures w14:val="standardContextual"/>
            </w:rPr>
          </w:pPr>
          <w:hyperlink w:anchor="_Toc155520902" w:history="1">
            <w:r w:rsidR="00154B83" w:rsidRPr="00BB4F03">
              <w:rPr>
                <w:rStyle w:val="Hyperlink"/>
                <w:noProof/>
              </w:rPr>
              <w:t>1.2.</w:t>
            </w:r>
            <w:r w:rsidR="00154B83">
              <w:rPr>
                <w:noProof/>
                <w:kern w:val="2"/>
                <w:sz w:val="22"/>
                <w:szCs w:val="22"/>
                <w:lang w:val="en-GB" w:eastAsia="en-GB"/>
                <w14:ligatures w14:val="standardContextual"/>
              </w:rPr>
              <w:tab/>
            </w:r>
            <w:r w:rsidR="00154B83" w:rsidRPr="00BB4F03">
              <w:rPr>
                <w:rStyle w:val="Hyperlink"/>
                <w:noProof/>
              </w:rPr>
              <w:t>Requirements</w:t>
            </w:r>
            <w:r w:rsidR="00154B83">
              <w:rPr>
                <w:noProof/>
                <w:webHidden/>
              </w:rPr>
              <w:tab/>
            </w:r>
            <w:r w:rsidR="00154B83">
              <w:rPr>
                <w:noProof/>
                <w:webHidden/>
              </w:rPr>
              <w:fldChar w:fldCharType="begin"/>
            </w:r>
            <w:r w:rsidR="00154B83">
              <w:rPr>
                <w:noProof/>
                <w:webHidden/>
              </w:rPr>
              <w:instrText xml:space="preserve"> PAGEREF _Toc155520902 \h </w:instrText>
            </w:r>
            <w:r w:rsidR="00154B83">
              <w:rPr>
                <w:noProof/>
                <w:webHidden/>
              </w:rPr>
            </w:r>
            <w:r w:rsidR="00154B83">
              <w:rPr>
                <w:noProof/>
                <w:webHidden/>
              </w:rPr>
              <w:fldChar w:fldCharType="separate"/>
            </w:r>
            <w:r w:rsidR="00154B83">
              <w:rPr>
                <w:noProof/>
                <w:webHidden/>
              </w:rPr>
              <w:t>13</w:t>
            </w:r>
            <w:r w:rsidR="00154B83">
              <w:rPr>
                <w:noProof/>
                <w:webHidden/>
              </w:rPr>
              <w:fldChar w:fldCharType="end"/>
            </w:r>
          </w:hyperlink>
        </w:p>
        <w:p w14:paraId="444F628B" w14:textId="1EBD3444" w:rsidR="00154B83" w:rsidRDefault="00000000">
          <w:pPr>
            <w:pStyle w:val="TOC3"/>
            <w:tabs>
              <w:tab w:val="left" w:pos="1100"/>
              <w:tab w:val="right" w:leader="dot" w:pos="9350"/>
            </w:tabs>
            <w:rPr>
              <w:noProof/>
              <w:kern w:val="2"/>
              <w:sz w:val="22"/>
              <w:szCs w:val="22"/>
              <w:lang w:val="en-GB" w:eastAsia="en-GB"/>
              <w14:ligatures w14:val="standardContextual"/>
            </w:rPr>
          </w:pPr>
          <w:hyperlink w:anchor="_Toc155520903" w:history="1">
            <w:r w:rsidR="00154B83" w:rsidRPr="00BB4F03">
              <w:rPr>
                <w:rStyle w:val="Hyperlink"/>
                <w:noProof/>
              </w:rPr>
              <w:t>1.3.</w:t>
            </w:r>
            <w:r w:rsidR="00154B83">
              <w:rPr>
                <w:noProof/>
                <w:kern w:val="2"/>
                <w:sz w:val="22"/>
                <w:szCs w:val="22"/>
                <w:lang w:val="en-GB" w:eastAsia="en-GB"/>
                <w14:ligatures w14:val="standardContextual"/>
              </w:rPr>
              <w:tab/>
            </w:r>
            <w:r w:rsidR="00154B83" w:rsidRPr="00BB4F03">
              <w:rPr>
                <w:rStyle w:val="Hyperlink"/>
                <w:noProof/>
              </w:rPr>
              <w:t>Measurements</w:t>
            </w:r>
            <w:r w:rsidR="00154B83">
              <w:rPr>
                <w:noProof/>
                <w:webHidden/>
              </w:rPr>
              <w:tab/>
            </w:r>
            <w:r w:rsidR="00154B83">
              <w:rPr>
                <w:noProof/>
                <w:webHidden/>
              </w:rPr>
              <w:fldChar w:fldCharType="begin"/>
            </w:r>
            <w:r w:rsidR="00154B83">
              <w:rPr>
                <w:noProof/>
                <w:webHidden/>
              </w:rPr>
              <w:instrText xml:space="preserve"> PAGEREF _Toc155520903 \h </w:instrText>
            </w:r>
            <w:r w:rsidR="00154B83">
              <w:rPr>
                <w:noProof/>
                <w:webHidden/>
              </w:rPr>
            </w:r>
            <w:r w:rsidR="00154B83">
              <w:rPr>
                <w:noProof/>
                <w:webHidden/>
              </w:rPr>
              <w:fldChar w:fldCharType="separate"/>
            </w:r>
            <w:r w:rsidR="00154B83">
              <w:rPr>
                <w:noProof/>
                <w:webHidden/>
              </w:rPr>
              <w:t>14</w:t>
            </w:r>
            <w:r w:rsidR="00154B83">
              <w:rPr>
                <w:noProof/>
                <w:webHidden/>
              </w:rPr>
              <w:fldChar w:fldCharType="end"/>
            </w:r>
          </w:hyperlink>
        </w:p>
        <w:p w14:paraId="34843B26" w14:textId="38D30B61" w:rsidR="00154B83" w:rsidRDefault="00000000">
          <w:pPr>
            <w:pStyle w:val="TOC2"/>
            <w:tabs>
              <w:tab w:val="left" w:pos="660"/>
              <w:tab w:val="right" w:leader="dot" w:pos="9350"/>
            </w:tabs>
            <w:rPr>
              <w:noProof/>
              <w:kern w:val="2"/>
              <w:sz w:val="22"/>
              <w:szCs w:val="22"/>
              <w:lang w:val="en-GB" w:eastAsia="en-GB"/>
              <w14:ligatures w14:val="standardContextual"/>
            </w:rPr>
          </w:pPr>
          <w:hyperlink w:anchor="_Toc155520904" w:history="1">
            <w:r w:rsidR="00154B83" w:rsidRPr="00BB4F03">
              <w:rPr>
                <w:rStyle w:val="Hyperlink"/>
                <w:noProof/>
              </w:rPr>
              <w:t>2.</w:t>
            </w:r>
            <w:r w:rsidR="00154B83">
              <w:rPr>
                <w:noProof/>
                <w:kern w:val="2"/>
                <w:sz w:val="22"/>
                <w:szCs w:val="22"/>
                <w:lang w:val="en-GB" w:eastAsia="en-GB"/>
                <w14:ligatures w14:val="standardContextual"/>
              </w:rPr>
              <w:tab/>
            </w:r>
            <w:r w:rsidR="00154B83" w:rsidRPr="00BB4F03">
              <w:rPr>
                <w:rStyle w:val="Hyperlink"/>
                <w:noProof/>
              </w:rPr>
              <w:t>Experiment Execution</w:t>
            </w:r>
            <w:r w:rsidR="00154B83">
              <w:rPr>
                <w:noProof/>
                <w:webHidden/>
              </w:rPr>
              <w:tab/>
            </w:r>
            <w:r w:rsidR="00154B83">
              <w:rPr>
                <w:noProof/>
                <w:webHidden/>
              </w:rPr>
              <w:fldChar w:fldCharType="begin"/>
            </w:r>
            <w:r w:rsidR="00154B83">
              <w:rPr>
                <w:noProof/>
                <w:webHidden/>
              </w:rPr>
              <w:instrText xml:space="preserve"> PAGEREF _Toc155520904 \h </w:instrText>
            </w:r>
            <w:r w:rsidR="00154B83">
              <w:rPr>
                <w:noProof/>
                <w:webHidden/>
              </w:rPr>
            </w:r>
            <w:r w:rsidR="00154B83">
              <w:rPr>
                <w:noProof/>
                <w:webHidden/>
              </w:rPr>
              <w:fldChar w:fldCharType="separate"/>
            </w:r>
            <w:r w:rsidR="00154B83">
              <w:rPr>
                <w:noProof/>
                <w:webHidden/>
              </w:rPr>
              <w:t>15</w:t>
            </w:r>
            <w:r w:rsidR="00154B83">
              <w:rPr>
                <w:noProof/>
                <w:webHidden/>
              </w:rPr>
              <w:fldChar w:fldCharType="end"/>
            </w:r>
          </w:hyperlink>
        </w:p>
        <w:p w14:paraId="4FDDF3AD" w14:textId="1875BEEF" w:rsidR="00154B83" w:rsidRDefault="00000000">
          <w:pPr>
            <w:pStyle w:val="TOC3"/>
            <w:tabs>
              <w:tab w:val="left" w:pos="1100"/>
              <w:tab w:val="right" w:leader="dot" w:pos="9350"/>
            </w:tabs>
            <w:rPr>
              <w:noProof/>
              <w:kern w:val="2"/>
              <w:sz w:val="22"/>
              <w:szCs w:val="22"/>
              <w:lang w:val="en-GB" w:eastAsia="en-GB"/>
              <w14:ligatures w14:val="standardContextual"/>
            </w:rPr>
          </w:pPr>
          <w:hyperlink w:anchor="_Toc155520905" w:history="1">
            <w:r w:rsidR="00154B83" w:rsidRPr="00BB4F03">
              <w:rPr>
                <w:rStyle w:val="Hyperlink"/>
                <w:noProof/>
              </w:rPr>
              <w:t>2.1.</w:t>
            </w:r>
            <w:r w:rsidR="00154B83">
              <w:rPr>
                <w:noProof/>
                <w:kern w:val="2"/>
                <w:sz w:val="22"/>
                <w:szCs w:val="22"/>
                <w:lang w:val="en-GB" w:eastAsia="en-GB"/>
                <w14:ligatures w14:val="standardContextual"/>
              </w:rPr>
              <w:tab/>
            </w:r>
            <w:r w:rsidR="00154B83" w:rsidRPr="00BB4F03">
              <w:rPr>
                <w:rStyle w:val="Hyperlink"/>
                <w:noProof/>
              </w:rPr>
              <w:t>Simple battle Simulator</w:t>
            </w:r>
            <w:r w:rsidR="00154B83">
              <w:rPr>
                <w:noProof/>
                <w:webHidden/>
              </w:rPr>
              <w:tab/>
            </w:r>
            <w:r w:rsidR="00154B83">
              <w:rPr>
                <w:noProof/>
                <w:webHidden/>
              </w:rPr>
              <w:fldChar w:fldCharType="begin"/>
            </w:r>
            <w:r w:rsidR="00154B83">
              <w:rPr>
                <w:noProof/>
                <w:webHidden/>
              </w:rPr>
              <w:instrText xml:space="preserve"> PAGEREF _Toc155520905 \h </w:instrText>
            </w:r>
            <w:r w:rsidR="00154B83">
              <w:rPr>
                <w:noProof/>
                <w:webHidden/>
              </w:rPr>
            </w:r>
            <w:r w:rsidR="00154B83">
              <w:rPr>
                <w:noProof/>
                <w:webHidden/>
              </w:rPr>
              <w:fldChar w:fldCharType="separate"/>
            </w:r>
            <w:r w:rsidR="00154B83">
              <w:rPr>
                <w:noProof/>
                <w:webHidden/>
              </w:rPr>
              <w:t>15</w:t>
            </w:r>
            <w:r w:rsidR="00154B83">
              <w:rPr>
                <w:noProof/>
                <w:webHidden/>
              </w:rPr>
              <w:fldChar w:fldCharType="end"/>
            </w:r>
          </w:hyperlink>
        </w:p>
        <w:p w14:paraId="10DA09A5" w14:textId="391C2052" w:rsidR="00154B83" w:rsidRDefault="00000000">
          <w:pPr>
            <w:pStyle w:val="TOC3"/>
            <w:tabs>
              <w:tab w:val="left" w:pos="1100"/>
              <w:tab w:val="right" w:leader="dot" w:pos="9350"/>
            </w:tabs>
            <w:rPr>
              <w:noProof/>
              <w:kern w:val="2"/>
              <w:sz w:val="22"/>
              <w:szCs w:val="22"/>
              <w:lang w:val="en-GB" w:eastAsia="en-GB"/>
              <w14:ligatures w14:val="standardContextual"/>
            </w:rPr>
          </w:pPr>
          <w:hyperlink w:anchor="_Toc155520906" w:history="1">
            <w:r w:rsidR="00154B83" w:rsidRPr="00BB4F03">
              <w:rPr>
                <w:rStyle w:val="Hyperlink"/>
                <w:noProof/>
              </w:rPr>
              <w:t>2.2.</w:t>
            </w:r>
            <w:r w:rsidR="00154B83">
              <w:rPr>
                <w:noProof/>
                <w:kern w:val="2"/>
                <w:sz w:val="22"/>
                <w:szCs w:val="22"/>
                <w:lang w:val="en-GB" w:eastAsia="en-GB"/>
                <w14:ligatures w14:val="standardContextual"/>
              </w:rPr>
              <w:tab/>
            </w:r>
            <w:r w:rsidR="00154B83" w:rsidRPr="00BB4F03">
              <w:rPr>
                <w:rStyle w:val="Hyperlink"/>
                <w:noProof/>
              </w:rPr>
              <w:t>Mass battle Simulator</w:t>
            </w:r>
            <w:r w:rsidR="00154B83">
              <w:rPr>
                <w:noProof/>
                <w:webHidden/>
              </w:rPr>
              <w:tab/>
            </w:r>
            <w:r w:rsidR="00154B83">
              <w:rPr>
                <w:noProof/>
                <w:webHidden/>
              </w:rPr>
              <w:fldChar w:fldCharType="begin"/>
            </w:r>
            <w:r w:rsidR="00154B83">
              <w:rPr>
                <w:noProof/>
                <w:webHidden/>
              </w:rPr>
              <w:instrText xml:space="preserve"> PAGEREF _Toc155520906 \h </w:instrText>
            </w:r>
            <w:r w:rsidR="00154B83">
              <w:rPr>
                <w:noProof/>
                <w:webHidden/>
              </w:rPr>
            </w:r>
            <w:r w:rsidR="00154B83">
              <w:rPr>
                <w:noProof/>
                <w:webHidden/>
              </w:rPr>
              <w:fldChar w:fldCharType="separate"/>
            </w:r>
            <w:r w:rsidR="00154B83">
              <w:rPr>
                <w:noProof/>
                <w:webHidden/>
              </w:rPr>
              <w:t>16</w:t>
            </w:r>
            <w:r w:rsidR="00154B83">
              <w:rPr>
                <w:noProof/>
                <w:webHidden/>
              </w:rPr>
              <w:fldChar w:fldCharType="end"/>
            </w:r>
          </w:hyperlink>
        </w:p>
        <w:p w14:paraId="17B0B199" w14:textId="12E288F9" w:rsidR="00154B83" w:rsidRDefault="00000000">
          <w:pPr>
            <w:pStyle w:val="TOC3"/>
            <w:tabs>
              <w:tab w:val="left" w:pos="1100"/>
              <w:tab w:val="right" w:leader="dot" w:pos="9350"/>
            </w:tabs>
            <w:rPr>
              <w:noProof/>
              <w:kern w:val="2"/>
              <w:sz w:val="22"/>
              <w:szCs w:val="22"/>
              <w:lang w:val="en-GB" w:eastAsia="en-GB"/>
              <w14:ligatures w14:val="standardContextual"/>
            </w:rPr>
          </w:pPr>
          <w:hyperlink w:anchor="_Toc155520907" w:history="1">
            <w:r w:rsidR="00154B83" w:rsidRPr="00BB4F03">
              <w:rPr>
                <w:rStyle w:val="Hyperlink"/>
                <w:noProof/>
              </w:rPr>
              <w:t>2.3.</w:t>
            </w:r>
            <w:r w:rsidR="00154B83">
              <w:rPr>
                <w:noProof/>
                <w:kern w:val="2"/>
                <w:sz w:val="22"/>
                <w:szCs w:val="22"/>
                <w:lang w:val="en-GB" w:eastAsia="en-GB"/>
                <w14:ligatures w14:val="standardContextual"/>
              </w:rPr>
              <w:tab/>
            </w:r>
            <w:r w:rsidR="00154B83" w:rsidRPr="00BB4F03">
              <w:rPr>
                <w:rStyle w:val="Hyperlink"/>
                <w:noProof/>
              </w:rPr>
              <w:t>Rendering/LODs</w:t>
            </w:r>
            <w:r w:rsidR="00154B83">
              <w:rPr>
                <w:noProof/>
                <w:webHidden/>
              </w:rPr>
              <w:tab/>
            </w:r>
            <w:r w:rsidR="00154B83">
              <w:rPr>
                <w:noProof/>
                <w:webHidden/>
              </w:rPr>
              <w:fldChar w:fldCharType="begin"/>
            </w:r>
            <w:r w:rsidR="00154B83">
              <w:rPr>
                <w:noProof/>
                <w:webHidden/>
              </w:rPr>
              <w:instrText xml:space="preserve"> PAGEREF _Toc155520907 \h </w:instrText>
            </w:r>
            <w:r w:rsidR="00154B83">
              <w:rPr>
                <w:noProof/>
                <w:webHidden/>
              </w:rPr>
            </w:r>
            <w:r w:rsidR="00154B83">
              <w:rPr>
                <w:noProof/>
                <w:webHidden/>
              </w:rPr>
              <w:fldChar w:fldCharType="separate"/>
            </w:r>
            <w:r w:rsidR="00154B83">
              <w:rPr>
                <w:noProof/>
                <w:webHidden/>
              </w:rPr>
              <w:t>19</w:t>
            </w:r>
            <w:r w:rsidR="00154B83">
              <w:rPr>
                <w:noProof/>
                <w:webHidden/>
              </w:rPr>
              <w:fldChar w:fldCharType="end"/>
            </w:r>
          </w:hyperlink>
        </w:p>
        <w:p w14:paraId="7099E5F6" w14:textId="3B9F38B3" w:rsidR="00154B83" w:rsidRDefault="00000000">
          <w:pPr>
            <w:pStyle w:val="TOC3"/>
            <w:tabs>
              <w:tab w:val="left" w:pos="1100"/>
              <w:tab w:val="right" w:leader="dot" w:pos="9350"/>
            </w:tabs>
            <w:rPr>
              <w:noProof/>
              <w:kern w:val="2"/>
              <w:sz w:val="22"/>
              <w:szCs w:val="22"/>
              <w:lang w:val="en-GB" w:eastAsia="en-GB"/>
              <w14:ligatures w14:val="standardContextual"/>
            </w:rPr>
          </w:pPr>
          <w:hyperlink w:anchor="_Toc155520908" w:history="1">
            <w:r w:rsidR="00154B83" w:rsidRPr="00BB4F03">
              <w:rPr>
                <w:rStyle w:val="Hyperlink"/>
                <w:noProof/>
              </w:rPr>
              <w:t>2.4.</w:t>
            </w:r>
            <w:r w:rsidR="00154B83">
              <w:rPr>
                <w:noProof/>
                <w:kern w:val="2"/>
                <w:sz w:val="22"/>
                <w:szCs w:val="22"/>
                <w:lang w:val="en-GB" w:eastAsia="en-GB"/>
                <w14:ligatures w14:val="standardContextual"/>
              </w:rPr>
              <w:tab/>
            </w:r>
            <w:r w:rsidR="00154B83" w:rsidRPr="00BB4F03">
              <w:rPr>
                <w:rStyle w:val="Hyperlink"/>
                <w:noProof/>
              </w:rPr>
              <w:t>Multithreading</w:t>
            </w:r>
            <w:r w:rsidR="00154B83">
              <w:rPr>
                <w:noProof/>
                <w:webHidden/>
              </w:rPr>
              <w:tab/>
            </w:r>
            <w:r w:rsidR="00154B83">
              <w:rPr>
                <w:noProof/>
                <w:webHidden/>
              </w:rPr>
              <w:fldChar w:fldCharType="begin"/>
            </w:r>
            <w:r w:rsidR="00154B83">
              <w:rPr>
                <w:noProof/>
                <w:webHidden/>
              </w:rPr>
              <w:instrText xml:space="preserve"> PAGEREF _Toc155520908 \h </w:instrText>
            </w:r>
            <w:r w:rsidR="00154B83">
              <w:rPr>
                <w:noProof/>
                <w:webHidden/>
              </w:rPr>
            </w:r>
            <w:r w:rsidR="00154B83">
              <w:rPr>
                <w:noProof/>
                <w:webHidden/>
              </w:rPr>
              <w:fldChar w:fldCharType="separate"/>
            </w:r>
            <w:r w:rsidR="00154B83">
              <w:rPr>
                <w:noProof/>
                <w:webHidden/>
              </w:rPr>
              <w:t>20</w:t>
            </w:r>
            <w:r w:rsidR="00154B83">
              <w:rPr>
                <w:noProof/>
                <w:webHidden/>
              </w:rPr>
              <w:fldChar w:fldCharType="end"/>
            </w:r>
          </w:hyperlink>
        </w:p>
        <w:p w14:paraId="5B181516" w14:textId="15998AFF" w:rsidR="00154B83" w:rsidRDefault="00000000">
          <w:pPr>
            <w:pStyle w:val="TOC3"/>
            <w:tabs>
              <w:tab w:val="left" w:pos="1100"/>
              <w:tab w:val="right" w:leader="dot" w:pos="9350"/>
            </w:tabs>
            <w:rPr>
              <w:noProof/>
              <w:kern w:val="2"/>
              <w:sz w:val="22"/>
              <w:szCs w:val="22"/>
              <w:lang w:val="en-GB" w:eastAsia="en-GB"/>
              <w14:ligatures w14:val="standardContextual"/>
            </w:rPr>
          </w:pPr>
          <w:hyperlink w:anchor="_Toc155520909" w:history="1">
            <w:r w:rsidR="00154B83" w:rsidRPr="00BB4F03">
              <w:rPr>
                <w:rStyle w:val="Hyperlink"/>
                <w:noProof/>
              </w:rPr>
              <w:t>2.5.</w:t>
            </w:r>
            <w:r w:rsidR="00154B83">
              <w:rPr>
                <w:noProof/>
                <w:kern w:val="2"/>
                <w:sz w:val="22"/>
                <w:szCs w:val="22"/>
                <w:lang w:val="en-GB" w:eastAsia="en-GB"/>
                <w14:ligatures w14:val="standardContextual"/>
              </w:rPr>
              <w:tab/>
            </w:r>
            <w:r w:rsidR="00154B83" w:rsidRPr="00BB4F03">
              <w:rPr>
                <w:rStyle w:val="Hyperlink"/>
                <w:noProof/>
              </w:rPr>
              <w:t>Spatial Partitioning</w:t>
            </w:r>
            <w:r w:rsidR="00154B83">
              <w:rPr>
                <w:noProof/>
                <w:webHidden/>
              </w:rPr>
              <w:tab/>
            </w:r>
            <w:r w:rsidR="00154B83">
              <w:rPr>
                <w:noProof/>
                <w:webHidden/>
              </w:rPr>
              <w:fldChar w:fldCharType="begin"/>
            </w:r>
            <w:r w:rsidR="00154B83">
              <w:rPr>
                <w:noProof/>
                <w:webHidden/>
              </w:rPr>
              <w:instrText xml:space="preserve"> PAGEREF _Toc155520909 \h </w:instrText>
            </w:r>
            <w:r w:rsidR="00154B83">
              <w:rPr>
                <w:noProof/>
                <w:webHidden/>
              </w:rPr>
            </w:r>
            <w:r w:rsidR="00154B83">
              <w:rPr>
                <w:noProof/>
                <w:webHidden/>
              </w:rPr>
              <w:fldChar w:fldCharType="separate"/>
            </w:r>
            <w:r w:rsidR="00154B83">
              <w:rPr>
                <w:noProof/>
                <w:webHidden/>
              </w:rPr>
              <w:t>20</w:t>
            </w:r>
            <w:r w:rsidR="00154B83">
              <w:rPr>
                <w:noProof/>
                <w:webHidden/>
              </w:rPr>
              <w:fldChar w:fldCharType="end"/>
            </w:r>
          </w:hyperlink>
        </w:p>
        <w:p w14:paraId="45EDDD9C" w14:textId="72B0F4D7" w:rsidR="00154B83" w:rsidRDefault="00000000">
          <w:pPr>
            <w:pStyle w:val="TOC3"/>
            <w:tabs>
              <w:tab w:val="left" w:pos="1100"/>
              <w:tab w:val="right" w:leader="dot" w:pos="9350"/>
            </w:tabs>
            <w:rPr>
              <w:noProof/>
              <w:kern w:val="2"/>
              <w:sz w:val="22"/>
              <w:szCs w:val="22"/>
              <w:lang w:val="en-GB" w:eastAsia="en-GB"/>
              <w14:ligatures w14:val="standardContextual"/>
            </w:rPr>
          </w:pPr>
          <w:hyperlink w:anchor="_Toc155520910" w:history="1">
            <w:r w:rsidR="00154B83" w:rsidRPr="00BB4F03">
              <w:rPr>
                <w:rStyle w:val="Hyperlink"/>
                <w:noProof/>
              </w:rPr>
              <w:t>2.6.</w:t>
            </w:r>
            <w:r w:rsidR="00154B83">
              <w:rPr>
                <w:noProof/>
                <w:kern w:val="2"/>
                <w:sz w:val="22"/>
                <w:szCs w:val="22"/>
                <w:lang w:val="en-GB" w:eastAsia="en-GB"/>
                <w14:ligatures w14:val="standardContextual"/>
              </w:rPr>
              <w:tab/>
            </w:r>
            <w:r w:rsidR="00154B83" w:rsidRPr="00BB4F03">
              <w:rPr>
                <w:rStyle w:val="Hyperlink"/>
                <w:noProof/>
              </w:rPr>
              <w:t>Animation Sharing</w:t>
            </w:r>
            <w:r w:rsidR="00154B83">
              <w:rPr>
                <w:noProof/>
                <w:webHidden/>
              </w:rPr>
              <w:tab/>
            </w:r>
            <w:r w:rsidR="00154B83">
              <w:rPr>
                <w:noProof/>
                <w:webHidden/>
              </w:rPr>
              <w:fldChar w:fldCharType="begin"/>
            </w:r>
            <w:r w:rsidR="00154B83">
              <w:rPr>
                <w:noProof/>
                <w:webHidden/>
              </w:rPr>
              <w:instrText xml:space="preserve"> PAGEREF _Toc155520910 \h </w:instrText>
            </w:r>
            <w:r w:rsidR="00154B83">
              <w:rPr>
                <w:noProof/>
                <w:webHidden/>
              </w:rPr>
            </w:r>
            <w:r w:rsidR="00154B83">
              <w:rPr>
                <w:noProof/>
                <w:webHidden/>
              </w:rPr>
              <w:fldChar w:fldCharType="separate"/>
            </w:r>
            <w:r w:rsidR="00154B83">
              <w:rPr>
                <w:noProof/>
                <w:webHidden/>
              </w:rPr>
              <w:t>21</w:t>
            </w:r>
            <w:r w:rsidR="00154B83">
              <w:rPr>
                <w:noProof/>
                <w:webHidden/>
              </w:rPr>
              <w:fldChar w:fldCharType="end"/>
            </w:r>
          </w:hyperlink>
        </w:p>
        <w:p w14:paraId="515B83BC" w14:textId="2762431D" w:rsidR="00154B83" w:rsidRDefault="00000000">
          <w:pPr>
            <w:pStyle w:val="TOC2"/>
            <w:tabs>
              <w:tab w:val="left" w:pos="660"/>
              <w:tab w:val="right" w:leader="dot" w:pos="9350"/>
            </w:tabs>
            <w:rPr>
              <w:noProof/>
              <w:kern w:val="2"/>
              <w:sz w:val="22"/>
              <w:szCs w:val="22"/>
              <w:lang w:val="en-GB" w:eastAsia="en-GB"/>
              <w14:ligatures w14:val="standardContextual"/>
            </w:rPr>
          </w:pPr>
          <w:hyperlink w:anchor="_Toc155520911" w:history="1">
            <w:r w:rsidR="00154B83" w:rsidRPr="00BB4F03">
              <w:rPr>
                <w:rStyle w:val="Hyperlink"/>
                <w:noProof/>
              </w:rPr>
              <w:t>3.</w:t>
            </w:r>
            <w:r w:rsidR="00154B83">
              <w:rPr>
                <w:noProof/>
                <w:kern w:val="2"/>
                <w:sz w:val="22"/>
                <w:szCs w:val="22"/>
                <w:lang w:val="en-GB" w:eastAsia="en-GB"/>
                <w14:ligatures w14:val="standardContextual"/>
              </w:rPr>
              <w:tab/>
            </w:r>
            <w:r w:rsidR="00154B83" w:rsidRPr="00BB4F03">
              <w:rPr>
                <w:rStyle w:val="Hyperlink"/>
                <w:noProof/>
              </w:rPr>
              <w:t>Results</w:t>
            </w:r>
            <w:r w:rsidR="00154B83">
              <w:rPr>
                <w:noProof/>
                <w:webHidden/>
              </w:rPr>
              <w:tab/>
            </w:r>
            <w:r w:rsidR="00154B83">
              <w:rPr>
                <w:noProof/>
                <w:webHidden/>
              </w:rPr>
              <w:fldChar w:fldCharType="begin"/>
            </w:r>
            <w:r w:rsidR="00154B83">
              <w:rPr>
                <w:noProof/>
                <w:webHidden/>
              </w:rPr>
              <w:instrText xml:space="preserve"> PAGEREF _Toc155520911 \h </w:instrText>
            </w:r>
            <w:r w:rsidR="00154B83">
              <w:rPr>
                <w:noProof/>
                <w:webHidden/>
              </w:rPr>
            </w:r>
            <w:r w:rsidR="00154B83">
              <w:rPr>
                <w:noProof/>
                <w:webHidden/>
              </w:rPr>
              <w:fldChar w:fldCharType="separate"/>
            </w:r>
            <w:r w:rsidR="00154B83">
              <w:rPr>
                <w:noProof/>
                <w:webHidden/>
              </w:rPr>
              <w:t>22</w:t>
            </w:r>
            <w:r w:rsidR="00154B83">
              <w:rPr>
                <w:noProof/>
                <w:webHidden/>
              </w:rPr>
              <w:fldChar w:fldCharType="end"/>
            </w:r>
          </w:hyperlink>
        </w:p>
        <w:p w14:paraId="3ED9A9E0" w14:textId="53B1E313" w:rsidR="00154B83" w:rsidRDefault="00000000">
          <w:pPr>
            <w:pStyle w:val="TOC1"/>
            <w:tabs>
              <w:tab w:val="right" w:leader="dot" w:pos="9350"/>
            </w:tabs>
            <w:rPr>
              <w:noProof/>
              <w:kern w:val="2"/>
              <w:sz w:val="22"/>
              <w:szCs w:val="22"/>
              <w:lang w:val="en-GB" w:eastAsia="en-GB"/>
              <w14:ligatures w14:val="standardContextual"/>
            </w:rPr>
          </w:pPr>
          <w:hyperlink w:anchor="_Toc155520912" w:history="1">
            <w:r w:rsidR="00154B83" w:rsidRPr="00BB4F03">
              <w:rPr>
                <w:rStyle w:val="Hyperlink"/>
                <w:noProof/>
              </w:rPr>
              <w:t>Discussion</w:t>
            </w:r>
            <w:r w:rsidR="00154B83">
              <w:rPr>
                <w:noProof/>
                <w:webHidden/>
              </w:rPr>
              <w:tab/>
            </w:r>
            <w:r w:rsidR="00154B83">
              <w:rPr>
                <w:noProof/>
                <w:webHidden/>
              </w:rPr>
              <w:fldChar w:fldCharType="begin"/>
            </w:r>
            <w:r w:rsidR="00154B83">
              <w:rPr>
                <w:noProof/>
                <w:webHidden/>
              </w:rPr>
              <w:instrText xml:space="preserve"> PAGEREF _Toc155520912 \h </w:instrText>
            </w:r>
            <w:r w:rsidR="00154B83">
              <w:rPr>
                <w:noProof/>
                <w:webHidden/>
              </w:rPr>
            </w:r>
            <w:r w:rsidR="00154B83">
              <w:rPr>
                <w:noProof/>
                <w:webHidden/>
              </w:rPr>
              <w:fldChar w:fldCharType="separate"/>
            </w:r>
            <w:r w:rsidR="00154B83">
              <w:rPr>
                <w:noProof/>
                <w:webHidden/>
              </w:rPr>
              <w:t>25</w:t>
            </w:r>
            <w:r w:rsidR="00154B83">
              <w:rPr>
                <w:noProof/>
                <w:webHidden/>
              </w:rPr>
              <w:fldChar w:fldCharType="end"/>
            </w:r>
          </w:hyperlink>
        </w:p>
        <w:p w14:paraId="3F56C367" w14:textId="02652DFF" w:rsidR="00154B83" w:rsidRDefault="00000000">
          <w:pPr>
            <w:pStyle w:val="TOC2"/>
            <w:tabs>
              <w:tab w:val="left" w:pos="660"/>
              <w:tab w:val="right" w:leader="dot" w:pos="9350"/>
            </w:tabs>
            <w:rPr>
              <w:noProof/>
              <w:kern w:val="2"/>
              <w:sz w:val="22"/>
              <w:szCs w:val="22"/>
              <w:lang w:val="en-GB" w:eastAsia="en-GB"/>
              <w14:ligatures w14:val="standardContextual"/>
            </w:rPr>
          </w:pPr>
          <w:hyperlink w:anchor="_Toc155520913" w:history="1">
            <w:r w:rsidR="00154B83" w:rsidRPr="00BB4F03">
              <w:rPr>
                <w:rStyle w:val="Hyperlink"/>
                <w:noProof/>
              </w:rPr>
              <w:t>1.</w:t>
            </w:r>
            <w:r w:rsidR="00154B83">
              <w:rPr>
                <w:noProof/>
                <w:kern w:val="2"/>
                <w:sz w:val="22"/>
                <w:szCs w:val="22"/>
                <w:lang w:val="en-GB" w:eastAsia="en-GB"/>
                <w14:ligatures w14:val="standardContextual"/>
              </w:rPr>
              <w:tab/>
            </w:r>
            <w:r w:rsidR="00154B83" w:rsidRPr="00BB4F03">
              <w:rPr>
                <w:rStyle w:val="Hyperlink"/>
                <w:noProof/>
              </w:rPr>
              <w:t>Frame Time Over Unit Count</w:t>
            </w:r>
            <w:r w:rsidR="00154B83">
              <w:rPr>
                <w:noProof/>
                <w:webHidden/>
              </w:rPr>
              <w:tab/>
            </w:r>
            <w:r w:rsidR="00154B83">
              <w:rPr>
                <w:noProof/>
                <w:webHidden/>
              </w:rPr>
              <w:fldChar w:fldCharType="begin"/>
            </w:r>
            <w:r w:rsidR="00154B83">
              <w:rPr>
                <w:noProof/>
                <w:webHidden/>
              </w:rPr>
              <w:instrText xml:space="preserve"> PAGEREF _Toc155520913 \h </w:instrText>
            </w:r>
            <w:r w:rsidR="00154B83">
              <w:rPr>
                <w:noProof/>
                <w:webHidden/>
              </w:rPr>
            </w:r>
            <w:r w:rsidR="00154B83">
              <w:rPr>
                <w:noProof/>
                <w:webHidden/>
              </w:rPr>
              <w:fldChar w:fldCharType="separate"/>
            </w:r>
            <w:r w:rsidR="00154B83">
              <w:rPr>
                <w:noProof/>
                <w:webHidden/>
              </w:rPr>
              <w:t>25</w:t>
            </w:r>
            <w:r w:rsidR="00154B83">
              <w:rPr>
                <w:noProof/>
                <w:webHidden/>
              </w:rPr>
              <w:fldChar w:fldCharType="end"/>
            </w:r>
          </w:hyperlink>
        </w:p>
        <w:p w14:paraId="7E9315C3" w14:textId="3C4A8A49" w:rsidR="00154B83" w:rsidRDefault="00000000">
          <w:pPr>
            <w:pStyle w:val="TOC2"/>
            <w:tabs>
              <w:tab w:val="left" w:pos="660"/>
              <w:tab w:val="right" w:leader="dot" w:pos="9350"/>
            </w:tabs>
            <w:rPr>
              <w:noProof/>
              <w:kern w:val="2"/>
              <w:sz w:val="22"/>
              <w:szCs w:val="22"/>
              <w:lang w:val="en-GB" w:eastAsia="en-GB"/>
              <w14:ligatures w14:val="standardContextual"/>
            </w:rPr>
          </w:pPr>
          <w:hyperlink w:anchor="_Toc155520914" w:history="1">
            <w:r w:rsidR="00154B83" w:rsidRPr="00BB4F03">
              <w:rPr>
                <w:rStyle w:val="Hyperlink"/>
                <w:noProof/>
              </w:rPr>
              <w:t>2.</w:t>
            </w:r>
            <w:r w:rsidR="00154B83">
              <w:rPr>
                <w:noProof/>
                <w:kern w:val="2"/>
                <w:sz w:val="22"/>
                <w:szCs w:val="22"/>
                <w:lang w:val="en-GB" w:eastAsia="en-GB"/>
                <w14:ligatures w14:val="standardContextual"/>
              </w:rPr>
              <w:tab/>
            </w:r>
            <w:r w:rsidR="00154B83" w:rsidRPr="00BB4F03">
              <w:rPr>
                <w:rStyle w:val="Hyperlink"/>
                <w:noProof/>
              </w:rPr>
              <w:t>Game Thread Frame Time Composition</w:t>
            </w:r>
            <w:r w:rsidR="00154B83">
              <w:rPr>
                <w:noProof/>
                <w:webHidden/>
              </w:rPr>
              <w:tab/>
            </w:r>
            <w:r w:rsidR="00154B83">
              <w:rPr>
                <w:noProof/>
                <w:webHidden/>
              </w:rPr>
              <w:fldChar w:fldCharType="begin"/>
            </w:r>
            <w:r w:rsidR="00154B83">
              <w:rPr>
                <w:noProof/>
                <w:webHidden/>
              </w:rPr>
              <w:instrText xml:space="preserve"> PAGEREF _Toc155520914 \h </w:instrText>
            </w:r>
            <w:r w:rsidR="00154B83">
              <w:rPr>
                <w:noProof/>
                <w:webHidden/>
              </w:rPr>
            </w:r>
            <w:r w:rsidR="00154B83">
              <w:rPr>
                <w:noProof/>
                <w:webHidden/>
              </w:rPr>
              <w:fldChar w:fldCharType="separate"/>
            </w:r>
            <w:r w:rsidR="00154B83">
              <w:rPr>
                <w:noProof/>
                <w:webHidden/>
              </w:rPr>
              <w:t>30</w:t>
            </w:r>
            <w:r w:rsidR="00154B83">
              <w:rPr>
                <w:noProof/>
                <w:webHidden/>
              </w:rPr>
              <w:fldChar w:fldCharType="end"/>
            </w:r>
          </w:hyperlink>
        </w:p>
        <w:p w14:paraId="6BB6E7C0" w14:textId="7419A581" w:rsidR="00154B83" w:rsidRDefault="00000000">
          <w:pPr>
            <w:pStyle w:val="TOC2"/>
            <w:tabs>
              <w:tab w:val="left" w:pos="660"/>
              <w:tab w:val="right" w:leader="dot" w:pos="9350"/>
            </w:tabs>
            <w:rPr>
              <w:noProof/>
              <w:kern w:val="2"/>
              <w:sz w:val="22"/>
              <w:szCs w:val="22"/>
              <w:lang w:val="en-GB" w:eastAsia="en-GB"/>
              <w14:ligatures w14:val="standardContextual"/>
            </w:rPr>
          </w:pPr>
          <w:hyperlink w:anchor="_Toc155520915" w:history="1">
            <w:r w:rsidR="00154B83" w:rsidRPr="00BB4F03">
              <w:rPr>
                <w:rStyle w:val="Hyperlink"/>
                <w:noProof/>
              </w:rPr>
              <w:t>3.</w:t>
            </w:r>
            <w:r w:rsidR="00154B83">
              <w:rPr>
                <w:noProof/>
                <w:kern w:val="2"/>
                <w:sz w:val="22"/>
                <w:szCs w:val="22"/>
                <w:lang w:val="en-GB" w:eastAsia="en-GB"/>
                <w14:ligatures w14:val="standardContextual"/>
              </w:rPr>
              <w:tab/>
            </w:r>
            <w:r w:rsidR="00154B83" w:rsidRPr="00BB4F03">
              <w:rPr>
                <w:rStyle w:val="Hyperlink"/>
                <w:noProof/>
              </w:rPr>
              <w:t>Summary</w:t>
            </w:r>
            <w:r w:rsidR="00154B83">
              <w:rPr>
                <w:noProof/>
                <w:webHidden/>
              </w:rPr>
              <w:tab/>
            </w:r>
            <w:r w:rsidR="00154B83">
              <w:rPr>
                <w:noProof/>
                <w:webHidden/>
              </w:rPr>
              <w:fldChar w:fldCharType="begin"/>
            </w:r>
            <w:r w:rsidR="00154B83">
              <w:rPr>
                <w:noProof/>
                <w:webHidden/>
              </w:rPr>
              <w:instrText xml:space="preserve"> PAGEREF _Toc155520915 \h </w:instrText>
            </w:r>
            <w:r w:rsidR="00154B83">
              <w:rPr>
                <w:noProof/>
                <w:webHidden/>
              </w:rPr>
            </w:r>
            <w:r w:rsidR="00154B83">
              <w:rPr>
                <w:noProof/>
                <w:webHidden/>
              </w:rPr>
              <w:fldChar w:fldCharType="separate"/>
            </w:r>
            <w:r w:rsidR="00154B83">
              <w:rPr>
                <w:noProof/>
                <w:webHidden/>
              </w:rPr>
              <w:t>33</w:t>
            </w:r>
            <w:r w:rsidR="00154B83">
              <w:rPr>
                <w:noProof/>
                <w:webHidden/>
              </w:rPr>
              <w:fldChar w:fldCharType="end"/>
            </w:r>
          </w:hyperlink>
        </w:p>
        <w:p w14:paraId="62E5B226" w14:textId="7F4049FB" w:rsidR="00154B83" w:rsidRDefault="00000000">
          <w:pPr>
            <w:pStyle w:val="TOC1"/>
            <w:tabs>
              <w:tab w:val="right" w:leader="dot" w:pos="9350"/>
            </w:tabs>
            <w:rPr>
              <w:noProof/>
              <w:kern w:val="2"/>
              <w:sz w:val="22"/>
              <w:szCs w:val="22"/>
              <w:lang w:val="en-GB" w:eastAsia="en-GB"/>
              <w14:ligatures w14:val="standardContextual"/>
            </w:rPr>
          </w:pPr>
          <w:hyperlink w:anchor="_Toc155520916" w:history="1">
            <w:r w:rsidR="00154B83" w:rsidRPr="00BB4F03">
              <w:rPr>
                <w:rStyle w:val="Hyperlink"/>
                <w:noProof/>
              </w:rPr>
              <w:t>Conclusion</w:t>
            </w:r>
            <w:r w:rsidR="00154B83">
              <w:rPr>
                <w:noProof/>
                <w:webHidden/>
              </w:rPr>
              <w:tab/>
            </w:r>
            <w:r w:rsidR="00154B83">
              <w:rPr>
                <w:noProof/>
                <w:webHidden/>
              </w:rPr>
              <w:fldChar w:fldCharType="begin"/>
            </w:r>
            <w:r w:rsidR="00154B83">
              <w:rPr>
                <w:noProof/>
                <w:webHidden/>
              </w:rPr>
              <w:instrText xml:space="preserve"> PAGEREF _Toc155520916 \h </w:instrText>
            </w:r>
            <w:r w:rsidR="00154B83">
              <w:rPr>
                <w:noProof/>
                <w:webHidden/>
              </w:rPr>
            </w:r>
            <w:r w:rsidR="00154B83">
              <w:rPr>
                <w:noProof/>
                <w:webHidden/>
              </w:rPr>
              <w:fldChar w:fldCharType="separate"/>
            </w:r>
            <w:r w:rsidR="00154B83">
              <w:rPr>
                <w:noProof/>
                <w:webHidden/>
              </w:rPr>
              <w:t>34</w:t>
            </w:r>
            <w:r w:rsidR="00154B83">
              <w:rPr>
                <w:noProof/>
                <w:webHidden/>
              </w:rPr>
              <w:fldChar w:fldCharType="end"/>
            </w:r>
          </w:hyperlink>
        </w:p>
        <w:p w14:paraId="20F05052" w14:textId="022046FA" w:rsidR="00154B83" w:rsidRDefault="00000000">
          <w:pPr>
            <w:pStyle w:val="TOC1"/>
            <w:tabs>
              <w:tab w:val="right" w:leader="dot" w:pos="9350"/>
            </w:tabs>
            <w:rPr>
              <w:noProof/>
              <w:kern w:val="2"/>
              <w:sz w:val="22"/>
              <w:szCs w:val="22"/>
              <w:lang w:val="en-GB" w:eastAsia="en-GB"/>
              <w14:ligatures w14:val="standardContextual"/>
            </w:rPr>
          </w:pPr>
          <w:hyperlink w:anchor="_Toc155520917" w:history="1">
            <w:r w:rsidR="00154B83" w:rsidRPr="00BB4F03">
              <w:rPr>
                <w:rStyle w:val="Hyperlink"/>
                <w:noProof/>
              </w:rPr>
              <w:t>Future work</w:t>
            </w:r>
            <w:r w:rsidR="00154B83">
              <w:rPr>
                <w:noProof/>
                <w:webHidden/>
              </w:rPr>
              <w:tab/>
            </w:r>
            <w:r w:rsidR="00154B83">
              <w:rPr>
                <w:noProof/>
                <w:webHidden/>
              </w:rPr>
              <w:fldChar w:fldCharType="begin"/>
            </w:r>
            <w:r w:rsidR="00154B83">
              <w:rPr>
                <w:noProof/>
                <w:webHidden/>
              </w:rPr>
              <w:instrText xml:space="preserve"> PAGEREF _Toc155520917 \h </w:instrText>
            </w:r>
            <w:r w:rsidR="00154B83">
              <w:rPr>
                <w:noProof/>
                <w:webHidden/>
              </w:rPr>
            </w:r>
            <w:r w:rsidR="00154B83">
              <w:rPr>
                <w:noProof/>
                <w:webHidden/>
              </w:rPr>
              <w:fldChar w:fldCharType="separate"/>
            </w:r>
            <w:r w:rsidR="00154B83">
              <w:rPr>
                <w:noProof/>
                <w:webHidden/>
              </w:rPr>
              <w:t>35</w:t>
            </w:r>
            <w:r w:rsidR="00154B83">
              <w:rPr>
                <w:noProof/>
                <w:webHidden/>
              </w:rPr>
              <w:fldChar w:fldCharType="end"/>
            </w:r>
          </w:hyperlink>
        </w:p>
        <w:p w14:paraId="3E461E93" w14:textId="62861005" w:rsidR="00154B83" w:rsidRDefault="00000000">
          <w:pPr>
            <w:pStyle w:val="TOC1"/>
            <w:tabs>
              <w:tab w:val="right" w:leader="dot" w:pos="9350"/>
            </w:tabs>
            <w:rPr>
              <w:noProof/>
              <w:kern w:val="2"/>
              <w:sz w:val="22"/>
              <w:szCs w:val="22"/>
              <w:lang w:val="en-GB" w:eastAsia="en-GB"/>
              <w14:ligatures w14:val="standardContextual"/>
            </w:rPr>
          </w:pPr>
          <w:hyperlink w:anchor="_Toc155520918" w:history="1">
            <w:r w:rsidR="00154B83" w:rsidRPr="00BB4F03">
              <w:rPr>
                <w:rStyle w:val="Hyperlink"/>
                <w:noProof/>
              </w:rPr>
              <w:t>Critical Reflection</w:t>
            </w:r>
            <w:r w:rsidR="00154B83">
              <w:rPr>
                <w:noProof/>
                <w:webHidden/>
              </w:rPr>
              <w:tab/>
            </w:r>
            <w:r w:rsidR="00154B83">
              <w:rPr>
                <w:noProof/>
                <w:webHidden/>
              </w:rPr>
              <w:fldChar w:fldCharType="begin"/>
            </w:r>
            <w:r w:rsidR="00154B83">
              <w:rPr>
                <w:noProof/>
                <w:webHidden/>
              </w:rPr>
              <w:instrText xml:space="preserve"> PAGEREF _Toc155520918 \h </w:instrText>
            </w:r>
            <w:r w:rsidR="00154B83">
              <w:rPr>
                <w:noProof/>
                <w:webHidden/>
              </w:rPr>
            </w:r>
            <w:r w:rsidR="00154B83">
              <w:rPr>
                <w:noProof/>
                <w:webHidden/>
              </w:rPr>
              <w:fldChar w:fldCharType="separate"/>
            </w:r>
            <w:r w:rsidR="00154B83">
              <w:rPr>
                <w:noProof/>
                <w:webHidden/>
              </w:rPr>
              <w:t>36</w:t>
            </w:r>
            <w:r w:rsidR="00154B83">
              <w:rPr>
                <w:noProof/>
                <w:webHidden/>
              </w:rPr>
              <w:fldChar w:fldCharType="end"/>
            </w:r>
          </w:hyperlink>
        </w:p>
        <w:p w14:paraId="230FBD81" w14:textId="56C90E54" w:rsidR="00154B83" w:rsidRDefault="00000000">
          <w:pPr>
            <w:pStyle w:val="TOC1"/>
            <w:tabs>
              <w:tab w:val="right" w:leader="dot" w:pos="9350"/>
            </w:tabs>
            <w:rPr>
              <w:noProof/>
              <w:kern w:val="2"/>
              <w:sz w:val="22"/>
              <w:szCs w:val="22"/>
              <w:lang w:val="en-GB" w:eastAsia="en-GB"/>
              <w14:ligatures w14:val="standardContextual"/>
            </w:rPr>
          </w:pPr>
          <w:hyperlink w:anchor="_Toc155520919" w:history="1">
            <w:r w:rsidR="00154B83" w:rsidRPr="00BB4F03">
              <w:rPr>
                <w:rStyle w:val="Hyperlink"/>
                <w:noProof/>
              </w:rPr>
              <w:t>References</w:t>
            </w:r>
            <w:r w:rsidR="00154B83">
              <w:rPr>
                <w:noProof/>
                <w:webHidden/>
              </w:rPr>
              <w:tab/>
            </w:r>
            <w:r w:rsidR="00154B83">
              <w:rPr>
                <w:noProof/>
                <w:webHidden/>
              </w:rPr>
              <w:fldChar w:fldCharType="begin"/>
            </w:r>
            <w:r w:rsidR="00154B83">
              <w:rPr>
                <w:noProof/>
                <w:webHidden/>
              </w:rPr>
              <w:instrText xml:space="preserve"> PAGEREF _Toc155520919 \h </w:instrText>
            </w:r>
            <w:r w:rsidR="00154B83">
              <w:rPr>
                <w:noProof/>
                <w:webHidden/>
              </w:rPr>
            </w:r>
            <w:r w:rsidR="00154B83">
              <w:rPr>
                <w:noProof/>
                <w:webHidden/>
              </w:rPr>
              <w:fldChar w:fldCharType="separate"/>
            </w:r>
            <w:r w:rsidR="00154B83">
              <w:rPr>
                <w:noProof/>
                <w:webHidden/>
              </w:rPr>
              <w:t>37</w:t>
            </w:r>
            <w:r w:rsidR="00154B83">
              <w:rPr>
                <w:noProof/>
                <w:webHidden/>
              </w:rPr>
              <w:fldChar w:fldCharType="end"/>
            </w:r>
          </w:hyperlink>
        </w:p>
        <w:p w14:paraId="2DE5B802" w14:textId="176F9302" w:rsidR="00154B83" w:rsidRDefault="00000000">
          <w:pPr>
            <w:pStyle w:val="TOC1"/>
            <w:tabs>
              <w:tab w:val="right" w:leader="dot" w:pos="9350"/>
            </w:tabs>
            <w:rPr>
              <w:noProof/>
              <w:kern w:val="2"/>
              <w:sz w:val="22"/>
              <w:szCs w:val="22"/>
              <w:lang w:val="en-GB" w:eastAsia="en-GB"/>
              <w14:ligatures w14:val="standardContextual"/>
            </w:rPr>
          </w:pPr>
          <w:hyperlink w:anchor="_Toc155520920" w:history="1">
            <w:r w:rsidR="00154B83" w:rsidRPr="00BB4F03">
              <w:rPr>
                <w:rStyle w:val="Hyperlink"/>
                <w:noProof/>
              </w:rPr>
              <w:t>Acknowledgements</w:t>
            </w:r>
            <w:r w:rsidR="00154B83">
              <w:rPr>
                <w:noProof/>
                <w:webHidden/>
              </w:rPr>
              <w:tab/>
            </w:r>
            <w:r w:rsidR="00154B83">
              <w:rPr>
                <w:noProof/>
                <w:webHidden/>
              </w:rPr>
              <w:fldChar w:fldCharType="begin"/>
            </w:r>
            <w:r w:rsidR="00154B83">
              <w:rPr>
                <w:noProof/>
                <w:webHidden/>
              </w:rPr>
              <w:instrText xml:space="preserve"> PAGEREF _Toc155520920 \h </w:instrText>
            </w:r>
            <w:r w:rsidR="00154B83">
              <w:rPr>
                <w:noProof/>
                <w:webHidden/>
              </w:rPr>
            </w:r>
            <w:r w:rsidR="00154B83">
              <w:rPr>
                <w:noProof/>
                <w:webHidden/>
              </w:rPr>
              <w:fldChar w:fldCharType="separate"/>
            </w:r>
            <w:r w:rsidR="00154B83">
              <w:rPr>
                <w:noProof/>
                <w:webHidden/>
              </w:rPr>
              <w:t>38</w:t>
            </w:r>
            <w:r w:rsidR="00154B83">
              <w:rPr>
                <w:noProof/>
                <w:webHidden/>
              </w:rPr>
              <w:fldChar w:fldCharType="end"/>
            </w:r>
          </w:hyperlink>
        </w:p>
        <w:p w14:paraId="60D0FCC4" w14:textId="6465DB8A" w:rsidR="00154B83" w:rsidRDefault="00000000">
          <w:pPr>
            <w:pStyle w:val="TOC1"/>
            <w:tabs>
              <w:tab w:val="right" w:leader="dot" w:pos="9350"/>
            </w:tabs>
            <w:rPr>
              <w:noProof/>
              <w:kern w:val="2"/>
              <w:sz w:val="22"/>
              <w:szCs w:val="22"/>
              <w:lang w:val="en-GB" w:eastAsia="en-GB"/>
              <w14:ligatures w14:val="standardContextual"/>
            </w:rPr>
          </w:pPr>
          <w:hyperlink w:anchor="_Toc155520921" w:history="1">
            <w:r w:rsidR="00154B83" w:rsidRPr="00BB4F03">
              <w:rPr>
                <w:rStyle w:val="Hyperlink"/>
                <w:noProof/>
              </w:rPr>
              <w:t>Appendices</w:t>
            </w:r>
            <w:r w:rsidR="00154B83">
              <w:rPr>
                <w:noProof/>
                <w:webHidden/>
              </w:rPr>
              <w:tab/>
            </w:r>
            <w:r w:rsidR="00154B83">
              <w:rPr>
                <w:noProof/>
                <w:webHidden/>
              </w:rPr>
              <w:fldChar w:fldCharType="begin"/>
            </w:r>
            <w:r w:rsidR="00154B83">
              <w:rPr>
                <w:noProof/>
                <w:webHidden/>
              </w:rPr>
              <w:instrText xml:space="preserve"> PAGEREF _Toc155520921 \h </w:instrText>
            </w:r>
            <w:r w:rsidR="00154B83">
              <w:rPr>
                <w:noProof/>
                <w:webHidden/>
              </w:rPr>
            </w:r>
            <w:r w:rsidR="00154B83">
              <w:rPr>
                <w:noProof/>
                <w:webHidden/>
              </w:rPr>
              <w:fldChar w:fldCharType="separate"/>
            </w:r>
            <w:r w:rsidR="00154B83">
              <w:rPr>
                <w:noProof/>
                <w:webHidden/>
              </w:rPr>
              <w:t>39</w:t>
            </w:r>
            <w:r w:rsidR="00154B83">
              <w:rPr>
                <w:noProof/>
                <w:webHidden/>
              </w:rPr>
              <w:fldChar w:fldCharType="end"/>
            </w:r>
          </w:hyperlink>
        </w:p>
        <w:p w14:paraId="06805F43" w14:textId="4C7DD573" w:rsidR="000D5C84" w:rsidRDefault="000D5C84">
          <w:r>
            <w:rPr>
              <w:b/>
              <w:bCs/>
              <w:noProof/>
            </w:rPr>
            <w:fldChar w:fldCharType="end"/>
          </w:r>
        </w:p>
      </w:sdtContent>
    </w:sdt>
    <w:p w14:paraId="05D336EE" w14:textId="77777777" w:rsidR="000D5C84" w:rsidRDefault="000D5C84">
      <w:r>
        <w:br w:type="page"/>
      </w:r>
    </w:p>
    <w:p w14:paraId="12EEF4AC" w14:textId="37F53B43" w:rsidR="000D5C84" w:rsidRPr="003C4C6D" w:rsidRDefault="000D5C84" w:rsidP="003C4C6D">
      <w:pPr>
        <w:pStyle w:val="Heading1"/>
      </w:pPr>
      <w:bookmarkStart w:id="0" w:name="_Toc155520880"/>
      <w:r w:rsidRPr="003C4C6D">
        <w:lastRenderedPageBreak/>
        <w:t>Abstract</w:t>
      </w:r>
      <w:r w:rsidR="009F56CD">
        <w:t xml:space="preserve"> &amp; Key words</w:t>
      </w:r>
      <w:bookmarkEnd w:id="0"/>
    </w:p>
    <w:p w14:paraId="03C7C8B8" w14:textId="0CA030EE" w:rsidR="007E515C" w:rsidRDefault="002B3A39">
      <w:r>
        <w:t xml:space="preserve">This paper covers the topic of optimizing the </w:t>
      </w:r>
      <w:r w:rsidR="0074402E">
        <w:t xml:space="preserve">3D </w:t>
      </w:r>
      <w:r>
        <w:t>simulation of massive amounts of independent AI agents in a video game made with a modern game engine. It includes a study on different aspects of optimization,</w:t>
      </w:r>
      <w:r w:rsidR="00F26CBB">
        <w:t xml:space="preserve"> of which</w:t>
      </w:r>
      <w:r>
        <w:t xml:space="preserve"> </w:t>
      </w:r>
      <w:r w:rsidR="0074402E">
        <w:t>a significant part is dedicated to</w:t>
      </w:r>
      <w:r>
        <w:t xml:space="preserve"> </w:t>
      </w:r>
      <w:r w:rsidR="0074402E">
        <w:t>the topic of</w:t>
      </w:r>
      <w:r>
        <w:t xml:space="preserve"> data oriented programming</w:t>
      </w:r>
      <w:r w:rsidR="0074402E">
        <w:t>. It is also accompanied by a case study on how to specifically optimize a battle simulator game in Unreal Engine 5, by utilizing the Mass system. We</w:t>
      </w:r>
      <w:r w:rsidR="00060DD4">
        <w:t xml:space="preserve"> also</w:t>
      </w:r>
      <w:r w:rsidR="0074402E">
        <w:t xml:space="preserve"> explain how to combine techniques such as multithreading and spatial partitioning with Mass to achieve better performance.</w:t>
      </w:r>
    </w:p>
    <w:p w14:paraId="2FDBF2D9" w14:textId="1A31CE65" w:rsidR="002E1349" w:rsidRDefault="002E1349">
      <w:pPr>
        <w:rPr>
          <w:rFonts w:asciiTheme="majorHAnsi" w:eastAsiaTheme="majorEastAsia" w:hAnsiTheme="majorHAnsi" w:cstheme="majorBidi"/>
          <w:color w:val="1F4E79" w:themeColor="accent1" w:themeShade="80"/>
          <w:sz w:val="36"/>
          <w:szCs w:val="36"/>
        </w:rPr>
      </w:pPr>
      <w:r>
        <w:br w:type="page"/>
      </w:r>
    </w:p>
    <w:p w14:paraId="7A4E8958" w14:textId="4ABCE223" w:rsidR="00150C09" w:rsidRPr="003C4C6D" w:rsidRDefault="00150C09" w:rsidP="00150C09">
      <w:pPr>
        <w:pStyle w:val="Heading1"/>
      </w:pPr>
      <w:bookmarkStart w:id="1" w:name="_Toc155520881"/>
      <w:r>
        <w:lastRenderedPageBreak/>
        <w:t>Preface</w:t>
      </w:r>
      <w:bookmarkEnd w:id="1"/>
    </w:p>
    <w:p w14:paraId="2AB8BDFD" w14:textId="0C11A2E9" w:rsidR="0019273D" w:rsidRDefault="00CC7440" w:rsidP="00CC7440">
      <w:r>
        <w:t>I have a</w:t>
      </w:r>
      <w:r w:rsidR="0019273D">
        <w:t xml:space="preserve">lways been </w:t>
      </w:r>
      <w:r w:rsidR="00181691">
        <w:t>amazed by</w:t>
      </w:r>
      <w:r w:rsidR="0019273D">
        <w:t xml:space="preserve"> big battles in games, </w:t>
      </w:r>
      <w:r>
        <w:t xml:space="preserve">I would often just look at the battle In games like </w:t>
      </w:r>
      <w:proofErr w:type="spellStart"/>
      <w:r>
        <w:t>Planetside</w:t>
      </w:r>
      <w:proofErr w:type="spellEnd"/>
      <w:r>
        <w:t xml:space="preserve"> 2 even when I’m supposed to play in them as well. I am also a big fan of the Total War games, because they can also have huge battles.</w:t>
      </w:r>
    </w:p>
    <w:p w14:paraId="6A15E57E" w14:textId="17044255" w:rsidR="00CC7440" w:rsidRDefault="00CC7440" w:rsidP="00CC7440">
      <w:r>
        <w:t>Ultimate Epic Battle Simulator was also a big inspiration for this graduation work. In that game, you can have millions of units in a single battle, so even achieving a small fraction of that amount would be amazing.</w:t>
      </w:r>
    </w:p>
    <w:p w14:paraId="641507C8" w14:textId="522528D7" w:rsidR="00CC7440" w:rsidRDefault="00CC7440" w:rsidP="00CC7440">
      <w:r>
        <w:t>This paper was made during over the course of a single semester, while also working on another big project. Most of the case study was made in three weeks at the end of the semester.</w:t>
      </w:r>
    </w:p>
    <w:p w14:paraId="6A42CAEF" w14:textId="2B280C36" w:rsidR="006A3E9B" w:rsidRDefault="0027098F" w:rsidP="0027098F">
      <w:r>
        <w:t>The scope is more limited than I would have wanted</w:t>
      </w:r>
      <w:r w:rsidR="00CC7440">
        <w:t>, which also means this study allows for many different branches of future work.</w:t>
      </w:r>
    </w:p>
    <w:p w14:paraId="355D8E0F" w14:textId="41726476" w:rsidR="0019273D" w:rsidRDefault="007C16EB" w:rsidP="00150C09">
      <w:r>
        <w:t xml:space="preserve">This paper is meant for people like me </w:t>
      </w:r>
      <w:r w:rsidR="00CC7440">
        <w:t>1</w:t>
      </w:r>
      <w:r>
        <w:t xml:space="preserve"> year ago, with basic knowledge of C++ programming and game development, </w:t>
      </w:r>
      <w:r w:rsidR="000769DF">
        <w:t>and</w:t>
      </w:r>
      <w:r>
        <w:t xml:space="preserve"> an interest in</w:t>
      </w:r>
      <w:r w:rsidR="006451C8">
        <w:t xml:space="preserve"> how to simulate</w:t>
      </w:r>
      <w:r>
        <w:t xml:space="preserve"> big battles in games.</w:t>
      </w:r>
    </w:p>
    <w:p w14:paraId="29F42584" w14:textId="77777777" w:rsidR="00150C09" w:rsidRDefault="00150C09">
      <w:pPr>
        <w:rPr>
          <w:caps/>
          <w:color w:val="FFFFFF" w:themeColor="background1"/>
          <w:spacing w:val="15"/>
          <w:sz w:val="22"/>
          <w:szCs w:val="22"/>
        </w:rPr>
      </w:pPr>
      <w:r>
        <w:br w:type="page"/>
      </w:r>
    </w:p>
    <w:p w14:paraId="34F8C341" w14:textId="533B6DE7" w:rsidR="004E19CD" w:rsidRDefault="004E19CD" w:rsidP="004E19CD">
      <w:pPr>
        <w:pStyle w:val="Heading1"/>
      </w:pPr>
      <w:bookmarkStart w:id="2" w:name="_Toc155520882"/>
      <w:r>
        <w:lastRenderedPageBreak/>
        <w:t>List of Figures</w:t>
      </w:r>
      <w:bookmarkEnd w:id="2"/>
    </w:p>
    <w:p w14:paraId="72E2C854" w14:textId="77777777" w:rsidR="00561888" w:rsidRPr="00561888" w:rsidRDefault="00561888" w:rsidP="00561888"/>
    <w:p w14:paraId="5F379C05" w14:textId="2EE80A97" w:rsidR="00191BD0" w:rsidRDefault="00191BD0" w:rsidP="00191BD0">
      <w:pPr>
        <w:pStyle w:val="Heading2"/>
      </w:pPr>
      <w:r>
        <w:t>Figures</w:t>
      </w:r>
    </w:p>
    <w:p w14:paraId="6BEB37A0" w14:textId="3AE430F9" w:rsidR="00204A47" w:rsidRDefault="00204A47">
      <w:pPr>
        <w:pStyle w:val="TableofFigures"/>
        <w:tabs>
          <w:tab w:val="right" w:leader="dot" w:pos="9350"/>
        </w:tabs>
        <w:rPr>
          <w:noProof/>
        </w:rPr>
      </w:pPr>
      <w:r>
        <w:fldChar w:fldCharType="begin"/>
      </w:r>
      <w:r>
        <w:instrText xml:space="preserve"> TOC \h \z \c "Figure" </w:instrText>
      </w:r>
      <w:r>
        <w:fldChar w:fldCharType="separate"/>
      </w:r>
      <w:hyperlink w:anchor="_Toc155551497" w:history="1">
        <w:r w:rsidRPr="00F4705F">
          <w:rPr>
            <w:rStyle w:val="Hyperlink"/>
            <w:noProof/>
          </w:rPr>
          <w:t>Figure 1: MassEntity archetype graph - MassEntity documentation (Epic Games)</w:t>
        </w:r>
        <w:r>
          <w:rPr>
            <w:noProof/>
            <w:webHidden/>
          </w:rPr>
          <w:tab/>
        </w:r>
        <w:r>
          <w:rPr>
            <w:noProof/>
            <w:webHidden/>
          </w:rPr>
          <w:fldChar w:fldCharType="begin"/>
        </w:r>
        <w:r>
          <w:rPr>
            <w:noProof/>
            <w:webHidden/>
          </w:rPr>
          <w:instrText xml:space="preserve"> PAGEREF _Toc155551497 \h </w:instrText>
        </w:r>
        <w:r>
          <w:rPr>
            <w:noProof/>
            <w:webHidden/>
          </w:rPr>
        </w:r>
        <w:r>
          <w:rPr>
            <w:noProof/>
            <w:webHidden/>
          </w:rPr>
          <w:fldChar w:fldCharType="separate"/>
        </w:r>
        <w:r>
          <w:rPr>
            <w:noProof/>
            <w:webHidden/>
          </w:rPr>
          <w:t>9</w:t>
        </w:r>
        <w:r>
          <w:rPr>
            <w:noProof/>
            <w:webHidden/>
          </w:rPr>
          <w:fldChar w:fldCharType="end"/>
        </w:r>
      </w:hyperlink>
    </w:p>
    <w:p w14:paraId="39C1D735" w14:textId="092C4C68" w:rsidR="00204A47" w:rsidRDefault="00000000">
      <w:pPr>
        <w:pStyle w:val="TableofFigures"/>
        <w:tabs>
          <w:tab w:val="right" w:leader="dot" w:pos="9350"/>
        </w:tabs>
        <w:rPr>
          <w:noProof/>
        </w:rPr>
      </w:pPr>
      <w:hyperlink w:anchor="_Toc155551498" w:history="1">
        <w:r w:rsidR="00204A47" w:rsidRPr="00F4705F">
          <w:rPr>
            <w:rStyle w:val="Hyperlink"/>
            <w:noProof/>
          </w:rPr>
          <w:t>Figure 2: MassEntity processor graph - MassEntity documentation (Epic Games)</w:t>
        </w:r>
        <w:r w:rsidR="00204A47">
          <w:rPr>
            <w:noProof/>
            <w:webHidden/>
          </w:rPr>
          <w:tab/>
        </w:r>
        <w:r w:rsidR="00204A47">
          <w:rPr>
            <w:noProof/>
            <w:webHidden/>
          </w:rPr>
          <w:fldChar w:fldCharType="begin"/>
        </w:r>
        <w:r w:rsidR="00204A47">
          <w:rPr>
            <w:noProof/>
            <w:webHidden/>
          </w:rPr>
          <w:instrText xml:space="preserve"> PAGEREF _Toc155551498 \h </w:instrText>
        </w:r>
        <w:r w:rsidR="00204A47">
          <w:rPr>
            <w:noProof/>
            <w:webHidden/>
          </w:rPr>
        </w:r>
        <w:r w:rsidR="00204A47">
          <w:rPr>
            <w:noProof/>
            <w:webHidden/>
          </w:rPr>
          <w:fldChar w:fldCharType="separate"/>
        </w:r>
        <w:r w:rsidR="00204A47">
          <w:rPr>
            <w:noProof/>
            <w:webHidden/>
          </w:rPr>
          <w:t>9</w:t>
        </w:r>
        <w:r w:rsidR="00204A47">
          <w:rPr>
            <w:noProof/>
            <w:webHidden/>
          </w:rPr>
          <w:fldChar w:fldCharType="end"/>
        </w:r>
      </w:hyperlink>
    </w:p>
    <w:p w14:paraId="5C69DD40" w14:textId="72646C5B" w:rsidR="00204A47" w:rsidRDefault="00000000">
      <w:pPr>
        <w:pStyle w:val="TableofFigures"/>
        <w:tabs>
          <w:tab w:val="right" w:leader="dot" w:pos="9350"/>
        </w:tabs>
        <w:rPr>
          <w:noProof/>
        </w:rPr>
      </w:pPr>
      <w:hyperlink w:anchor="_Toc155551499" w:history="1">
        <w:r w:rsidR="00204A47" w:rsidRPr="00F4705F">
          <w:rPr>
            <w:rStyle w:val="Hyperlink"/>
            <w:noProof/>
          </w:rPr>
          <w:t>Figure 3: Screenshot of an army rendered with Niagara - Simulating Large Crowds In Niagara | Unreal Engine (Epic Games)</w:t>
        </w:r>
        <w:r w:rsidR="00204A47">
          <w:rPr>
            <w:noProof/>
            <w:webHidden/>
          </w:rPr>
          <w:tab/>
        </w:r>
        <w:r w:rsidR="00204A47">
          <w:rPr>
            <w:noProof/>
            <w:webHidden/>
          </w:rPr>
          <w:fldChar w:fldCharType="begin"/>
        </w:r>
        <w:r w:rsidR="00204A47">
          <w:rPr>
            <w:noProof/>
            <w:webHidden/>
          </w:rPr>
          <w:instrText xml:space="preserve"> PAGEREF _Toc155551499 \h </w:instrText>
        </w:r>
        <w:r w:rsidR="00204A47">
          <w:rPr>
            <w:noProof/>
            <w:webHidden/>
          </w:rPr>
        </w:r>
        <w:r w:rsidR="00204A47">
          <w:rPr>
            <w:noProof/>
            <w:webHidden/>
          </w:rPr>
          <w:fldChar w:fldCharType="separate"/>
        </w:r>
        <w:r w:rsidR="00204A47">
          <w:rPr>
            <w:noProof/>
            <w:webHidden/>
          </w:rPr>
          <w:t>13</w:t>
        </w:r>
        <w:r w:rsidR="00204A47">
          <w:rPr>
            <w:noProof/>
            <w:webHidden/>
          </w:rPr>
          <w:fldChar w:fldCharType="end"/>
        </w:r>
      </w:hyperlink>
    </w:p>
    <w:p w14:paraId="6459C7A6" w14:textId="77C2B4CB" w:rsidR="00204A47" w:rsidRDefault="00000000">
      <w:pPr>
        <w:pStyle w:val="TableofFigures"/>
        <w:tabs>
          <w:tab w:val="right" w:leader="dot" w:pos="9350"/>
        </w:tabs>
        <w:rPr>
          <w:noProof/>
        </w:rPr>
      </w:pPr>
      <w:hyperlink w:anchor="_Toc155551500" w:history="1">
        <w:r w:rsidR="00204A47" w:rsidRPr="00F4705F">
          <w:rPr>
            <w:rStyle w:val="Hyperlink"/>
            <w:noProof/>
          </w:rPr>
          <w:t>Figure 4: Animation sharing graph  - Animation Sharing Manager documentation (Epic Games)</w:t>
        </w:r>
        <w:r w:rsidR="00204A47">
          <w:rPr>
            <w:noProof/>
            <w:webHidden/>
          </w:rPr>
          <w:tab/>
        </w:r>
        <w:r w:rsidR="00204A47">
          <w:rPr>
            <w:noProof/>
            <w:webHidden/>
          </w:rPr>
          <w:fldChar w:fldCharType="begin"/>
        </w:r>
        <w:r w:rsidR="00204A47">
          <w:rPr>
            <w:noProof/>
            <w:webHidden/>
          </w:rPr>
          <w:instrText xml:space="preserve"> PAGEREF _Toc155551500 \h </w:instrText>
        </w:r>
        <w:r w:rsidR="00204A47">
          <w:rPr>
            <w:noProof/>
            <w:webHidden/>
          </w:rPr>
        </w:r>
        <w:r w:rsidR="00204A47">
          <w:rPr>
            <w:noProof/>
            <w:webHidden/>
          </w:rPr>
          <w:fldChar w:fldCharType="separate"/>
        </w:r>
        <w:r w:rsidR="00204A47">
          <w:rPr>
            <w:noProof/>
            <w:webHidden/>
          </w:rPr>
          <w:t>15</w:t>
        </w:r>
        <w:r w:rsidR="00204A47">
          <w:rPr>
            <w:noProof/>
            <w:webHidden/>
          </w:rPr>
          <w:fldChar w:fldCharType="end"/>
        </w:r>
      </w:hyperlink>
    </w:p>
    <w:p w14:paraId="634D1E9E" w14:textId="628C22E7" w:rsidR="00204A47" w:rsidRDefault="00000000">
      <w:pPr>
        <w:pStyle w:val="TableofFigures"/>
        <w:tabs>
          <w:tab w:val="right" w:leader="dot" w:pos="9350"/>
        </w:tabs>
        <w:rPr>
          <w:noProof/>
        </w:rPr>
      </w:pPr>
      <w:hyperlink w:anchor="_Toc155551501" w:history="1">
        <w:r w:rsidR="00204A47" w:rsidRPr="00F4705F">
          <w:rPr>
            <w:rStyle w:val="Hyperlink"/>
            <w:noProof/>
          </w:rPr>
          <w:t>Figure 5: Screenshot of a battle with 10 million units, almost the entire battlefield is covered - UEBS 2 The Making Of Pt1 (BrilliantGameStudios)</w:t>
        </w:r>
        <w:r w:rsidR="00204A47">
          <w:rPr>
            <w:noProof/>
            <w:webHidden/>
          </w:rPr>
          <w:tab/>
        </w:r>
        <w:r w:rsidR="00204A47">
          <w:rPr>
            <w:noProof/>
            <w:webHidden/>
          </w:rPr>
          <w:fldChar w:fldCharType="begin"/>
        </w:r>
        <w:r w:rsidR="00204A47">
          <w:rPr>
            <w:noProof/>
            <w:webHidden/>
          </w:rPr>
          <w:instrText xml:space="preserve"> PAGEREF _Toc155551501 \h </w:instrText>
        </w:r>
        <w:r w:rsidR="00204A47">
          <w:rPr>
            <w:noProof/>
            <w:webHidden/>
          </w:rPr>
        </w:r>
        <w:r w:rsidR="00204A47">
          <w:rPr>
            <w:noProof/>
            <w:webHidden/>
          </w:rPr>
          <w:fldChar w:fldCharType="separate"/>
        </w:r>
        <w:r w:rsidR="00204A47">
          <w:rPr>
            <w:noProof/>
            <w:webHidden/>
          </w:rPr>
          <w:t>16</w:t>
        </w:r>
        <w:r w:rsidR="00204A47">
          <w:rPr>
            <w:noProof/>
            <w:webHidden/>
          </w:rPr>
          <w:fldChar w:fldCharType="end"/>
        </w:r>
      </w:hyperlink>
    </w:p>
    <w:p w14:paraId="209C8225" w14:textId="28C3F5D4" w:rsidR="00204A47" w:rsidRDefault="00000000">
      <w:pPr>
        <w:pStyle w:val="TableofFigures"/>
        <w:tabs>
          <w:tab w:val="right" w:leader="dot" w:pos="9350"/>
        </w:tabs>
        <w:rPr>
          <w:noProof/>
        </w:rPr>
      </w:pPr>
      <w:hyperlink w:anchor="_Toc155551502" w:history="1">
        <w:r w:rsidR="00204A47" w:rsidRPr="00F4705F">
          <w:rPr>
            <w:rStyle w:val="Hyperlink"/>
            <w:noProof/>
          </w:rPr>
          <w:t>Figure 6: Simple battle simulator animation state graph</w:t>
        </w:r>
        <w:r w:rsidR="00204A47">
          <w:rPr>
            <w:noProof/>
            <w:webHidden/>
          </w:rPr>
          <w:tab/>
        </w:r>
        <w:r w:rsidR="00204A47">
          <w:rPr>
            <w:noProof/>
            <w:webHidden/>
          </w:rPr>
          <w:fldChar w:fldCharType="begin"/>
        </w:r>
        <w:r w:rsidR="00204A47">
          <w:rPr>
            <w:noProof/>
            <w:webHidden/>
          </w:rPr>
          <w:instrText xml:space="preserve"> PAGEREF _Toc155551502 \h </w:instrText>
        </w:r>
        <w:r w:rsidR="00204A47">
          <w:rPr>
            <w:noProof/>
            <w:webHidden/>
          </w:rPr>
        </w:r>
        <w:r w:rsidR="00204A47">
          <w:rPr>
            <w:noProof/>
            <w:webHidden/>
          </w:rPr>
          <w:fldChar w:fldCharType="separate"/>
        </w:r>
        <w:r w:rsidR="00204A47">
          <w:rPr>
            <w:noProof/>
            <w:webHidden/>
          </w:rPr>
          <w:t>24</w:t>
        </w:r>
        <w:r w:rsidR="00204A47">
          <w:rPr>
            <w:noProof/>
            <w:webHidden/>
          </w:rPr>
          <w:fldChar w:fldCharType="end"/>
        </w:r>
      </w:hyperlink>
    </w:p>
    <w:p w14:paraId="2F398AC0" w14:textId="348785E4" w:rsidR="00204A47" w:rsidRDefault="00000000">
      <w:pPr>
        <w:pStyle w:val="TableofFigures"/>
        <w:tabs>
          <w:tab w:val="right" w:leader="dot" w:pos="9350"/>
        </w:tabs>
        <w:rPr>
          <w:noProof/>
        </w:rPr>
      </w:pPr>
      <w:hyperlink w:anchor="_Toc155551503" w:history="1">
        <w:r w:rsidR="00204A47" w:rsidRPr="00F4705F">
          <w:rPr>
            <w:rStyle w:val="Hyperlink"/>
            <w:noProof/>
          </w:rPr>
          <w:t>Figure 7: PLugins required for using Mass in Unreal Engine 5</w:t>
        </w:r>
        <w:r w:rsidR="00204A47">
          <w:rPr>
            <w:noProof/>
            <w:webHidden/>
          </w:rPr>
          <w:tab/>
        </w:r>
        <w:r w:rsidR="00204A47">
          <w:rPr>
            <w:noProof/>
            <w:webHidden/>
          </w:rPr>
          <w:fldChar w:fldCharType="begin"/>
        </w:r>
        <w:r w:rsidR="00204A47">
          <w:rPr>
            <w:noProof/>
            <w:webHidden/>
          </w:rPr>
          <w:instrText xml:space="preserve"> PAGEREF _Toc155551503 \h </w:instrText>
        </w:r>
        <w:r w:rsidR="00204A47">
          <w:rPr>
            <w:noProof/>
            <w:webHidden/>
          </w:rPr>
        </w:r>
        <w:r w:rsidR="00204A47">
          <w:rPr>
            <w:noProof/>
            <w:webHidden/>
          </w:rPr>
          <w:fldChar w:fldCharType="separate"/>
        </w:r>
        <w:r w:rsidR="00204A47">
          <w:rPr>
            <w:noProof/>
            <w:webHidden/>
          </w:rPr>
          <w:t>25</w:t>
        </w:r>
        <w:r w:rsidR="00204A47">
          <w:rPr>
            <w:noProof/>
            <w:webHidden/>
          </w:rPr>
          <w:fldChar w:fldCharType="end"/>
        </w:r>
      </w:hyperlink>
    </w:p>
    <w:p w14:paraId="4D8CC243" w14:textId="192EABA6" w:rsidR="00204A47" w:rsidRDefault="00000000">
      <w:pPr>
        <w:pStyle w:val="TableofFigures"/>
        <w:tabs>
          <w:tab w:val="right" w:leader="dot" w:pos="9350"/>
        </w:tabs>
        <w:rPr>
          <w:noProof/>
        </w:rPr>
      </w:pPr>
      <w:hyperlink w:anchor="_Toc155551504" w:history="1">
        <w:r w:rsidR="00204A47" w:rsidRPr="00F4705F">
          <w:rPr>
            <w:rStyle w:val="Hyperlink"/>
            <w:noProof/>
          </w:rPr>
          <w:t>Figure 8: Example of a Mass spawner configuration</w:t>
        </w:r>
        <w:r w:rsidR="00204A47">
          <w:rPr>
            <w:noProof/>
            <w:webHidden/>
          </w:rPr>
          <w:tab/>
        </w:r>
        <w:r w:rsidR="00204A47">
          <w:rPr>
            <w:noProof/>
            <w:webHidden/>
          </w:rPr>
          <w:fldChar w:fldCharType="begin"/>
        </w:r>
        <w:r w:rsidR="00204A47">
          <w:rPr>
            <w:noProof/>
            <w:webHidden/>
          </w:rPr>
          <w:instrText xml:space="preserve"> PAGEREF _Toc155551504 \h </w:instrText>
        </w:r>
        <w:r w:rsidR="00204A47">
          <w:rPr>
            <w:noProof/>
            <w:webHidden/>
          </w:rPr>
        </w:r>
        <w:r w:rsidR="00204A47">
          <w:rPr>
            <w:noProof/>
            <w:webHidden/>
          </w:rPr>
          <w:fldChar w:fldCharType="separate"/>
        </w:r>
        <w:r w:rsidR="00204A47">
          <w:rPr>
            <w:noProof/>
            <w:webHidden/>
          </w:rPr>
          <w:t>26</w:t>
        </w:r>
        <w:r w:rsidR="00204A47">
          <w:rPr>
            <w:noProof/>
            <w:webHidden/>
          </w:rPr>
          <w:fldChar w:fldCharType="end"/>
        </w:r>
      </w:hyperlink>
    </w:p>
    <w:p w14:paraId="2C056E5D" w14:textId="5713BDBA" w:rsidR="00204A47" w:rsidRDefault="00000000">
      <w:pPr>
        <w:pStyle w:val="TableofFigures"/>
        <w:tabs>
          <w:tab w:val="right" w:leader="dot" w:pos="9350"/>
        </w:tabs>
        <w:rPr>
          <w:noProof/>
        </w:rPr>
      </w:pPr>
      <w:hyperlink w:anchor="_Toc155551505" w:history="1">
        <w:r w:rsidR="00204A47" w:rsidRPr="00F4705F">
          <w:rPr>
            <w:rStyle w:val="Hyperlink"/>
            <w:noProof/>
          </w:rPr>
          <w:t>Figure 9: Example of an EntityConfig data asset configuration</w:t>
        </w:r>
        <w:r w:rsidR="00204A47">
          <w:rPr>
            <w:noProof/>
            <w:webHidden/>
          </w:rPr>
          <w:tab/>
        </w:r>
        <w:r w:rsidR="00204A47">
          <w:rPr>
            <w:noProof/>
            <w:webHidden/>
          </w:rPr>
          <w:fldChar w:fldCharType="begin"/>
        </w:r>
        <w:r w:rsidR="00204A47">
          <w:rPr>
            <w:noProof/>
            <w:webHidden/>
          </w:rPr>
          <w:instrText xml:space="preserve"> PAGEREF _Toc155551505 \h </w:instrText>
        </w:r>
        <w:r w:rsidR="00204A47">
          <w:rPr>
            <w:noProof/>
            <w:webHidden/>
          </w:rPr>
        </w:r>
        <w:r w:rsidR="00204A47">
          <w:rPr>
            <w:noProof/>
            <w:webHidden/>
          </w:rPr>
          <w:fldChar w:fldCharType="separate"/>
        </w:r>
        <w:r w:rsidR="00204A47">
          <w:rPr>
            <w:noProof/>
            <w:webHidden/>
          </w:rPr>
          <w:t>26</w:t>
        </w:r>
        <w:r w:rsidR="00204A47">
          <w:rPr>
            <w:noProof/>
            <w:webHidden/>
          </w:rPr>
          <w:fldChar w:fldCharType="end"/>
        </w:r>
      </w:hyperlink>
    </w:p>
    <w:p w14:paraId="6767C072" w14:textId="175B7A57" w:rsidR="00204A47" w:rsidRDefault="00000000">
      <w:pPr>
        <w:pStyle w:val="TableofFigures"/>
        <w:tabs>
          <w:tab w:val="right" w:leader="dot" w:pos="9350"/>
        </w:tabs>
        <w:rPr>
          <w:noProof/>
        </w:rPr>
      </w:pPr>
      <w:hyperlink w:anchor="_Toc155551506" w:history="1">
        <w:r w:rsidR="00204A47" w:rsidRPr="00F4705F">
          <w:rPr>
            <w:rStyle w:val="Hyperlink"/>
            <w:noProof/>
          </w:rPr>
          <w:t>Figure 10: Visualization trait configuration</w:t>
        </w:r>
        <w:r w:rsidR="00204A47">
          <w:rPr>
            <w:noProof/>
            <w:webHidden/>
          </w:rPr>
          <w:tab/>
        </w:r>
        <w:r w:rsidR="00204A47">
          <w:rPr>
            <w:noProof/>
            <w:webHidden/>
          </w:rPr>
          <w:fldChar w:fldCharType="begin"/>
        </w:r>
        <w:r w:rsidR="00204A47">
          <w:rPr>
            <w:noProof/>
            <w:webHidden/>
          </w:rPr>
          <w:instrText xml:space="preserve"> PAGEREF _Toc155551506 \h </w:instrText>
        </w:r>
        <w:r w:rsidR="00204A47">
          <w:rPr>
            <w:noProof/>
            <w:webHidden/>
          </w:rPr>
        </w:r>
        <w:r w:rsidR="00204A47">
          <w:rPr>
            <w:noProof/>
            <w:webHidden/>
          </w:rPr>
          <w:fldChar w:fldCharType="separate"/>
        </w:r>
        <w:r w:rsidR="00204A47">
          <w:rPr>
            <w:noProof/>
            <w:webHidden/>
          </w:rPr>
          <w:t>33</w:t>
        </w:r>
        <w:r w:rsidR="00204A47">
          <w:rPr>
            <w:noProof/>
            <w:webHidden/>
          </w:rPr>
          <w:fldChar w:fldCharType="end"/>
        </w:r>
      </w:hyperlink>
    </w:p>
    <w:p w14:paraId="124ECD61" w14:textId="08EB8831" w:rsidR="00204A47" w:rsidRDefault="00000000">
      <w:pPr>
        <w:pStyle w:val="TableofFigures"/>
        <w:tabs>
          <w:tab w:val="left" w:pos="4117"/>
          <w:tab w:val="right" w:leader="dot" w:pos="9350"/>
        </w:tabs>
        <w:rPr>
          <w:noProof/>
        </w:rPr>
      </w:pPr>
      <w:hyperlink w:anchor="_Toc155551507" w:history="1">
        <w:r w:rsidR="00204A47" w:rsidRPr="00F4705F">
          <w:rPr>
            <w:rStyle w:val="Hyperlink"/>
            <w:noProof/>
          </w:rPr>
          <w:t>Figure 11: Draw call amount with old model</w:t>
        </w:r>
        <w:r w:rsidR="00204A47">
          <w:rPr>
            <w:noProof/>
          </w:rPr>
          <w:tab/>
        </w:r>
        <w:r w:rsidR="00204A47" w:rsidRPr="00F4705F">
          <w:rPr>
            <w:rStyle w:val="Hyperlink"/>
            <w:noProof/>
          </w:rPr>
          <w:t xml:space="preserve">  Figure 12: Draw call amount with new model</w:t>
        </w:r>
        <w:r w:rsidR="00204A47">
          <w:rPr>
            <w:noProof/>
            <w:webHidden/>
          </w:rPr>
          <w:tab/>
        </w:r>
        <w:r w:rsidR="00204A47">
          <w:rPr>
            <w:noProof/>
            <w:webHidden/>
          </w:rPr>
          <w:fldChar w:fldCharType="begin"/>
        </w:r>
        <w:r w:rsidR="00204A47">
          <w:rPr>
            <w:noProof/>
            <w:webHidden/>
          </w:rPr>
          <w:instrText xml:space="preserve"> PAGEREF _Toc155551507 \h </w:instrText>
        </w:r>
        <w:r w:rsidR="00204A47">
          <w:rPr>
            <w:noProof/>
            <w:webHidden/>
          </w:rPr>
        </w:r>
        <w:r w:rsidR="00204A47">
          <w:rPr>
            <w:noProof/>
            <w:webHidden/>
          </w:rPr>
          <w:fldChar w:fldCharType="separate"/>
        </w:r>
        <w:r w:rsidR="00204A47">
          <w:rPr>
            <w:noProof/>
            <w:webHidden/>
          </w:rPr>
          <w:t>34</w:t>
        </w:r>
        <w:r w:rsidR="00204A47">
          <w:rPr>
            <w:noProof/>
            <w:webHidden/>
          </w:rPr>
          <w:fldChar w:fldCharType="end"/>
        </w:r>
      </w:hyperlink>
    </w:p>
    <w:p w14:paraId="7429AE4B" w14:textId="593133A2" w:rsidR="00204A47" w:rsidRDefault="00000000">
      <w:pPr>
        <w:pStyle w:val="TableofFigures"/>
        <w:tabs>
          <w:tab w:val="right" w:leader="dot" w:pos="9350"/>
        </w:tabs>
        <w:rPr>
          <w:noProof/>
        </w:rPr>
      </w:pPr>
      <w:hyperlink w:anchor="_Toc155551508" w:history="1">
        <w:r w:rsidR="00204A47" w:rsidRPr="00F4705F">
          <w:rPr>
            <w:rStyle w:val="Hyperlink"/>
            <w:noProof/>
          </w:rPr>
          <w:t>Figure 13: LOD Settings after generating an LODSettings asset</w:t>
        </w:r>
        <w:r w:rsidR="00204A47">
          <w:rPr>
            <w:noProof/>
            <w:webHidden/>
          </w:rPr>
          <w:tab/>
        </w:r>
        <w:r w:rsidR="00204A47">
          <w:rPr>
            <w:noProof/>
            <w:webHidden/>
          </w:rPr>
          <w:fldChar w:fldCharType="begin"/>
        </w:r>
        <w:r w:rsidR="00204A47">
          <w:rPr>
            <w:noProof/>
            <w:webHidden/>
          </w:rPr>
          <w:instrText xml:space="preserve"> PAGEREF _Toc155551508 \h </w:instrText>
        </w:r>
        <w:r w:rsidR="00204A47">
          <w:rPr>
            <w:noProof/>
            <w:webHidden/>
          </w:rPr>
        </w:r>
        <w:r w:rsidR="00204A47">
          <w:rPr>
            <w:noProof/>
            <w:webHidden/>
          </w:rPr>
          <w:fldChar w:fldCharType="separate"/>
        </w:r>
        <w:r w:rsidR="00204A47">
          <w:rPr>
            <w:noProof/>
            <w:webHidden/>
          </w:rPr>
          <w:t>35</w:t>
        </w:r>
        <w:r w:rsidR="00204A47">
          <w:rPr>
            <w:noProof/>
            <w:webHidden/>
          </w:rPr>
          <w:fldChar w:fldCharType="end"/>
        </w:r>
      </w:hyperlink>
    </w:p>
    <w:p w14:paraId="7E106BF4" w14:textId="498D2BE5" w:rsidR="00204A47" w:rsidRDefault="00000000">
      <w:pPr>
        <w:pStyle w:val="TableofFigures"/>
        <w:tabs>
          <w:tab w:val="right" w:leader="dot" w:pos="9350"/>
        </w:tabs>
        <w:rPr>
          <w:noProof/>
        </w:rPr>
      </w:pPr>
      <w:hyperlink w:anchor="_Toc155551509" w:history="1">
        <w:r w:rsidR="00204A47" w:rsidRPr="00F4705F">
          <w:rPr>
            <w:rStyle w:val="Hyperlink"/>
            <w:noProof/>
          </w:rPr>
          <w:t>Figure 14: Visualization of the octree, the blue boxes represent the nodes of the tree</w:t>
        </w:r>
        <w:r w:rsidR="00204A47">
          <w:rPr>
            <w:noProof/>
            <w:webHidden/>
          </w:rPr>
          <w:tab/>
        </w:r>
        <w:r w:rsidR="00204A47">
          <w:rPr>
            <w:noProof/>
            <w:webHidden/>
          </w:rPr>
          <w:fldChar w:fldCharType="begin"/>
        </w:r>
        <w:r w:rsidR="00204A47">
          <w:rPr>
            <w:noProof/>
            <w:webHidden/>
          </w:rPr>
          <w:instrText xml:space="preserve"> PAGEREF _Toc155551509 \h </w:instrText>
        </w:r>
        <w:r w:rsidR="00204A47">
          <w:rPr>
            <w:noProof/>
            <w:webHidden/>
          </w:rPr>
        </w:r>
        <w:r w:rsidR="00204A47">
          <w:rPr>
            <w:noProof/>
            <w:webHidden/>
          </w:rPr>
          <w:fldChar w:fldCharType="separate"/>
        </w:r>
        <w:r w:rsidR="00204A47">
          <w:rPr>
            <w:noProof/>
            <w:webHidden/>
          </w:rPr>
          <w:t>37</w:t>
        </w:r>
        <w:r w:rsidR="00204A47">
          <w:rPr>
            <w:noProof/>
            <w:webHidden/>
          </w:rPr>
          <w:fldChar w:fldCharType="end"/>
        </w:r>
      </w:hyperlink>
    </w:p>
    <w:p w14:paraId="570A6175" w14:textId="4ADE4042" w:rsidR="00204A47" w:rsidRDefault="00000000">
      <w:pPr>
        <w:pStyle w:val="TableofFigures"/>
        <w:tabs>
          <w:tab w:val="right" w:leader="dot" w:pos="9350"/>
        </w:tabs>
        <w:rPr>
          <w:noProof/>
        </w:rPr>
      </w:pPr>
      <w:hyperlink w:anchor="_Toc155551510" w:history="1">
        <w:r w:rsidR="00204A47" w:rsidRPr="00F4705F">
          <w:rPr>
            <w:rStyle w:val="Hyperlink"/>
            <w:noProof/>
          </w:rPr>
          <w:t>Figure 15: Finding the closest target in the octree</w:t>
        </w:r>
        <w:r w:rsidR="00204A47">
          <w:rPr>
            <w:noProof/>
            <w:webHidden/>
          </w:rPr>
          <w:tab/>
        </w:r>
        <w:r w:rsidR="00204A47">
          <w:rPr>
            <w:noProof/>
            <w:webHidden/>
          </w:rPr>
          <w:fldChar w:fldCharType="begin"/>
        </w:r>
        <w:r w:rsidR="00204A47">
          <w:rPr>
            <w:noProof/>
            <w:webHidden/>
          </w:rPr>
          <w:instrText xml:space="preserve"> PAGEREF _Toc155551510 \h </w:instrText>
        </w:r>
        <w:r w:rsidR="00204A47">
          <w:rPr>
            <w:noProof/>
            <w:webHidden/>
          </w:rPr>
        </w:r>
        <w:r w:rsidR="00204A47">
          <w:rPr>
            <w:noProof/>
            <w:webHidden/>
          </w:rPr>
          <w:fldChar w:fldCharType="separate"/>
        </w:r>
        <w:r w:rsidR="00204A47">
          <w:rPr>
            <w:noProof/>
            <w:webHidden/>
          </w:rPr>
          <w:t>38</w:t>
        </w:r>
        <w:r w:rsidR="00204A47">
          <w:rPr>
            <w:noProof/>
            <w:webHidden/>
          </w:rPr>
          <w:fldChar w:fldCharType="end"/>
        </w:r>
      </w:hyperlink>
    </w:p>
    <w:p w14:paraId="44499C0C" w14:textId="16B16D78" w:rsidR="00204A47" w:rsidRDefault="00000000">
      <w:pPr>
        <w:pStyle w:val="TableofFigures"/>
        <w:tabs>
          <w:tab w:val="right" w:leader="dot" w:pos="9350"/>
        </w:tabs>
        <w:rPr>
          <w:noProof/>
        </w:rPr>
      </w:pPr>
      <w:hyperlink w:anchor="_Toc155551511" w:history="1">
        <w:r w:rsidR="00204A47" w:rsidRPr="00F4705F">
          <w:rPr>
            <w:rStyle w:val="Hyperlink"/>
            <w:noProof/>
          </w:rPr>
          <w:t>Figure 16: Screenshot from within Unreal Insights to show the amount of frame time the animations take</w:t>
        </w:r>
        <w:r w:rsidR="00204A47">
          <w:rPr>
            <w:noProof/>
            <w:webHidden/>
          </w:rPr>
          <w:tab/>
        </w:r>
        <w:r w:rsidR="00204A47">
          <w:rPr>
            <w:noProof/>
            <w:webHidden/>
          </w:rPr>
          <w:fldChar w:fldCharType="begin"/>
        </w:r>
        <w:r w:rsidR="00204A47">
          <w:rPr>
            <w:noProof/>
            <w:webHidden/>
          </w:rPr>
          <w:instrText xml:space="preserve"> PAGEREF _Toc155551511 \h </w:instrText>
        </w:r>
        <w:r w:rsidR="00204A47">
          <w:rPr>
            <w:noProof/>
            <w:webHidden/>
          </w:rPr>
        </w:r>
        <w:r w:rsidR="00204A47">
          <w:rPr>
            <w:noProof/>
            <w:webHidden/>
          </w:rPr>
          <w:fldChar w:fldCharType="separate"/>
        </w:r>
        <w:r w:rsidR="00204A47">
          <w:rPr>
            <w:noProof/>
            <w:webHidden/>
          </w:rPr>
          <w:t>38</w:t>
        </w:r>
        <w:r w:rsidR="00204A47">
          <w:rPr>
            <w:noProof/>
            <w:webHidden/>
          </w:rPr>
          <w:fldChar w:fldCharType="end"/>
        </w:r>
      </w:hyperlink>
    </w:p>
    <w:p w14:paraId="56F44A54" w14:textId="257EBE5E" w:rsidR="00204A47" w:rsidRDefault="00000000">
      <w:pPr>
        <w:pStyle w:val="TableofFigures"/>
        <w:tabs>
          <w:tab w:val="right" w:leader="dot" w:pos="9350"/>
        </w:tabs>
        <w:rPr>
          <w:noProof/>
        </w:rPr>
      </w:pPr>
      <w:hyperlink w:anchor="_Toc155551512" w:history="1">
        <w:r w:rsidR="00204A47" w:rsidRPr="00F4705F">
          <w:rPr>
            <w:rStyle w:val="Hyperlink"/>
            <w:noProof/>
          </w:rPr>
          <w:t>Figure 17: Creation of the animation sharing manager</w:t>
        </w:r>
        <w:r w:rsidR="00204A47">
          <w:rPr>
            <w:noProof/>
            <w:webHidden/>
          </w:rPr>
          <w:tab/>
        </w:r>
        <w:r w:rsidR="00204A47">
          <w:rPr>
            <w:noProof/>
            <w:webHidden/>
          </w:rPr>
          <w:fldChar w:fldCharType="begin"/>
        </w:r>
        <w:r w:rsidR="00204A47">
          <w:rPr>
            <w:noProof/>
            <w:webHidden/>
          </w:rPr>
          <w:instrText xml:space="preserve"> PAGEREF _Toc155551512 \h </w:instrText>
        </w:r>
        <w:r w:rsidR="00204A47">
          <w:rPr>
            <w:noProof/>
            <w:webHidden/>
          </w:rPr>
        </w:r>
        <w:r w:rsidR="00204A47">
          <w:rPr>
            <w:noProof/>
            <w:webHidden/>
          </w:rPr>
          <w:fldChar w:fldCharType="separate"/>
        </w:r>
        <w:r w:rsidR="00204A47">
          <w:rPr>
            <w:noProof/>
            <w:webHidden/>
          </w:rPr>
          <w:t>39</w:t>
        </w:r>
        <w:r w:rsidR="00204A47">
          <w:rPr>
            <w:noProof/>
            <w:webHidden/>
          </w:rPr>
          <w:fldChar w:fldCharType="end"/>
        </w:r>
      </w:hyperlink>
    </w:p>
    <w:p w14:paraId="74D46DC7" w14:textId="5E3ED32E" w:rsidR="00204A47" w:rsidRDefault="00000000">
      <w:pPr>
        <w:pStyle w:val="TableofFigures"/>
        <w:tabs>
          <w:tab w:val="right" w:leader="dot" w:pos="9350"/>
        </w:tabs>
        <w:rPr>
          <w:noProof/>
        </w:rPr>
      </w:pPr>
      <w:hyperlink w:anchor="_Toc155551513" w:history="1">
        <w:r w:rsidR="00204A47" w:rsidRPr="00F4705F">
          <w:rPr>
            <w:rStyle w:val="Hyperlink"/>
            <w:noProof/>
          </w:rPr>
          <w:t>Figure 18: Configuration of the AnimationSharingSetup asset</w:t>
        </w:r>
        <w:r w:rsidR="00204A47">
          <w:rPr>
            <w:noProof/>
            <w:webHidden/>
          </w:rPr>
          <w:tab/>
        </w:r>
        <w:r w:rsidR="00204A47">
          <w:rPr>
            <w:noProof/>
            <w:webHidden/>
          </w:rPr>
          <w:fldChar w:fldCharType="begin"/>
        </w:r>
        <w:r w:rsidR="00204A47">
          <w:rPr>
            <w:noProof/>
            <w:webHidden/>
          </w:rPr>
          <w:instrText xml:space="preserve"> PAGEREF _Toc155551513 \h </w:instrText>
        </w:r>
        <w:r w:rsidR="00204A47">
          <w:rPr>
            <w:noProof/>
            <w:webHidden/>
          </w:rPr>
        </w:r>
        <w:r w:rsidR="00204A47">
          <w:rPr>
            <w:noProof/>
            <w:webHidden/>
          </w:rPr>
          <w:fldChar w:fldCharType="separate"/>
        </w:r>
        <w:r w:rsidR="00204A47">
          <w:rPr>
            <w:noProof/>
            <w:webHidden/>
          </w:rPr>
          <w:t>40</w:t>
        </w:r>
        <w:r w:rsidR="00204A47">
          <w:rPr>
            <w:noProof/>
            <w:webHidden/>
          </w:rPr>
          <w:fldChar w:fldCharType="end"/>
        </w:r>
      </w:hyperlink>
    </w:p>
    <w:p w14:paraId="14844F66" w14:textId="65305CE5" w:rsidR="00204A47" w:rsidRDefault="00000000">
      <w:pPr>
        <w:pStyle w:val="TableofFigures"/>
        <w:tabs>
          <w:tab w:val="right" w:leader="dot" w:pos="9350"/>
        </w:tabs>
        <w:rPr>
          <w:noProof/>
        </w:rPr>
      </w:pPr>
      <w:hyperlink w:anchor="_Toc155551514" w:history="1">
        <w:r w:rsidR="00204A47" w:rsidRPr="00F4705F">
          <w:rPr>
            <w:rStyle w:val="Hyperlink"/>
            <w:noProof/>
          </w:rPr>
          <w:t>Figure 19: Registering and unregistering the actor with the animation sharing manager</w:t>
        </w:r>
        <w:r w:rsidR="00204A47">
          <w:rPr>
            <w:noProof/>
            <w:webHidden/>
          </w:rPr>
          <w:tab/>
        </w:r>
        <w:r w:rsidR="00204A47">
          <w:rPr>
            <w:noProof/>
            <w:webHidden/>
          </w:rPr>
          <w:fldChar w:fldCharType="begin"/>
        </w:r>
        <w:r w:rsidR="00204A47">
          <w:rPr>
            <w:noProof/>
            <w:webHidden/>
          </w:rPr>
          <w:instrText xml:space="preserve"> PAGEREF _Toc155551514 \h </w:instrText>
        </w:r>
        <w:r w:rsidR="00204A47">
          <w:rPr>
            <w:noProof/>
            <w:webHidden/>
          </w:rPr>
        </w:r>
        <w:r w:rsidR="00204A47">
          <w:rPr>
            <w:noProof/>
            <w:webHidden/>
          </w:rPr>
          <w:fldChar w:fldCharType="separate"/>
        </w:r>
        <w:r w:rsidR="00204A47">
          <w:rPr>
            <w:noProof/>
            <w:webHidden/>
          </w:rPr>
          <w:t>40</w:t>
        </w:r>
        <w:r w:rsidR="00204A47">
          <w:rPr>
            <w:noProof/>
            <w:webHidden/>
          </w:rPr>
          <w:fldChar w:fldCharType="end"/>
        </w:r>
      </w:hyperlink>
    </w:p>
    <w:p w14:paraId="32E6C94F" w14:textId="6C51D5AF" w:rsidR="00204A47" w:rsidRDefault="00000000">
      <w:pPr>
        <w:pStyle w:val="TableofFigures"/>
        <w:tabs>
          <w:tab w:val="right" w:leader="dot" w:pos="9350"/>
        </w:tabs>
        <w:rPr>
          <w:noProof/>
        </w:rPr>
      </w:pPr>
      <w:hyperlink w:anchor="_Toc155551515" w:history="1">
        <w:r w:rsidR="00204A47" w:rsidRPr="00F4705F">
          <w:rPr>
            <w:rStyle w:val="Hyperlink"/>
            <w:noProof/>
          </w:rPr>
          <w:t>Figure 20: Screenshot from within Unreal Insights showing how component ticks are not grouped</w:t>
        </w:r>
        <w:r w:rsidR="00204A47">
          <w:rPr>
            <w:noProof/>
            <w:webHidden/>
          </w:rPr>
          <w:tab/>
        </w:r>
        <w:r w:rsidR="00204A47">
          <w:rPr>
            <w:noProof/>
            <w:webHidden/>
          </w:rPr>
          <w:fldChar w:fldCharType="begin"/>
        </w:r>
        <w:r w:rsidR="00204A47">
          <w:rPr>
            <w:noProof/>
            <w:webHidden/>
          </w:rPr>
          <w:instrText xml:space="preserve"> PAGEREF _Toc155551515 \h </w:instrText>
        </w:r>
        <w:r w:rsidR="00204A47">
          <w:rPr>
            <w:noProof/>
            <w:webHidden/>
          </w:rPr>
        </w:r>
        <w:r w:rsidR="00204A47">
          <w:rPr>
            <w:noProof/>
            <w:webHidden/>
          </w:rPr>
          <w:fldChar w:fldCharType="separate"/>
        </w:r>
        <w:r w:rsidR="00204A47">
          <w:rPr>
            <w:noProof/>
            <w:webHidden/>
          </w:rPr>
          <w:t>41</w:t>
        </w:r>
        <w:r w:rsidR="00204A47">
          <w:rPr>
            <w:noProof/>
            <w:webHidden/>
          </w:rPr>
          <w:fldChar w:fldCharType="end"/>
        </w:r>
      </w:hyperlink>
    </w:p>
    <w:p w14:paraId="4226688E" w14:textId="5AC59997" w:rsidR="00EB1279" w:rsidRDefault="00204A47" w:rsidP="00460533">
      <w:pPr>
        <w:spacing w:line="240" w:lineRule="auto"/>
      </w:pPr>
      <w:r>
        <w:fldChar w:fldCharType="end"/>
      </w:r>
    </w:p>
    <w:p w14:paraId="3634F290" w14:textId="3E85D5D9" w:rsidR="00191BD0" w:rsidRDefault="00191BD0" w:rsidP="00191BD0">
      <w:pPr>
        <w:pStyle w:val="Heading2"/>
      </w:pPr>
      <w:r>
        <w:t>Code Snippets</w:t>
      </w:r>
    </w:p>
    <w:p w14:paraId="1C024F44" w14:textId="56CA606F" w:rsidR="00191BD0" w:rsidRPr="006D08D1" w:rsidRDefault="00191BD0">
      <w:pPr>
        <w:pStyle w:val="TableofFigures"/>
        <w:tabs>
          <w:tab w:val="right" w:leader="dot" w:pos="9350"/>
        </w:tabs>
        <w:rPr>
          <w:noProof/>
          <w:kern w:val="2"/>
          <w:sz w:val="22"/>
          <w:szCs w:val="22"/>
          <w:lang w:val="en-GB" w:eastAsia="en-GB"/>
          <w14:ligatures w14:val="standardContextual"/>
        </w:rPr>
      </w:pPr>
      <w:r>
        <w:fldChar w:fldCharType="begin"/>
      </w:r>
      <w:r>
        <w:instrText xml:space="preserve"> TOC \h \z \c "Code snippet" </w:instrText>
      </w:r>
      <w:r>
        <w:fldChar w:fldCharType="separate"/>
      </w:r>
      <w:hyperlink w:anchor="_Toc155551558" w:history="1">
        <w:r w:rsidRPr="006D08D1">
          <w:rPr>
            <w:rStyle w:val="Hyperlink"/>
            <w:noProof/>
          </w:rPr>
          <w:t>Code snippet 1: Units variable declaration</w:t>
        </w:r>
        <w:r w:rsidRPr="006D08D1">
          <w:rPr>
            <w:noProof/>
            <w:webHidden/>
          </w:rPr>
          <w:tab/>
        </w:r>
        <w:r w:rsidRPr="006D08D1">
          <w:rPr>
            <w:noProof/>
            <w:webHidden/>
          </w:rPr>
          <w:fldChar w:fldCharType="begin"/>
        </w:r>
        <w:r w:rsidRPr="006D08D1">
          <w:rPr>
            <w:noProof/>
            <w:webHidden/>
          </w:rPr>
          <w:instrText xml:space="preserve"> PAGEREF _Toc155551558 \h </w:instrText>
        </w:r>
        <w:r w:rsidRPr="006D08D1">
          <w:rPr>
            <w:noProof/>
            <w:webHidden/>
          </w:rPr>
        </w:r>
        <w:r w:rsidRPr="006D08D1">
          <w:rPr>
            <w:noProof/>
            <w:webHidden/>
          </w:rPr>
          <w:fldChar w:fldCharType="separate"/>
        </w:r>
        <w:r w:rsidRPr="006D08D1">
          <w:rPr>
            <w:noProof/>
            <w:webHidden/>
          </w:rPr>
          <w:t>20</w:t>
        </w:r>
        <w:r w:rsidRPr="006D08D1">
          <w:rPr>
            <w:noProof/>
            <w:webHidden/>
          </w:rPr>
          <w:fldChar w:fldCharType="end"/>
        </w:r>
      </w:hyperlink>
    </w:p>
    <w:p w14:paraId="1FA79C20" w14:textId="20DB2CEE" w:rsidR="00191BD0" w:rsidRPr="006D08D1" w:rsidRDefault="00000000">
      <w:pPr>
        <w:pStyle w:val="TableofFigures"/>
        <w:tabs>
          <w:tab w:val="right" w:leader="dot" w:pos="9350"/>
        </w:tabs>
        <w:rPr>
          <w:noProof/>
          <w:kern w:val="2"/>
          <w:sz w:val="22"/>
          <w:szCs w:val="22"/>
          <w:lang w:val="en-GB" w:eastAsia="en-GB"/>
          <w14:ligatures w14:val="standardContextual"/>
        </w:rPr>
      </w:pPr>
      <w:hyperlink w:anchor="_Toc155551559" w:history="1">
        <w:r w:rsidR="00191BD0" w:rsidRPr="006D08D1">
          <w:rPr>
            <w:rStyle w:val="Hyperlink"/>
            <w:noProof/>
          </w:rPr>
          <w:t>Code snippet 2: Unit arrays added to the Units variable</w:t>
        </w:r>
        <w:r w:rsidR="00191BD0" w:rsidRPr="006D08D1">
          <w:rPr>
            <w:noProof/>
            <w:webHidden/>
          </w:rPr>
          <w:tab/>
        </w:r>
        <w:r w:rsidR="00191BD0" w:rsidRPr="006D08D1">
          <w:rPr>
            <w:noProof/>
            <w:webHidden/>
          </w:rPr>
          <w:fldChar w:fldCharType="begin"/>
        </w:r>
        <w:r w:rsidR="00191BD0" w:rsidRPr="006D08D1">
          <w:rPr>
            <w:noProof/>
            <w:webHidden/>
          </w:rPr>
          <w:instrText xml:space="preserve"> PAGEREF _Toc155551559 \h </w:instrText>
        </w:r>
        <w:r w:rsidR="00191BD0" w:rsidRPr="006D08D1">
          <w:rPr>
            <w:noProof/>
            <w:webHidden/>
          </w:rPr>
        </w:r>
        <w:r w:rsidR="00191BD0" w:rsidRPr="006D08D1">
          <w:rPr>
            <w:noProof/>
            <w:webHidden/>
          </w:rPr>
          <w:fldChar w:fldCharType="separate"/>
        </w:r>
        <w:r w:rsidR="00191BD0" w:rsidRPr="006D08D1">
          <w:rPr>
            <w:noProof/>
            <w:webHidden/>
          </w:rPr>
          <w:t>20</w:t>
        </w:r>
        <w:r w:rsidR="00191BD0" w:rsidRPr="006D08D1">
          <w:rPr>
            <w:noProof/>
            <w:webHidden/>
          </w:rPr>
          <w:fldChar w:fldCharType="end"/>
        </w:r>
      </w:hyperlink>
    </w:p>
    <w:p w14:paraId="7C1D48D8" w14:textId="235B2A95" w:rsidR="00191BD0" w:rsidRDefault="00000000">
      <w:pPr>
        <w:pStyle w:val="TableofFigures"/>
        <w:tabs>
          <w:tab w:val="right" w:leader="dot" w:pos="9350"/>
        </w:tabs>
        <w:rPr>
          <w:noProof/>
          <w:kern w:val="2"/>
          <w:sz w:val="22"/>
          <w:szCs w:val="22"/>
          <w:lang w:val="en-GB" w:eastAsia="en-GB"/>
          <w14:ligatures w14:val="standardContextual"/>
        </w:rPr>
      </w:pPr>
      <w:hyperlink w:anchor="_Toc155551560" w:history="1">
        <w:r w:rsidR="00191BD0" w:rsidRPr="00496427">
          <w:rPr>
            <w:rStyle w:val="Hyperlink"/>
            <w:noProof/>
          </w:rPr>
          <w:t>Code snippet 3: Target acquisition component header file</w:t>
        </w:r>
        <w:r w:rsidR="00191BD0">
          <w:rPr>
            <w:noProof/>
            <w:webHidden/>
          </w:rPr>
          <w:tab/>
        </w:r>
        <w:r w:rsidR="00191BD0">
          <w:rPr>
            <w:noProof/>
            <w:webHidden/>
          </w:rPr>
          <w:fldChar w:fldCharType="begin"/>
        </w:r>
        <w:r w:rsidR="00191BD0">
          <w:rPr>
            <w:noProof/>
            <w:webHidden/>
          </w:rPr>
          <w:instrText xml:space="preserve"> PAGEREF _Toc155551560 \h </w:instrText>
        </w:r>
        <w:r w:rsidR="00191BD0">
          <w:rPr>
            <w:noProof/>
            <w:webHidden/>
          </w:rPr>
        </w:r>
        <w:r w:rsidR="00191BD0">
          <w:rPr>
            <w:noProof/>
            <w:webHidden/>
          </w:rPr>
          <w:fldChar w:fldCharType="separate"/>
        </w:r>
        <w:r w:rsidR="00191BD0">
          <w:rPr>
            <w:noProof/>
            <w:webHidden/>
          </w:rPr>
          <w:t>21</w:t>
        </w:r>
        <w:r w:rsidR="00191BD0">
          <w:rPr>
            <w:noProof/>
            <w:webHidden/>
          </w:rPr>
          <w:fldChar w:fldCharType="end"/>
        </w:r>
      </w:hyperlink>
    </w:p>
    <w:p w14:paraId="0A8082C7" w14:textId="27F3BADE" w:rsidR="00191BD0" w:rsidRDefault="00000000">
      <w:pPr>
        <w:pStyle w:val="TableofFigures"/>
        <w:tabs>
          <w:tab w:val="right" w:leader="dot" w:pos="9350"/>
        </w:tabs>
        <w:rPr>
          <w:noProof/>
          <w:kern w:val="2"/>
          <w:sz w:val="22"/>
          <w:szCs w:val="22"/>
          <w:lang w:val="en-GB" w:eastAsia="en-GB"/>
          <w14:ligatures w14:val="standardContextual"/>
        </w:rPr>
      </w:pPr>
      <w:hyperlink w:anchor="_Toc155551561" w:history="1">
        <w:r w:rsidR="00191BD0" w:rsidRPr="00496427">
          <w:rPr>
            <w:rStyle w:val="Hyperlink"/>
            <w:noProof/>
          </w:rPr>
          <w:t>Code snippet 4: Move component header file</w:t>
        </w:r>
        <w:r w:rsidR="00191BD0">
          <w:rPr>
            <w:noProof/>
            <w:webHidden/>
          </w:rPr>
          <w:tab/>
        </w:r>
        <w:r w:rsidR="00191BD0">
          <w:rPr>
            <w:noProof/>
            <w:webHidden/>
          </w:rPr>
          <w:fldChar w:fldCharType="begin"/>
        </w:r>
        <w:r w:rsidR="00191BD0">
          <w:rPr>
            <w:noProof/>
            <w:webHidden/>
          </w:rPr>
          <w:instrText xml:space="preserve"> PAGEREF _Toc155551561 \h </w:instrText>
        </w:r>
        <w:r w:rsidR="00191BD0">
          <w:rPr>
            <w:noProof/>
            <w:webHidden/>
          </w:rPr>
        </w:r>
        <w:r w:rsidR="00191BD0">
          <w:rPr>
            <w:noProof/>
            <w:webHidden/>
          </w:rPr>
          <w:fldChar w:fldCharType="separate"/>
        </w:r>
        <w:r w:rsidR="00191BD0">
          <w:rPr>
            <w:noProof/>
            <w:webHidden/>
          </w:rPr>
          <w:t>21</w:t>
        </w:r>
        <w:r w:rsidR="00191BD0">
          <w:rPr>
            <w:noProof/>
            <w:webHidden/>
          </w:rPr>
          <w:fldChar w:fldCharType="end"/>
        </w:r>
      </w:hyperlink>
    </w:p>
    <w:p w14:paraId="7F25CCF4" w14:textId="1898B85F" w:rsidR="00191BD0" w:rsidRDefault="00000000">
      <w:pPr>
        <w:pStyle w:val="TableofFigures"/>
        <w:tabs>
          <w:tab w:val="right" w:leader="dot" w:pos="9350"/>
        </w:tabs>
        <w:rPr>
          <w:noProof/>
          <w:kern w:val="2"/>
          <w:sz w:val="22"/>
          <w:szCs w:val="22"/>
          <w:lang w:val="en-GB" w:eastAsia="en-GB"/>
          <w14:ligatures w14:val="standardContextual"/>
        </w:rPr>
      </w:pPr>
      <w:hyperlink w:anchor="_Toc155551562" w:history="1">
        <w:r w:rsidR="00191BD0" w:rsidRPr="00496427">
          <w:rPr>
            <w:rStyle w:val="Hyperlink"/>
            <w:noProof/>
          </w:rPr>
          <w:t>Code snippet 5: Health component header file</w:t>
        </w:r>
        <w:r w:rsidR="00191BD0">
          <w:rPr>
            <w:noProof/>
            <w:webHidden/>
          </w:rPr>
          <w:tab/>
        </w:r>
        <w:r w:rsidR="00191BD0">
          <w:rPr>
            <w:noProof/>
            <w:webHidden/>
          </w:rPr>
          <w:fldChar w:fldCharType="begin"/>
        </w:r>
        <w:r w:rsidR="00191BD0">
          <w:rPr>
            <w:noProof/>
            <w:webHidden/>
          </w:rPr>
          <w:instrText xml:space="preserve"> PAGEREF _Toc155551562 \h </w:instrText>
        </w:r>
        <w:r w:rsidR="00191BD0">
          <w:rPr>
            <w:noProof/>
            <w:webHidden/>
          </w:rPr>
        </w:r>
        <w:r w:rsidR="00191BD0">
          <w:rPr>
            <w:noProof/>
            <w:webHidden/>
          </w:rPr>
          <w:fldChar w:fldCharType="separate"/>
        </w:r>
        <w:r w:rsidR="00191BD0">
          <w:rPr>
            <w:noProof/>
            <w:webHidden/>
          </w:rPr>
          <w:t>22</w:t>
        </w:r>
        <w:r w:rsidR="00191BD0">
          <w:rPr>
            <w:noProof/>
            <w:webHidden/>
          </w:rPr>
          <w:fldChar w:fldCharType="end"/>
        </w:r>
      </w:hyperlink>
    </w:p>
    <w:p w14:paraId="6834A37A" w14:textId="43102846" w:rsidR="00191BD0" w:rsidRDefault="00000000">
      <w:pPr>
        <w:pStyle w:val="TableofFigures"/>
        <w:tabs>
          <w:tab w:val="right" w:leader="dot" w:pos="9350"/>
        </w:tabs>
        <w:rPr>
          <w:noProof/>
          <w:kern w:val="2"/>
          <w:sz w:val="22"/>
          <w:szCs w:val="22"/>
          <w:lang w:val="en-GB" w:eastAsia="en-GB"/>
          <w14:ligatures w14:val="standardContextual"/>
        </w:rPr>
      </w:pPr>
      <w:hyperlink w:anchor="_Toc155551563" w:history="1">
        <w:r w:rsidR="00191BD0" w:rsidRPr="00496427">
          <w:rPr>
            <w:rStyle w:val="Hyperlink"/>
            <w:noProof/>
          </w:rPr>
          <w:t>Code snippet 6: Attack component header file</w:t>
        </w:r>
        <w:r w:rsidR="00191BD0">
          <w:rPr>
            <w:noProof/>
            <w:webHidden/>
          </w:rPr>
          <w:tab/>
        </w:r>
        <w:r w:rsidR="00191BD0">
          <w:rPr>
            <w:noProof/>
            <w:webHidden/>
          </w:rPr>
          <w:fldChar w:fldCharType="begin"/>
        </w:r>
        <w:r w:rsidR="00191BD0">
          <w:rPr>
            <w:noProof/>
            <w:webHidden/>
          </w:rPr>
          <w:instrText xml:space="preserve"> PAGEREF _Toc155551563 \h </w:instrText>
        </w:r>
        <w:r w:rsidR="00191BD0">
          <w:rPr>
            <w:noProof/>
            <w:webHidden/>
          </w:rPr>
        </w:r>
        <w:r w:rsidR="00191BD0">
          <w:rPr>
            <w:noProof/>
            <w:webHidden/>
          </w:rPr>
          <w:fldChar w:fldCharType="separate"/>
        </w:r>
        <w:r w:rsidR="00191BD0">
          <w:rPr>
            <w:noProof/>
            <w:webHidden/>
          </w:rPr>
          <w:t>23</w:t>
        </w:r>
        <w:r w:rsidR="00191BD0">
          <w:rPr>
            <w:noProof/>
            <w:webHidden/>
          </w:rPr>
          <w:fldChar w:fldCharType="end"/>
        </w:r>
      </w:hyperlink>
    </w:p>
    <w:p w14:paraId="46705C75" w14:textId="7337E5C2" w:rsidR="00191BD0" w:rsidRDefault="00000000">
      <w:pPr>
        <w:pStyle w:val="TableofFigures"/>
        <w:tabs>
          <w:tab w:val="right" w:leader="dot" w:pos="9350"/>
        </w:tabs>
        <w:rPr>
          <w:noProof/>
          <w:kern w:val="2"/>
          <w:sz w:val="22"/>
          <w:szCs w:val="22"/>
          <w:lang w:val="en-GB" w:eastAsia="en-GB"/>
          <w14:ligatures w14:val="standardContextual"/>
        </w:rPr>
      </w:pPr>
      <w:hyperlink w:anchor="_Toc155551564" w:history="1">
        <w:r w:rsidR="00191BD0" w:rsidRPr="00496427">
          <w:rPr>
            <w:rStyle w:val="Hyperlink"/>
            <w:noProof/>
          </w:rPr>
          <w:t>Code snippet 7: Example of a processor header file</w:t>
        </w:r>
        <w:r w:rsidR="00191BD0">
          <w:rPr>
            <w:noProof/>
            <w:webHidden/>
          </w:rPr>
          <w:tab/>
        </w:r>
        <w:r w:rsidR="00191BD0">
          <w:rPr>
            <w:noProof/>
            <w:webHidden/>
          </w:rPr>
          <w:fldChar w:fldCharType="begin"/>
        </w:r>
        <w:r w:rsidR="00191BD0">
          <w:rPr>
            <w:noProof/>
            <w:webHidden/>
          </w:rPr>
          <w:instrText xml:space="preserve"> PAGEREF _Toc155551564 \h </w:instrText>
        </w:r>
        <w:r w:rsidR="00191BD0">
          <w:rPr>
            <w:noProof/>
            <w:webHidden/>
          </w:rPr>
        </w:r>
        <w:r w:rsidR="00191BD0">
          <w:rPr>
            <w:noProof/>
            <w:webHidden/>
          </w:rPr>
          <w:fldChar w:fldCharType="separate"/>
        </w:r>
        <w:r w:rsidR="00191BD0">
          <w:rPr>
            <w:noProof/>
            <w:webHidden/>
          </w:rPr>
          <w:t>25</w:t>
        </w:r>
        <w:r w:rsidR="00191BD0">
          <w:rPr>
            <w:noProof/>
            <w:webHidden/>
          </w:rPr>
          <w:fldChar w:fldCharType="end"/>
        </w:r>
      </w:hyperlink>
    </w:p>
    <w:p w14:paraId="5F97C5E0" w14:textId="1E20DED4" w:rsidR="00191BD0" w:rsidRDefault="00000000">
      <w:pPr>
        <w:pStyle w:val="TableofFigures"/>
        <w:tabs>
          <w:tab w:val="right" w:leader="dot" w:pos="9350"/>
        </w:tabs>
        <w:rPr>
          <w:noProof/>
          <w:kern w:val="2"/>
          <w:sz w:val="22"/>
          <w:szCs w:val="22"/>
          <w:lang w:val="en-GB" w:eastAsia="en-GB"/>
          <w14:ligatures w14:val="standardContextual"/>
        </w:rPr>
      </w:pPr>
      <w:hyperlink w:anchor="_Toc155551565" w:history="1">
        <w:r w:rsidR="00191BD0" w:rsidRPr="00496427">
          <w:rPr>
            <w:rStyle w:val="Hyperlink"/>
            <w:noProof/>
          </w:rPr>
          <w:t>Code snippet 8: FArmyIdFragment definition</w:t>
        </w:r>
        <w:r w:rsidR="00191BD0">
          <w:rPr>
            <w:noProof/>
            <w:webHidden/>
          </w:rPr>
          <w:tab/>
        </w:r>
        <w:r w:rsidR="00191BD0">
          <w:rPr>
            <w:noProof/>
            <w:webHidden/>
          </w:rPr>
          <w:fldChar w:fldCharType="begin"/>
        </w:r>
        <w:r w:rsidR="00191BD0">
          <w:rPr>
            <w:noProof/>
            <w:webHidden/>
          </w:rPr>
          <w:instrText xml:space="preserve"> PAGEREF _Toc155551565 \h </w:instrText>
        </w:r>
        <w:r w:rsidR="00191BD0">
          <w:rPr>
            <w:noProof/>
            <w:webHidden/>
          </w:rPr>
        </w:r>
        <w:r w:rsidR="00191BD0">
          <w:rPr>
            <w:noProof/>
            <w:webHidden/>
          </w:rPr>
          <w:fldChar w:fldCharType="separate"/>
        </w:r>
        <w:r w:rsidR="00191BD0">
          <w:rPr>
            <w:noProof/>
            <w:webHidden/>
          </w:rPr>
          <w:t>27</w:t>
        </w:r>
        <w:r w:rsidR="00191BD0">
          <w:rPr>
            <w:noProof/>
            <w:webHidden/>
          </w:rPr>
          <w:fldChar w:fldCharType="end"/>
        </w:r>
      </w:hyperlink>
    </w:p>
    <w:p w14:paraId="5C8F0641" w14:textId="35E77147" w:rsidR="00191BD0" w:rsidRDefault="00000000">
      <w:pPr>
        <w:pStyle w:val="TableofFigures"/>
        <w:tabs>
          <w:tab w:val="right" w:leader="dot" w:pos="9350"/>
        </w:tabs>
        <w:rPr>
          <w:noProof/>
          <w:kern w:val="2"/>
          <w:sz w:val="22"/>
          <w:szCs w:val="22"/>
          <w:lang w:val="en-GB" w:eastAsia="en-GB"/>
          <w14:ligatures w14:val="standardContextual"/>
        </w:rPr>
      </w:pPr>
      <w:hyperlink w:anchor="_Toc155551566" w:history="1">
        <w:r w:rsidR="00191BD0" w:rsidRPr="00496427">
          <w:rPr>
            <w:rStyle w:val="Hyperlink"/>
            <w:noProof/>
          </w:rPr>
          <w:t>Code snippet 9: Assigning the correct initial values to newly spawned entities in the initializer processor</w:t>
        </w:r>
        <w:r w:rsidR="00191BD0">
          <w:rPr>
            <w:noProof/>
            <w:webHidden/>
          </w:rPr>
          <w:tab/>
        </w:r>
        <w:r w:rsidR="00191BD0">
          <w:rPr>
            <w:noProof/>
            <w:webHidden/>
          </w:rPr>
          <w:fldChar w:fldCharType="begin"/>
        </w:r>
        <w:r w:rsidR="00191BD0">
          <w:rPr>
            <w:noProof/>
            <w:webHidden/>
          </w:rPr>
          <w:instrText xml:space="preserve"> PAGEREF _Toc155551566 \h </w:instrText>
        </w:r>
        <w:r w:rsidR="00191BD0">
          <w:rPr>
            <w:noProof/>
            <w:webHidden/>
          </w:rPr>
        </w:r>
        <w:r w:rsidR="00191BD0">
          <w:rPr>
            <w:noProof/>
            <w:webHidden/>
          </w:rPr>
          <w:fldChar w:fldCharType="separate"/>
        </w:r>
        <w:r w:rsidR="00191BD0">
          <w:rPr>
            <w:noProof/>
            <w:webHidden/>
          </w:rPr>
          <w:t>27</w:t>
        </w:r>
        <w:r w:rsidR="00191BD0">
          <w:rPr>
            <w:noProof/>
            <w:webHidden/>
          </w:rPr>
          <w:fldChar w:fldCharType="end"/>
        </w:r>
      </w:hyperlink>
    </w:p>
    <w:p w14:paraId="75EFCA52" w14:textId="154E1D3C" w:rsidR="00191BD0" w:rsidRDefault="00000000">
      <w:pPr>
        <w:pStyle w:val="TableofFigures"/>
        <w:tabs>
          <w:tab w:val="right" w:leader="dot" w:pos="9350"/>
        </w:tabs>
        <w:rPr>
          <w:noProof/>
          <w:kern w:val="2"/>
          <w:sz w:val="22"/>
          <w:szCs w:val="22"/>
          <w:lang w:val="en-GB" w:eastAsia="en-GB"/>
          <w14:ligatures w14:val="standardContextual"/>
        </w:rPr>
      </w:pPr>
      <w:hyperlink w:anchor="_Toc155551567" w:history="1">
        <w:r w:rsidR="00191BD0" w:rsidRPr="00496427">
          <w:rPr>
            <w:rStyle w:val="Hyperlink"/>
            <w:noProof/>
          </w:rPr>
          <w:t>Code snippet 10: PossibleTargetEntities variable declaration</w:t>
        </w:r>
        <w:r w:rsidR="00191BD0">
          <w:rPr>
            <w:noProof/>
            <w:webHidden/>
          </w:rPr>
          <w:tab/>
        </w:r>
        <w:r w:rsidR="00191BD0">
          <w:rPr>
            <w:noProof/>
            <w:webHidden/>
          </w:rPr>
          <w:fldChar w:fldCharType="begin"/>
        </w:r>
        <w:r w:rsidR="00191BD0">
          <w:rPr>
            <w:noProof/>
            <w:webHidden/>
          </w:rPr>
          <w:instrText xml:space="preserve"> PAGEREF _Toc155551567 \h </w:instrText>
        </w:r>
        <w:r w:rsidR="00191BD0">
          <w:rPr>
            <w:noProof/>
            <w:webHidden/>
          </w:rPr>
        </w:r>
        <w:r w:rsidR="00191BD0">
          <w:rPr>
            <w:noProof/>
            <w:webHidden/>
          </w:rPr>
          <w:fldChar w:fldCharType="separate"/>
        </w:r>
        <w:r w:rsidR="00191BD0">
          <w:rPr>
            <w:noProof/>
            <w:webHidden/>
          </w:rPr>
          <w:t>27</w:t>
        </w:r>
        <w:r w:rsidR="00191BD0">
          <w:rPr>
            <w:noProof/>
            <w:webHidden/>
          </w:rPr>
          <w:fldChar w:fldCharType="end"/>
        </w:r>
      </w:hyperlink>
    </w:p>
    <w:p w14:paraId="0B319C69" w14:textId="230BC8CC" w:rsidR="00191BD0" w:rsidRDefault="00000000">
      <w:pPr>
        <w:pStyle w:val="TableofFigures"/>
        <w:tabs>
          <w:tab w:val="right" w:leader="dot" w:pos="9350"/>
        </w:tabs>
        <w:rPr>
          <w:noProof/>
          <w:kern w:val="2"/>
          <w:sz w:val="22"/>
          <w:szCs w:val="22"/>
          <w:lang w:val="en-GB" w:eastAsia="en-GB"/>
          <w14:ligatures w14:val="standardContextual"/>
        </w:rPr>
      </w:pPr>
      <w:hyperlink w:anchor="_Toc155551568" w:history="1">
        <w:r w:rsidR="00191BD0" w:rsidRPr="00496427">
          <w:rPr>
            <w:rStyle w:val="Hyperlink"/>
            <w:noProof/>
          </w:rPr>
          <w:t>Code snippet 11: TargetAcquisitionProcessor Execute functionality</w:t>
        </w:r>
        <w:r w:rsidR="00191BD0">
          <w:rPr>
            <w:noProof/>
            <w:webHidden/>
          </w:rPr>
          <w:tab/>
        </w:r>
        <w:r w:rsidR="00191BD0">
          <w:rPr>
            <w:noProof/>
            <w:webHidden/>
          </w:rPr>
          <w:fldChar w:fldCharType="begin"/>
        </w:r>
        <w:r w:rsidR="00191BD0">
          <w:rPr>
            <w:noProof/>
            <w:webHidden/>
          </w:rPr>
          <w:instrText xml:space="preserve"> PAGEREF _Toc155551568 \h </w:instrText>
        </w:r>
        <w:r w:rsidR="00191BD0">
          <w:rPr>
            <w:noProof/>
            <w:webHidden/>
          </w:rPr>
        </w:r>
        <w:r w:rsidR="00191BD0">
          <w:rPr>
            <w:noProof/>
            <w:webHidden/>
          </w:rPr>
          <w:fldChar w:fldCharType="separate"/>
        </w:r>
        <w:r w:rsidR="00191BD0">
          <w:rPr>
            <w:noProof/>
            <w:webHidden/>
          </w:rPr>
          <w:t>28</w:t>
        </w:r>
        <w:r w:rsidR="00191BD0">
          <w:rPr>
            <w:noProof/>
            <w:webHidden/>
          </w:rPr>
          <w:fldChar w:fldCharType="end"/>
        </w:r>
      </w:hyperlink>
    </w:p>
    <w:p w14:paraId="094A1BEC" w14:textId="546A7055" w:rsidR="00191BD0" w:rsidRDefault="00000000">
      <w:pPr>
        <w:pStyle w:val="TableofFigures"/>
        <w:tabs>
          <w:tab w:val="right" w:leader="dot" w:pos="9350"/>
        </w:tabs>
        <w:rPr>
          <w:noProof/>
          <w:kern w:val="2"/>
          <w:sz w:val="22"/>
          <w:szCs w:val="22"/>
          <w:lang w:val="en-GB" w:eastAsia="en-GB"/>
          <w14:ligatures w14:val="standardContextual"/>
        </w:rPr>
      </w:pPr>
      <w:hyperlink w:anchor="_Toc155551569" w:history="1">
        <w:r w:rsidR="00191BD0" w:rsidRPr="00496427">
          <w:rPr>
            <w:rStyle w:val="Hyperlink"/>
            <w:noProof/>
          </w:rPr>
          <w:t>Code snippet 12: Navigation mesh pathfinding in the navigation processor Execute function</w:t>
        </w:r>
        <w:r w:rsidR="00191BD0">
          <w:rPr>
            <w:noProof/>
            <w:webHidden/>
          </w:rPr>
          <w:tab/>
        </w:r>
        <w:r w:rsidR="00191BD0">
          <w:rPr>
            <w:noProof/>
            <w:webHidden/>
          </w:rPr>
          <w:fldChar w:fldCharType="begin"/>
        </w:r>
        <w:r w:rsidR="00191BD0">
          <w:rPr>
            <w:noProof/>
            <w:webHidden/>
          </w:rPr>
          <w:instrText xml:space="preserve"> PAGEREF _Toc155551569 \h </w:instrText>
        </w:r>
        <w:r w:rsidR="00191BD0">
          <w:rPr>
            <w:noProof/>
            <w:webHidden/>
          </w:rPr>
        </w:r>
        <w:r w:rsidR="00191BD0">
          <w:rPr>
            <w:noProof/>
            <w:webHidden/>
          </w:rPr>
          <w:fldChar w:fldCharType="separate"/>
        </w:r>
        <w:r w:rsidR="00191BD0">
          <w:rPr>
            <w:noProof/>
            <w:webHidden/>
          </w:rPr>
          <w:t>29</w:t>
        </w:r>
        <w:r w:rsidR="00191BD0">
          <w:rPr>
            <w:noProof/>
            <w:webHidden/>
          </w:rPr>
          <w:fldChar w:fldCharType="end"/>
        </w:r>
      </w:hyperlink>
    </w:p>
    <w:p w14:paraId="7B1DF3EA" w14:textId="6D267BA6" w:rsidR="00191BD0" w:rsidRDefault="00000000">
      <w:pPr>
        <w:pStyle w:val="TableofFigures"/>
        <w:tabs>
          <w:tab w:val="right" w:leader="dot" w:pos="9350"/>
        </w:tabs>
        <w:rPr>
          <w:noProof/>
          <w:kern w:val="2"/>
          <w:sz w:val="22"/>
          <w:szCs w:val="22"/>
          <w:lang w:val="en-GB" w:eastAsia="en-GB"/>
          <w14:ligatures w14:val="standardContextual"/>
        </w:rPr>
      </w:pPr>
      <w:hyperlink w:anchor="_Toc155551570" w:history="1">
        <w:r w:rsidR="00191BD0" w:rsidRPr="00496427">
          <w:rPr>
            <w:rStyle w:val="Hyperlink"/>
            <w:noProof/>
          </w:rPr>
          <w:t>Code snippet 13: MoveProcessor functionality in the Execute function</w:t>
        </w:r>
        <w:r w:rsidR="00191BD0">
          <w:rPr>
            <w:noProof/>
            <w:webHidden/>
          </w:rPr>
          <w:tab/>
        </w:r>
        <w:r w:rsidR="00191BD0">
          <w:rPr>
            <w:noProof/>
            <w:webHidden/>
          </w:rPr>
          <w:fldChar w:fldCharType="begin"/>
        </w:r>
        <w:r w:rsidR="00191BD0">
          <w:rPr>
            <w:noProof/>
            <w:webHidden/>
          </w:rPr>
          <w:instrText xml:space="preserve"> PAGEREF _Toc155551570 \h </w:instrText>
        </w:r>
        <w:r w:rsidR="00191BD0">
          <w:rPr>
            <w:noProof/>
            <w:webHidden/>
          </w:rPr>
        </w:r>
        <w:r w:rsidR="00191BD0">
          <w:rPr>
            <w:noProof/>
            <w:webHidden/>
          </w:rPr>
          <w:fldChar w:fldCharType="separate"/>
        </w:r>
        <w:r w:rsidR="00191BD0">
          <w:rPr>
            <w:noProof/>
            <w:webHidden/>
          </w:rPr>
          <w:t>30</w:t>
        </w:r>
        <w:r w:rsidR="00191BD0">
          <w:rPr>
            <w:noProof/>
            <w:webHidden/>
          </w:rPr>
          <w:fldChar w:fldCharType="end"/>
        </w:r>
      </w:hyperlink>
    </w:p>
    <w:p w14:paraId="47234747" w14:textId="52D4B088" w:rsidR="00191BD0" w:rsidRDefault="00000000">
      <w:pPr>
        <w:pStyle w:val="TableofFigures"/>
        <w:tabs>
          <w:tab w:val="right" w:leader="dot" w:pos="9350"/>
        </w:tabs>
        <w:rPr>
          <w:noProof/>
          <w:kern w:val="2"/>
          <w:sz w:val="22"/>
          <w:szCs w:val="22"/>
          <w:lang w:val="en-GB" w:eastAsia="en-GB"/>
          <w14:ligatures w14:val="standardContextual"/>
        </w:rPr>
      </w:pPr>
      <w:hyperlink w:anchor="_Toc155551571" w:history="1">
        <w:r w:rsidR="00191BD0" w:rsidRPr="00496427">
          <w:rPr>
            <w:rStyle w:val="Hyperlink"/>
            <w:noProof/>
          </w:rPr>
          <w:t>Code snippet 14: Attack parameters shared fragment definition</w:t>
        </w:r>
        <w:r w:rsidR="00191BD0">
          <w:rPr>
            <w:noProof/>
            <w:webHidden/>
          </w:rPr>
          <w:tab/>
        </w:r>
        <w:r w:rsidR="00191BD0">
          <w:rPr>
            <w:noProof/>
            <w:webHidden/>
          </w:rPr>
          <w:fldChar w:fldCharType="begin"/>
        </w:r>
        <w:r w:rsidR="00191BD0">
          <w:rPr>
            <w:noProof/>
            <w:webHidden/>
          </w:rPr>
          <w:instrText xml:space="preserve"> PAGEREF _Toc155551571 \h </w:instrText>
        </w:r>
        <w:r w:rsidR="00191BD0">
          <w:rPr>
            <w:noProof/>
            <w:webHidden/>
          </w:rPr>
        </w:r>
        <w:r w:rsidR="00191BD0">
          <w:rPr>
            <w:noProof/>
            <w:webHidden/>
          </w:rPr>
          <w:fldChar w:fldCharType="separate"/>
        </w:r>
        <w:r w:rsidR="00191BD0">
          <w:rPr>
            <w:noProof/>
            <w:webHidden/>
          </w:rPr>
          <w:t>30</w:t>
        </w:r>
        <w:r w:rsidR="00191BD0">
          <w:rPr>
            <w:noProof/>
            <w:webHidden/>
          </w:rPr>
          <w:fldChar w:fldCharType="end"/>
        </w:r>
      </w:hyperlink>
    </w:p>
    <w:p w14:paraId="2F723E98" w14:textId="2EBCFF9A" w:rsidR="00191BD0" w:rsidRDefault="00000000">
      <w:pPr>
        <w:pStyle w:val="TableofFigures"/>
        <w:tabs>
          <w:tab w:val="right" w:leader="dot" w:pos="9350"/>
        </w:tabs>
        <w:rPr>
          <w:noProof/>
          <w:kern w:val="2"/>
          <w:sz w:val="22"/>
          <w:szCs w:val="22"/>
          <w:lang w:val="en-GB" w:eastAsia="en-GB"/>
          <w14:ligatures w14:val="standardContextual"/>
        </w:rPr>
      </w:pPr>
      <w:hyperlink w:anchor="_Toc155551572" w:history="1">
        <w:r w:rsidR="00191BD0" w:rsidRPr="00496427">
          <w:rPr>
            <w:rStyle w:val="Hyperlink"/>
            <w:noProof/>
          </w:rPr>
          <w:t>Code snippet 15: Part of the attack processor functionality</w:t>
        </w:r>
        <w:r w:rsidR="00191BD0">
          <w:rPr>
            <w:noProof/>
            <w:webHidden/>
          </w:rPr>
          <w:tab/>
        </w:r>
        <w:r w:rsidR="00191BD0">
          <w:rPr>
            <w:noProof/>
            <w:webHidden/>
          </w:rPr>
          <w:fldChar w:fldCharType="begin"/>
        </w:r>
        <w:r w:rsidR="00191BD0">
          <w:rPr>
            <w:noProof/>
            <w:webHidden/>
          </w:rPr>
          <w:instrText xml:space="preserve"> PAGEREF _Toc155551572 \h </w:instrText>
        </w:r>
        <w:r w:rsidR="00191BD0">
          <w:rPr>
            <w:noProof/>
            <w:webHidden/>
          </w:rPr>
        </w:r>
        <w:r w:rsidR="00191BD0">
          <w:rPr>
            <w:noProof/>
            <w:webHidden/>
          </w:rPr>
          <w:fldChar w:fldCharType="separate"/>
        </w:r>
        <w:r w:rsidR="00191BD0">
          <w:rPr>
            <w:noProof/>
            <w:webHidden/>
          </w:rPr>
          <w:t>31</w:t>
        </w:r>
        <w:r w:rsidR="00191BD0">
          <w:rPr>
            <w:noProof/>
            <w:webHidden/>
          </w:rPr>
          <w:fldChar w:fldCharType="end"/>
        </w:r>
      </w:hyperlink>
    </w:p>
    <w:p w14:paraId="4CD811DA" w14:textId="027112E6" w:rsidR="00191BD0" w:rsidRDefault="00000000">
      <w:pPr>
        <w:pStyle w:val="TableofFigures"/>
        <w:tabs>
          <w:tab w:val="right" w:leader="dot" w:pos="9350"/>
        </w:tabs>
        <w:rPr>
          <w:noProof/>
          <w:kern w:val="2"/>
          <w:sz w:val="22"/>
          <w:szCs w:val="22"/>
          <w:lang w:val="en-GB" w:eastAsia="en-GB"/>
          <w14:ligatures w14:val="standardContextual"/>
        </w:rPr>
      </w:pPr>
      <w:hyperlink w:anchor="_Toc155551573" w:history="1">
        <w:r w:rsidR="00191BD0" w:rsidRPr="00496427">
          <w:rPr>
            <w:rStyle w:val="Hyperlink"/>
            <w:noProof/>
          </w:rPr>
          <w:t>Code snippet 16: Part of the dying processor functionality in the Execute function</w:t>
        </w:r>
        <w:r w:rsidR="00191BD0">
          <w:rPr>
            <w:noProof/>
            <w:webHidden/>
          </w:rPr>
          <w:tab/>
        </w:r>
        <w:r w:rsidR="00191BD0">
          <w:rPr>
            <w:noProof/>
            <w:webHidden/>
          </w:rPr>
          <w:fldChar w:fldCharType="begin"/>
        </w:r>
        <w:r w:rsidR="00191BD0">
          <w:rPr>
            <w:noProof/>
            <w:webHidden/>
          </w:rPr>
          <w:instrText xml:space="preserve"> PAGEREF _Toc155551573 \h </w:instrText>
        </w:r>
        <w:r w:rsidR="00191BD0">
          <w:rPr>
            <w:noProof/>
            <w:webHidden/>
          </w:rPr>
        </w:r>
        <w:r w:rsidR="00191BD0">
          <w:rPr>
            <w:noProof/>
            <w:webHidden/>
          </w:rPr>
          <w:fldChar w:fldCharType="separate"/>
        </w:r>
        <w:r w:rsidR="00191BD0">
          <w:rPr>
            <w:noProof/>
            <w:webHidden/>
          </w:rPr>
          <w:t>32</w:t>
        </w:r>
        <w:r w:rsidR="00191BD0">
          <w:rPr>
            <w:noProof/>
            <w:webHidden/>
          </w:rPr>
          <w:fldChar w:fldCharType="end"/>
        </w:r>
      </w:hyperlink>
    </w:p>
    <w:p w14:paraId="1831C0B9" w14:textId="061CD21F" w:rsidR="00191BD0" w:rsidRDefault="00000000">
      <w:pPr>
        <w:pStyle w:val="TableofFigures"/>
        <w:tabs>
          <w:tab w:val="right" w:leader="dot" w:pos="9350"/>
        </w:tabs>
        <w:rPr>
          <w:noProof/>
          <w:kern w:val="2"/>
          <w:sz w:val="22"/>
          <w:szCs w:val="22"/>
          <w:lang w:val="en-GB" w:eastAsia="en-GB"/>
          <w14:ligatures w14:val="standardContextual"/>
        </w:rPr>
      </w:pPr>
      <w:hyperlink w:anchor="_Toc155551574" w:history="1">
        <w:r w:rsidR="00191BD0" w:rsidRPr="00496427">
          <w:rPr>
            <w:rStyle w:val="Hyperlink"/>
            <w:noProof/>
          </w:rPr>
          <w:t>Code snippet 17: DestroyEntitiesProcessor Execute function</w:t>
        </w:r>
        <w:r w:rsidR="00191BD0">
          <w:rPr>
            <w:noProof/>
            <w:webHidden/>
          </w:rPr>
          <w:tab/>
        </w:r>
        <w:r w:rsidR="00191BD0">
          <w:rPr>
            <w:noProof/>
            <w:webHidden/>
          </w:rPr>
          <w:fldChar w:fldCharType="begin"/>
        </w:r>
        <w:r w:rsidR="00191BD0">
          <w:rPr>
            <w:noProof/>
            <w:webHidden/>
          </w:rPr>
          <w:instrText xml:space="preserve"> PAGEREF _Toc155551574 \h </w:instrText>
        </w:r>
        <w:r w:rsidR="00191BD0">
          <w:rPr>
            <w:noProof/>
            <w:webHidden/>
          </w:rPr>
        </w:r>
        <w:r w:rsidR="00191BD0">
          <w:rPr>
            <w:noProof/>
            <w:webHidden/>
          </w:rPr>
          <w:fldChar w:fldCharType="separate"/>
        </w:r>
        <w:r w:rsidR="00191BD0">
          <w:rPr>
            <w:noProof/>
            <w:webHidden/>
          </w:rPr>
          <w:t>32</w:t>
        </w:r>
        <w:r w:rsidR="00191BD0">
          <w:rPr>
            <w:noProof/>
            <w:webHidden/>
          </w:rPr>
          <w:fldChar w:fldCharType="end"/>
        </w:r>
      </w:hyperlink>
    </w:p>
    <w:p w14:paraId="47BB3B98" w14:textId="795CB94E" w:rsidR="00191BD0" w:rsidRDefault="00000000">
      <w:pPr>
        <w:pStyle w:val="TableofFigures"/>
        <w:tabs>
          <w:tab w:val="right" w:leader="dot" w:pos="9350"/>
        </w:tabs>
        <w:rPr>
          <w:noProof/>
          <w:kern w:val="2"/>
          <w:sz w:val="22"/>
          <w:szCs w:val="22"/>
          <w:lang w:val="en-GB" w:eastAsia="en-GB"/>
          <w14:ligatures w14:val="standardContextual"/>
        </w:rPr>
      </w:pPr>
      <w:hyperlink w:anchor="_Toc155551575" w:history="1">
        <w:r w:rsidR="00191BD0" w:rsidRPr="00496427">
          <w:rPr>
            <w:rStyle w:val="Hyperlink"/>
            <w:noProof/>
          </w:rPr>
          <w:t>Code snippet 18: Transform translator execute function</w:t>
        </w:r>
        <w:r w:rsidR="00191BD0">
          <w:rPr>
            <w:noProof/>
            <w:webHidden/>
          </w:rPr>
          <w:tab/>
        </w:r>
        <w:r w:rsidR="00191BD0">
          <w:rPr>
            <w:noProof/>
            <w:webHidden/>
          </w:rPr>
          <w:fldChar w:fldCharType="begin"/>
        </w:r>
        <w:r w:rsidR="00191BD0">
          <w:rPr>
            <w:noProof/>
            <w:webHidden/>
          </w:rPr>
          <w:instrText xml:space="preserve"> PAGEREF _Toc155551575 \h </w:instrText>
        </w:r>
        <w:r w:rsidR="00191BD0">
          <w:rPr>
            <w:noProof/>
            <w:webHidden/>
          </w:rPr>
        </w:r>
        <w:r w:rsidR="00191BD0">
          <w:rPr>
            <w:noProof/>
            <w:webHidden/>
          </w:rPr>
          <w:fldChar w:fldCharType="separate"/>
        </w:r>
        <w:r w:rsidR="00191BD0">
          <w:rPr>
            <w:noProof/>
            <w:webHidden/>
          </w:rPr>
          <w:t>33</w:t>
        </w:r>
        <w:r w:rsidR="00191BD0">
          <w:rPr>
            <w:noProof/>
            <w:webHidden/>
          </w:rPr>
          <w:fldChar w:fldCharType="end"/>
        </w:r>
      </w:hyperlink>
    </w:p>
    <w:p w14:paraId="74EA0D82" w14:textId="78650C25" w:rsidR="00191BD0" w:rsidRDefault="00000000">
      <w:pPr>
        <w:pStyle w:val="TableofFigures"/>
        <w:tabs>
          <w:tab w:val="right" w:leader="dot" w:pos="9350"/>
        </w:tabs>
        <w:rPr>
          <w:noProof/>
          <w:kern w:val="2"/>
          <w:sz w:val="22"/>
          <w:szCs w:val="22"/>
          <w:lang w:val="en-GB" w:eastAsia="en-GB"/>
          <w14:ligatures w14:val="standardContextual"/>
        </w:rPr>
      </w:pPr>
      <w:hyperlink w:anchor="_Toc155551576" w:history="1">
        <w:r w:rsidR="00191BD0" w:rsidRPr="00496427">
          <w:rPr>
            <w:rStyle w:val="Hyperlink"/>
            <w:noProof/>
          </w:rPr>
          <w:t>Code snippet 19: Animation instance update functionality</w:t>
        </w:r>
        <w:r w:rsidR="00191BD0">
          <w:rPr>
            <w:noProof/>
            <w:webHidden/>
          </w:rPr>
          <w:tab/>
        </w:r>
        <w:r w:rsidR="00191BD0">
          <w:rPr>
            <w:noProof/>
            <w:webHidden/>
          </w:rPr>
          <w:fldChar w:fldCharType="begin"/>
        </w:r>
        <w:r w:rsidR="00191BD0">
          <w:rPr>
            <w:noProof/>
            <w:webHidden/>
          </w:rPr>
          <w:instrText xml:space="preserve"> PAGEREF _Toc155551576 \h </w:instrText>
        </w:r>
        <w:r w:rsidR="00191BD0">
          <w:rPr>
            <w:noProof/>
            <w:webHidden/>
          </w:rPr>
        </w:r>
        <w:r w:rsidR="00191BD0">
          <w:rPr>
            <w:noProof/>
            <w:webHidden/>
          </w:rPr>
          <w:fldChar w:fldCharType="separate"/>
        </w:r>
        <w:r w:rsidR="00191BD0">
          <w:rPr>
            <w:noProof/>
            <w:webHidden/>
          </w:rPr>
          <w:t>34</w:t>
        </w:r>
        <w:r w:rsidR="00191BD0">
          <w:rPr>
            <w:noProof/>
            <w:webHidden/>
          </w:rPr>
          <w:fldChar w:fldCharType="end"/>
        </w:r>
      </w:hyperlink>
    </w:p>
    <w:p w14:paraId="52152584" w14:textId="7F12D583" w:rsidR="00191BD0" w:rsidRDefault="00000000">
      <w:pPr>
        <w:pStyle w:val="TableofFigures"/>
        <w:tabs>
          <w:tab w:val="right" w:leader="dot" w:pos="9350"/>
        </w:tabs>
        <w:rPr>
          <w:noProof/>
          <w:kern w:val="2"/>
          <w:sz w:val="22"/>
          <w:szCs w:val="22"/>
          <w:lang w:val="en-GB" w:eastAsia="en-GB"/>
          <w14:ligatures w14:val="standardContextual"/>
        </w:rPr>
      </w:pPr>
      <w:hyperlink w:anchor="_Toc155551577" w:history="1">
        <w:r w:rsidR="00191BD0" w:rsidRPr="00496427">
          <w:rPr>
            <w:rStyle w:val="Hyperlink"/>
            <w:noProof/>
          </w:rPr>
          <w:t>Code snippet 20: Replacing the normal for loop with a ParallelFor</w:t>
        </w:r>
        <w:r w:rsidR="00191BD0">
          <w:rPr>
            <w:noProof/>
            <w:webHidden/>
          </w:rPr>
          <w:tab/>
        </w:r>
        <w:r w:rsidR="00191BD0">
          <w:rPr>
            <w:noProof/>
            <w:webHidden/>
          </w:rPr>
          <w:fldChar w:fldCharType="begin"/>
        </w:r>
        <w:r w:rsidR="00191BD0">
          <w:rPr>
            <w:noProof/>
            <w:webHidden/>
          </w:rPr>
          <w:instrText xml:space="preserve"> PAGEREF _Toc155551577 \h </w:instrText>
        </w:r>
        <w:r w:rsidR="00191BD0">
          <w:rPr>
            <w:noProof/>
            <w:webHidden/>
          </w:rPr>
        </w:r>
        <w:r w:rsidR="00191BD0">
          <w:rPr>
            <w:noProof/>
            <w:webHidden/>
          </w:rPr>
          <w:fldChar w:fldCharType="separate"/>
        </w:r>
        <w:r w:rsidR="00191BD0">
          <w:rPr>
            <w:noProof/>
            <w:webHidden/>
          </w:rPr>
          <w:t>36</w:t>
        </w:r>
        <w:r w:rsidR="00191BD0">
          <w:rPr>
            <w:noProof/>
            <w:webHidden/>
          </w:rPr>
          <w:fldChar w:fldCharType="end"/>
        </w:r>
      </w:hyperlink>
    </w:p>
    <w:p w14:paraId="104D2B5F" w14:textId="3E476CE7" w:rsidR="00191BD0" w:rsidRDefault="00000000">
      <w:pPr>
        <w:pStyle w:val="TableofFigures"/>
        <w:tabs>
          <w:tab w:val="right" w:leader="dot" w:pos="9350"/>
        </w:tabs>
        <w:rPr>
          <w:noProof/>
          <w:kern w:val="2"/>
          <w:sz w:val="22"/>
          <w:szCs w:val="22"/>
          <w:lang w:val="en-GB" w:eastAsia="en-GB"/>
          <w14:ligatures w14:val="standardContextual"/>
        </w:rPr>
      </w:pPr>
      <w:hyperlink w:anchor="_Toc155551578" w:history="1">
        <w:r w:rsidR="00191BD0" w:rsidRPr="00496427">
          <w:rPr>
            <w:rStyle w:val="Hyperlink"/>
            <w:noProof/>
          </w:rPr>
          <w:t>Code snippet 21: Using a mutex to prevent simultaneous writing to the deferred command buffer</w:t>
        </w:r>
        <w:r w:rsidR="00191BD0">
          <w:rPr>
            <w:noProof/>
            <w:webHidden/>
          </w:rPr>
          <w:tab/>
        </w:r>
        <w:r w:rsidR="00191BD0">
          <w:rPr>
            <w:noProof/>
            <w:webHidden/>
          </w:rPr>
          <w:fldChar w:fldCharType="begin"/>
        </w:r>
        <w:r w:rsidR="00191BD0">
          <w:rPr>
            <w:noProof/>
            <w:webHidden/>
          </w:rPr>
          <w:instrText xml:space="preserve"> PAGEREF _Toc155551578 \h </w:instrText>
        </w:r>
        <w:r w:rsidR="00191BD0">
          <w:rPr>
            <w:noProof/>
            <w:webHidden/>
          </w:rPr>
        </w:r>
        <w:r w:rsidR="00191BD0">
          <w:rPr>
            <w:noProof/>
            <w:webHidden/>
          </w:rPr>
          <w:fldChar w:fldCharType="separate"/>
        </w:r>
        <w:r w:rsidR="00191BD0">
          <w:rPr>
            <w:noProof/>
            <w:webHidden/>
          </w:rPr>
          <w:t>36</w:t>
        </w:r>
        <w:r w:rsidR="00191BD0">
          <w:rPr>
            <w:noProof/>
            <w:webHidden/>
          </w:rPr>
          <w:fldChar w:fldCharType="end"/>
        </w:r>
      </w:hyperlink>
    </w:p>
    <w:p w14:paraId="3333E666" w14:textId="7B859CFF" w:rsidR="00191BD0" w:rsidRDefault="00191BD0" w:rsidP="00191BD0">
      <w:r>
        <w:fldChar w:fldCharType="end"/>
      </w:r>
    </w:p>
    <w:p w14:paraId="53A290E3" w14:textId="6840F81A" w:rsidR="006D08D1" w:rsidRDefault="006D08D1" w:rsidP="006D08D1">
      <w:pPr>
        <w:pStyle w:val="Heading2"/>
      </w:pPr>
      <w:r>
        <w:t>Charts</w:t>
      </w:r>
    </w:p>
    <w:p w14:paraId="528650B4" w14:textId="3F2B688A" w:rsidR="006D08D1" w:rsidRDefault="006D08D1">
      <w:pPr>
        <w:pStyle w:val="TableofFigures"/>
        <w:tabs>
          <w:tab w:val="right" w:leader="dot" w:pos="9350"/>
        </w:tabs>
        <w:rPr>
          <w:noProof/>
          <w:kern w:val="2"/>
          <w:sz w:val="22"/>
          <w:szCs w:val="22"/>
          <w:lang w:val="en-GB" w:eastAsia="en-GB"/>
          <w14:ligatures w14:val="standardContextual"/>
        </w:rPr>
      </w:pPr>
      <w:r>
        <w:fldChar w:fldCharType="begin"/>
      </w:r>
      <w:r>
        <w:instrText xml:space="preserve"> TOC \h \z \c "Chart" </w:instrText>
      </w:r>
      <w:r>
        <w:fldChar w:fldCharType="separate"/>
      </w:r>
      <w:hyperlink w:anchor="_Toc155551658" w:history="1">
        <w:r w:rsidRPr="00770ED7">
          <w:rPr>
            <w:rStyle w:val="Hyperlink"/>
            <w:noProof/>
          </w:rPr>
          <w:t>Chart 1: Game thread frame time over unit count</w:t>
        </w:r>
        <w:r>
          <w:rPr>
            <w:noProof/>
            <w:webHidden/>
          </w:rPr>
          <w:tab/>
        </w:r>
        <w:r>
          <w:rPr>
            <w:noProof/>
            <w:webHidden/>
          </w:rPr>
          <w:fldChar w:fldCharType="begin"/>
        </w:r>
        <w:r>
          <w:rPr>
            <w:noProof/>
            <w:webHidden/>
          </w:rPr>
          <w:instrText xml:space="preserve"> PAGEREF _Toc155551658 \h </w:instrText>
        </w:r>
        <w:r>
          <w:rPr>
            <w:noProof/>
            <w:webHidden/>
          </w:rPr>
        </w:r>
        <w:r>
          <w:rPr>
            <w:noProof/>
            <w:webHidden/>
          </w:rPr>
          <w:fldChar w:fldCharType="separate"/>
        </w:r>
        <w:r>
          <w:rPr>
            <w:noProof/>
            <w:webHidden/>
          </w:rPr>
          <w:t>44</w:t>
        </w:r>
        <w:r>
          <w:rPr>
            <w:noProof/>
            <w:webHidden/>
          </w:rPr>
          <w:fldChar w:fldCharType="end"/>
        </w:r>
      </w:hyperlink>
    </w:p>
    <w:p w14:paraId="05D2F72A" w14:textId="63D9FA61" w:rsidR="006D08D1" w:rsidRDefault="00000000">
      <w:pPr>
        <w:pStyle w:val="TableofFigures"/>
        <w:tabs>
          <w:tab w:val="right" w:leader="dot" w:pos="9350"/>
        </w:tabs>
        <w:rPr>
          <w:noProof/>
          <w:kern w:val="2"/>
          <w:sz w:val="22"/>
          <w:szCs w:val="22"/>
          <w:lang w:val="en-GB" w:eastAsia="en-GB"/>
          <w14:ligatures w14:val="standardContextual"/>
        </w:rPr>
      </w:pPr>
      <w:hyperlink w:anchor="_Toc155551659" w:history="1">
        <w:r w:rsidR="006D08D1" w:rsidRPr="00770ED7">
          <w:rPr>
            <w:rStyle w:val="Hyperlink"/>
            <w:noProof/>
          </w:rPr>
          <w:t>Chart 2: Render thread frame time over unit count</w:t>
        </w:r>
        <w:r w:rsidR="006D08D1">
          <w:rPr>
            <w:noProof/>
            <w:webHidden/>
          </w:rPr>
          <w:tab/>
        </w:r>
        <w:r w:rsidR="006D08D1">
          <w:rPr>
            <w:noProof/>
            <w:webHidden/>
          </w:rPr>
          <w:fldChar w:fldCharType="begin"/>
        </w:r>
        <w:r w:rsidR="006D08D1">
          <w:rPr>
            <w:noProof/>
            <w:webHidden/>
          </w:rPr>
          <w:instrText xml:space="preserve"> PAGEREF _Toc155551659 \h </w:instrText>
        </w:r>
        <w:r w:rsidR="006D08D1">
          <w:rPr>
            <w:noProof/>
            <w:webHidden/>
          </w:rPr>
        </w:r>
        <w:r w:rsidR="006D08D1">
          <w:rPr>
            <w:noProof/>
            <w:webHidden/>
          </w:rPr>
          <w:fldChar w:fldCharType="separate"/>
        </w:r>
        <w:r w:rsidR="006D08D1">
          <w:rPr>
            <w:noProof/>
            <w:webHidden/>
          </w:rPr>
          <w:t>45</w:t>
        </w:r>
        <w:r w:rsidR="006D08D1">
          <w:rPr>
            <w:noProof/>
            <w:webHidden/>
          </w:rPr>
          <w:fldChar w:fldCharType="end"/>
        </w:r>
      </w:hyperlink>
    </w:p>
    <w:p w14:paraId="0960BDB5" w14:textId="4D4195F9" w:rsidR="006D08D1" w:rsidRDefault="00000000">
      <w:pPr>
        <w:pStyle w:val="TableofFigures"/>
        <w:tabs>
          <w:tab w:val="right" w:leader="dot" w:pos="9350"/>
        </w:tabs>
        <w:rPr>
          <w:noProof/>
          <w:kern w:val="2"/>
          <w:sz w:val="22"/>
          <w:szCs w:val="22"/>
          <w:lang w:val="en-GB" w:eastAsia="en-GB"/>
          <w14:ligatures w14:val="standardContextual"/>
        </w:rPr>
      </w:pPr>
      <w:hyperlink w:anchor="_Toc155551660" w:history="1">
        <w:r w:rsidR="006D08D1" w:rsidRPr="00770ED7">
          <w:rPr>
            <w:rStyle w:val="Hyperlink"/>
            <w:noProof/>
          </w:rPr>
          <w:t>Chart 3: GPU frame time over unit count</w:t>
        </w:r>
        <w:r w:rsidR="006D08D1">
          <w:rPr>
            <w:noProof/>
            <w:webHidden/>
          </w:rPr>
          <w:tab/>
        </w:r>
        <w:r w:rsidR="006D08D1">
          <w:rPr>
            <w:noProof/>
            <w:webHidden/>
          </w:rPr>
          <w:fldChar w:fldCharType="begin"/>
        </w:r>
        <w:r w:rsidR="006D08D1">
          <w:rPr>
            <w:noProof/>
            <w:webHidden/>
          </w:rPr>
          <w:instrText xml:space="preserve"> PAGEREF _Toc155551660 \h </w:instrText>
        </w:r>
        <w:r w:rsidR="006D08D1">
          <w:rPr>
            <w:noProof/>
            <w:webHidden/>
          </w:rPr>
        </w:r>
        <w:r w:rsidR="006D08D1">
          <w:rPr>
            <w:noProof/>
            <w:webHidden/>
          </w:rPr>
          <w:fldChar w:fldCharType="separate"/>
        </w:r>
        <w:r w:rsidR="006D08D1">
          <w:rPr>
            <w:noProof/>
            <w:webHidden/>
          </w:rPr>
          <w:t>45</w:t>
        </w:r>
        <w:r w:rsidR="006D08D1">
          <w:rPr>
            <w:noProof/>
            <w:webHidden/>
          </w:rPr>
          <w:fldChar w:fldCharType="end"/>
        </w:r>
      </w:hyperlink>
    </w:p>
    <w:p w14:paraId="5F5A8C1D" w14:textId="43CADC75" w:rsidR="006D08D1" w:rsidRDefault="00000000">
      <w:pPr>
        <w:pStyle w:val="TableofFigures"/>
        <w:tabs>
          <w:tab w:val="right" w:leader="dot" w:pos="9350"/>
        </w:tabs>
        <w:rPr>
          <w:noProof/>
          <w:kern w:val="2"/>
          <w:sz w:val="22"/>
          <w:szCs w:val="22"/>
          <w:lang w:val="en-GB" w:eastAsia="en-GB"/>
          <w14:ligatures w14:val="standardContextual"/>
        </w:rPr>
      </w:pPr>
      <w:hyperlink w:anchor="_Toc155551661" w:history="1">
        <w:r w:rsidR="006D08D1" w:rsidRPr="00770ED7">
          <w:rPr>
            <w:rStyle w:val="Hyperlink"/>
            <w:noProof/>
          </w:rPr>
          <w:t>Chart 4: Target acquisition frame time over unit count</w:t>
        </w:r>
        <w:r w:rsidR="006D08D1">
          <w:rPr>
            <w:noProof/>
            <w:webHidden/>
          </w:rPr>
          <w:tab/>
        </w:r>
        <w:r w:rsidR="006D08D1">
          <w:rPr>
            <w:noProof/>
            <w:webHidden/>
          </w:rPr>
          <w:fldChar w:fldCharType="begin"/>
        </w:r>
        <w:r w:rsidR="006D08D1">
          <w:rPr>
            <w:noProof/>
            <w:webHidden/>
          </w:rPr>
          <w:instrText xml:space="preserve"> PAGEREF _Toc155551661 \h </w:instrText>
        </w:r>
        <w:r w:rsidR="006D08D1">
          <w:rPr>
            <w:noProof/>
            <w:webHidden/>
          </w:rPr>
        </w:r>
        <w:r w:rsidR="006D08D1">
          <w:rPr>
            <w:noProof/>
            <w:webHidden/>
          </w:rPr>
          <w:fldChar w:fldCharType="separate"/>
        </w:r>
        <w:r w:rsidR="006D08D1">
          <w:rPr>
            <w:noProof/>
            <w:webHidden/>
          </w:rPr>
          <w:t>46</w:t>
        </w:r>
        <w:r w:rsidR="006D08D1">
          <w:rPr>
            <w:noProof/>
            <w:webHidden/>
          </w:rPr>
          <w:fldChar w:fldCharType="end"/>
        </w:r>
      </w:hyperlink>
    </w:p>
    <w:p w14:paraId="2FBE19B1" w14:textId="321C8B74" w:rsidR="006D08D1" w:rsidRDefault="00000000">
      <w:pPr>
        <w:pStyle w:val="TableofFigures"/>
        <w:tabs>
          <w:tab w:val="right" w:leader="dot" w:pos="9350"/>
        </w:tabs>
        <w:rPr>
          <w:noProof/>
          <w:kern w:val="2"/>
          <w:sz w:val="22"/>
          <w:szCs w:val="22"/>
          <w:lang w:val="en-GB" w:eastAsia="en-GB"/>
          <w14:ligatures w14:val="standardContextual"/>
        </w:rPr>
      </w:pPr>
      <w:hyperlink w:anchor="_Toc155551662" w:history="1">
        <w:r w:rsidR="006D08D1" w:rsidRPr="00770ED7">
          <w:rPr>
            <w:rStyle w:val="Hyperlink"/>
            <w:noProof/>
          </w:rPr>
          <w:t>Chart 5: Navigation frame time over unit count</w:t>
        </w:r>
        <w:r w:rsidR="006D08D1">
          <w:rPr>
            <w:noProof/>
            <w:webHidden/>
          </w:rPr>
          <w:tab/>
        </w:r>
        <w:r w:rsidR="006D08D1">
          <w:rPr>
            <w:noProof/>
            <w:webHidden/>
          </w:rPr>
          <w:fldChar w:fldCharType="begin"/>
        </w:r>
        <w:r w:rsidR="006D08D1">
          <w:rPr>
            <w:noProof/>
            <w:webHidden/>
          </w:rPr>
          <w:instrText xml:space="preserve"> PAGEREF _Toc155551662 \h </w:instrText>
        </w:r>
        <w:r w:rsidR="006D08D1">
          <w:rPr>
            <w:noProof/>
            <w:webHidden/>
          </w:rPr>
        </w:r>
        <w:r w:rsidR="006D08D1">
          <w:rPr>
            <w:noProof/>
            <w:webHidden/>
          </w:rPr>
          <w:fldChar w:fldCharType="separate"/>
        </w:r>
        <w:r w:rsidR="006D08D1">
          <w:rPr>
            <w:noProof/>
            <w:webHidden/>
          </w:rPr>
          <w:t>47</w:t>
        </w:r>
        <w:r w:rsidR="006D08D1">
          <w:rPr>
            <w:noProof/>
            <w:webHidden/>
          </w:rPr>
          <w:fldChar w:fldCharType="end"/>
        </w:r>
      </w:hyperlink>
    </w:p>
    <w:p w14:paraId="2AEC5705" w14:textId="37451F53" w:rsidR="006D08D1" w:rsidRDefault="00000000">
      <w:pPr>
        <w:pStyle w:val="TableofFigures"/>
        <w:tabs>
          <w:tab w:val="right" w:leader="dot" w:pos="9350"/>
        </w:tabs>
        <w:rPr>
          <w:noProof/>
          <w:kern w:val="2"/>
          <w:sz w:val="22"/>
          <w:szCs w:val="22"/>
          <w:lang w:val="en-GB" w:eastAsia="en-GB"/>
          <w14:ligatures w14:val="standardContextual"/>
        </w:rPr>
      </w:pPr>
      <w:hyperlink w:anchor="_Toc155551663" w:history="1">
        <w:r w:rsidR="006D08D1" w:rsidRPr="00770ED7">
          <w:rPr>
            <w:rStyle w:val="Hyperlink"/>
            <w:noProof/>
          </w:rPr>
          <w:t>Chart 6: Movement and avoidance frame time over unit count</w:t>
        </w:r>
        <w:r w:rsidR="006D08D1">
          <w:rPr>
            <w:noProof/>
            <w:webHidden/>
          </w:rPr>
          <w:tab/>
        </w:r>
        <w:r w:rsidR="006D08D1">
          <w:rPr>
            <w:noProof/>
            <w:webHidden/>
          </w:rPr>
          <w:fldChar w:fldCharType="begin"/>
        </w:r>
        <w:r w:rsidR="006D08D1">
          <w:rPr>
            <w:noProof/>
            <w:webHidden/>
          </w:rPr>
          <w:instrText xml:space="preserve"> PAGEREF _Toc155551663 \h </w:instrText>
        </w:r>
        <w:r w:rsidR="006D08D1">
          <w:rPr>
            <w:noProof/>
            <w:webHidden/>
          </w:rPr>
        </w:r>
        <w:r w:rsidR="006D08D1">
          <w:rPr>
            <w:noProof/>
            <w:webHidden/>
          </w:rPr>
          <w:fldChar w:fldCharType="separate"/>
        </w:r>
        <w:r w:rsidR="006D08D1">
          <w:rPr>
            <w:noProof/>
            <w:webHidden/>
          </w:rPr>
          <w:t>47</w:t>
        </w:r>
        <w:r w:rsidR="006D08D1">
          <w:rPr>
            <w:noProof/>
            <w:webHidden/>
          </w:rPr>
          <w:fldChar w:fldCharType="end"/>
        </w:r>
      </w:hyperlink>
    </w:p>
    <w:p w14:paraId="47D32BBD" w14:textId="28BEEF32" w:rsidR="006D08D1" w:rsidRDefault="00000000">
      <w:pPr>
        <w:pStyle w:val="TableofFigures"/>
        <w:tabs>
          <w:tab w:val="right" w:leader="dot" w:pos="9350"/>
        </w:tabs>
        <w:rPr>
          <w:noProof/>
          <w:kern w:val="2"/>
          <w:sz w:val="22"/>
          <w:szCs w:val="22"/>
          <w:lang w:val="en-GB" w:eastAsia="en-GB"/>
          <w14:ligatures w14:val="standardContextual"/>
        </w:rPr>
      </w:pPr>
      <w:hyperlink w:anchor="_Toc155551664" w:history="1">
        <w:r w:rsidR="006D08D1" w:rsidRPr="00770ED7">
          <w:rPr>
            <w:rStyle w:val="Hyperlink"/>
            <w:noProof/>
          </w:rPr>
          <w:t>Chart 7: Mass to actor frame time over unit count</w:t>
        </w:r>
        <w:r w:rsidR="006D08D1">
          <w:rPr>
            <w:noProof/>
            <w:webHidden/>
          </w:rPr>
          <w:tab/>
        </w:r>
        <w:r w:rsidR="006D08D1">
          <w:rPr>
            <w:noProof/>
            <w:webHidden/>
          </w:rPr>
          <w:fldChar w:fldCharType="begin"/>
        </w:r>
        <w:r w:rsidR="006D08D1">
          <w:rPr>
            <w:noProof/>
            <w:webHidden/>
          </w:rPr>
          <w:instrText xml:space="preserve"> PAGEREF _Toc155551664 \h </w:instrText>
        </w:r>
        <w:r w:rsidR="006D08D1">
          <w:rPr>
            <w:noProof/>
            <w:webHidden/>
          </w:rPr>
        </w:r>
        <w:r w:rsidR="006D08D1">
          <w:rPr>
            <w:noProof/>
            <w:webHidden/>
          </w:rPr>
          <w:fldChar w:fldCharType="separate"/>
        </w:r>
        <w:r w:rsidR="006D08D1">
          <w:rPr>
            <w:noProof/>
            <w:webHidden/>
          </w:rPr>
          <w:t>48</w:t>
        </w:r>
        <w:r w:rsidR="006D08D1">
          <w:rPr>
            <w:noProof/>
            <w:webHidden/>
          </w:rPr>
          <w:fldChar w:fldCharType="end"/>
        </w:r>
      </w:hyperlink>
    </w:p>
    <w:p w14:paraId="0B41D219" w14:textId="162D8C92" w:rsidR="006D08D1" w:rsidRDefault="00000000">
      <w:pPr>
        <w:pStyle w:val="TableofFigures"/>
        <w:tabs>
          <w:tab w:val="right" w:leader="dot" w:pos="9350"/>
        </w:tabs>
        <w:rPr>
          <w:noProof/>
          <w:kern w:val="2"/>
          <w:sz w:val="22"/>
          <w:szCs w:val="22"/>
          <w:lang w:val="en-GB" w:eastAsia="en-GB"/>
          <w14:ligatures w14:val="standardContextual"/>
        </w:rPr>
      </w:pPr>
      <w:hyperlink w:anchor="_Toc155551665" w:history="1">
        <w:r w:rsidR="006D08D1" w:rsidRPr="00770ED7">
          <w:rPr>
            <w:rStyle w:val="Hyperlink"/>
            <w:noProof/>
          </w:rPr>
          <w:t>Chart 8: Animation frame time over unit count</w:t>
        </w:r>
        <w:r w:rsidR="006D08D1">
          <w:rPr>
            <w:noProof/>
            <w:webHidden/>
          </w:rPr>
          <w:tab/>
        </w:r>
        <w:r w:rsidR="006D08D1">
          <w:rPr>
            <w:noProof/>
            <w:webHidden/>
          </w:rPr>
          <w:fldChar w:fldCharType="begin"/>
        </w:r>
        <w:r w:rsidR="006D08D1">
          <w:rPr>
            <w:noProof/>
            <w:webHidden/>
          </w:rPr>
          <w:instrText xml:space="preserve"> PAGEREF _Toc155551665 \h </w:instrText>
        </w:r>
        <w:r w:rsidR="006D08D1">
          <w:rPr>
            <w:noProof/>
            <w:webHidden/>
          </w:rPr>
        </w:r>
        <w:r w:rsidR="006D08D1">
          <w:rPr>
            <w:noProof/>
            <w:webHidden/>
          </w:rPr>
          <w:fldChar w:fldCharType="separate"/>
        </w:r>
        <w:r w:rsidR="006D08D1">
          <w:rPr>
            <w:noProof/>
            <w:webHidden/>
          </w:rPr>
          <w:t>49</w:t>
        </w:r>
        <w:r w:rsidR="006D08D1">
          <w:rPr>
            <w:noProof/>
            <w:webHidden/>
          </w:rPr>
          <w:fldChar w:fldCharType="end"/>
        </w:r>
      </w:hyperlink>
    </w:p>
    <w:p w14:paraId="7725B3CA" w14:textId="1918D63F" w:rsidR="006D08D1" w:rsidRDefault="00000000">
      <w:pPr>
        <w:pStyle w:val="TableofFigures"/>
        <w:tabs>
          <w:tab w:val="right" w:leader="dot" w:pos="9350"/>
        </w:tabs>
        <w:rPr>
          <w:noProof/>
          <w:kern w:val="2"/>
          <w:sz w:val="22"/>
          <w:szCs w:val="22"/>
          <w:lang w:val="en-GB" w:eastAsia="en-GB"/>
          <w14:ligatures w14:val="standardContextual"/>
        </w:rPr>
      </w:pPr>
      <w:hyperlink w:anchor="_Toc155551666" w:history="1">
        <w:r w:rsidR="006D08D1" w:rsidRPr="00770ED7">
          <w:rPr>
            <w:rStyle w:val="Hyperlink"/>
            <w:noProof/>
          </w:rPr>
          <w:t>Chart 9: Game thread frame time distribution in the simple battle simulator with 800 vs 800 units</w:t>
        </w:r>
        <w:r w:rsidR="006D08D1">
          <w:rPr>
            <w:noProof/>
            <w:webHidden/>
          </w:rPr>
          <w:tab/>
        </w:r>
        <w:r w:rsidR="006D08D1">
          <w:rPr>
            <w:noProof/>
            <w:webHidden/>
          </w:rPr>
          <w:fldChar w:fldCharType="begin"/>
        </w:r>
        <w:r w:rsidR="006D08D1">
          <w:rPr>
            <w:noProof/>
            <w:webHidden/>
          </w:rPr>
          <w:instrText xml:space="preserve"> PAGEREF _Toc155551666 \h </w:instrText>
        </w:r>
        <w:r w:rsidR="006D08D1">
          <w:rPr>
            <w:noProof/>
            <w:webHidden/>
          </w:rPr>
        </w:r>
        <w:r w:rsidR="006D08D1">
          <w:rPr>
            <w:noProof/>
            <w:webHidden/>
          </w:rPr>
          <w:fldChar w:fldCharType="separate"/>
        </w:r>
        <w:r w:rsidR="006D08D1">
          <w:rPr>
            <w:noProof/>
            <w:webHidden/>
          </w:rPr>
          <w:t>49</w:t>
        </w:r>
        <w:r w:rsidR="006D08D1">
          <w:rPr>
            <w:noProof/>
            <w:webHidden/>
          </w:rPr>
          <w:fldChar w:fldCharType="end"/>
        </w:r>
      </w:hyperlink>
    </w:p>
    <w:p w14:paraId="7C6F3AC0" w14:textId="00F11751" w:rsidR="006D08D1" w:rsidRDefault="00000000">
      <w:pPr>
        <w:pStyle w:val="TableofFigures"/>
        <w:tabs>
          <w:tab w:val="right" w:leader="dot" w:pos="9350"/>
        </w:tabs>
        <w:rPr>
          <w:noProof/>
          <w:kern w:val="2"/>
          <w:sz w:val="22"/>
          <w:szCs w:val="22"/>
          <w:lang w:val="en-GB" w:eastAsia="en-GB"/>
          <w14:ligatures w14:val="standardContextual"/>
        </w:rPr>
      </w:pPr>
      <w:hyperlink w:anchor="_Toc155551667" w:history="1">
        <w:r w:rsidR="006D08D1" w:rsidRPr="00770ED7">
          <w:rPr>
            <w:rStyle w:val="Hyperlink"/>
            <w:noProof/>
          </w:rPr>
          <w:t>Chart 10: Game thread frame time distribution in the mass battle simulator with 800 vs 800 units</w:t>
        </w:r>
        <w:r w:rsidR="006D08D1">
          <w:rPr>
            <w:noProof/>
            <w:webHidden/>
          </w:rPr>
          <w:tab/>
        </w:r>
        <w:r w:rsidR="006D08D1">
          <w:rPr>
            <w:noProof/>
            <w:webHidden/>
          </w:rPr>
          <w:fldChar w:fldCharType="begin"/>
        </w:r>
        <w:r w:rsidR="006D08D1">
          <w:rPr>
            <w:noProof/>
            <w:webHidden/>
          </w:rPr>
          <w:instrText xml:space="preserve"> PAGEREF _Toc155551667 \h </w:instrText>
        </w:r>
        <w:r w:rsidR="006D08D1">
          <w:rPr>
            <w:noProof/>
            <w:webHidden/>
          </w:rPr>
        </w:r>
        <w:r w:rsidR="006D08D1">
          <w:rPr>
            <w:noProof/>
            <w:webHidden/>
          </w:rPr>
          <w:fldChar w:fldCharType="separate"/>
        </w:r>
        <w:r w:rsidR="006D08D1">
          <w:rPr>
            <w:noProof/>
            <w:webHidden/>
          </w:rPr>
          <w:t>50</w:t>
        </w:r>
        <w:r w:rsidR="006D08D1">
          <w:rPr>
            <w:noProof/>
            <w:webHidden/>
          </w:rPr>
          <w:fldChar w:fldCharType="end"/>
        </w:r>
      </w:hyperlink>
    </w:p>
    <w:p w14:paraId="522DC705" w14:textId="1050BCC6" w:rsidR="006D08D1" w:rsidRDefault="00000000">
      <w:pPr>
        <w:pStyle w:val="TableofFigures"/>
        <w:tabs>
          <w:tab w:val="right" w:leader="dot" w:pos="9350"/>
        </w:tabs>
        <w:rPr>
          <w:noProof/>
          <w:kern w:val="2"/>
          <w:sz w:val="22"/>
          <w:szCs w:val="22"/>
          <w:lang w:val="en-GB" w:eastAsia="en-GB"/>
          <w14:ligatures w14:val="standardContextual"/>
        </w:rPr>
      </w:pPr>
      <w:hyperlink w:anchor="_Toc155551668" w:history="1">
        <w:r w:rsidR="006D08D1" w:rsidRPr="00770ED7">
          <w:rPr>
            <w:rStyle w:val="Hyperlink"/>
            <w:noProof/>
          </w:rPr>
          <w:t>Chart 11: Game thread frame time distribution in the mass battle simulator with multithreading with 800 vs 800 units</w:t>
        </w:r>
        <w:r w:rsidR="006D08D1">
          <w:rPr>
            <w:noProof/>
            <w:webHidden/>
          </w:rPr>
          <w:tab/>
        </w:r>
        <w:r w:rsidR="006D08D1">
          <w:rPr>
            <w:noProof/>
            <w:webHidden/>
          </w:rPr>
          <w:fldChar w:fldCharType="begin"/>
        </w:r>
        <w:r w:rsidR="006D08D1">
          <w:rPr>
            <w:noProof/>
            <w:webHidden/>
          </w:rPr>
          <w:instrText xml:space="preserve"> PAGEREF _Toc155551668 \h </w:instrText>
        </w:r>
        <w:r w:rsidR="006D08D1">
          <w:rPr>
            <w:noProof/>
            <w:webHidden/>
          </w:rPr>
        </w:r>
        <w:r w:rsidR="006D08D1">
          <w:rPr>
            <w:noProof/>
            <w:webHidden/>
          </w:rPr>
          <w:fldChar w:fldCharType="separate"/>
        </w:r>
        <w:r w:rsidR="006D08D1">
          <w:rPr>
            <w:noProof/>
            <w:webHidden/>
          </w:rPr>
          <w:t>50</w:t>
        </w:r>
        <w:r w:rsidR="006D08D1">
          <w:rPr>
            <w:noProof/>
            <w:webHidden/>
          </w:rPr>
          <w:fldChar w:fldCharType="end"/>
        </w:r>
      </w:hyperlink>
    </w:p>
    <w:p w14:paraId="4138DA9E" w14:textId="63D66980" w:rsidR="006D08D1" w:rsidRDefault="00000000">
      <w:pPr>
        <w:pStyle w:val="TableofFigures"/>
        <w:tabs>
          <w:tab w:val="right" w:leader="dot" w:pos="9350"/>
        </w:tabs>
        <w:rPr>
          <w:noProof/>
          <w:kern w:val="2"/>
          <w:sz w:val="22"/>
          <w:szCs w:val="22"/>
          <w:lang w:val="en-GB" w:eastAsia="en-GB"/>
          <w14:ligatures w14:val="standardContextual"/>
        </w:rPr>
      </w:pPr>
      <w:hyperlink w:anchor="_Toc155551669" w:history="1">
        <w:r w:rsidR="006D08D1" w:rsidRPr="00770ED7">
          <w:rPr>
            <w:rStyle w:val="Hyperlink"/>
            <w:noProof/>
          </w:rPr>
          <w:t>Chart 12: Game thread frame time distribution in the mass battle simulator with spatial partitioning with 800 vs 800 units</w:t>
        </w:r>
        <w:r w:rsidR="006D08D1">
          <w:rPr>
            <w:noProof/>
            <w:webHidden/>
          </w:rPr>
          <w:tab/>
        </w:r>
        <w:r w:rsidR="006D08D1">
          <w:rPr>
            <w:noProof/>
            <w:webHidden/>
          </w:rPr>
          <w:fldChar w:fldCharType="begin"/>
        </w:r>
        <w:r w:rsidR="006D08D1">
          <w:rPr>
            <w:noProof/>
            <w:webHidden/>
          </w:rPr>
          <w:instrText xml:space="preserve"> PAGEREF _Toc155551669 \h </w:instrText>
        </w:r>
        <w:r w:rsidR="006D08D1">
          <w:rPr>
            <w:noProof/>
            <w:webHidden/>
          </w:rPr>
        </w:r>
        <w:r w:rsidR="006D08D1">
          <w:rPr>
            <w:noProof/>
            <w:webHidden/>
          </w:rPr>
          <w:fldChar w:fldCharType="separate"/>
        </w:r>
        <w:r w:rsidR="006D08D1">
          <w:rPr>
            <w:noProof/>
            <w:webHidden/>
          </w:rPr>
          <w:t>51</w:t>
        </w:r>
        <w:r w:rsidR="006D08D1">
          <w:rPr>
            <w:noProof/>
            <w:webHidden/>
          </w:rPr>
          <w:fldChar w:fldCharType="end"/>
        </w:r>
      </w:hyperlink>
    </w:p>
    <w:p w14:paraId="3D27A409" w14:textId="49302DE3" w:rsidR="006D08D1" w:rsidRDefault="00000000">
      <w:pPr>
        <w:pStyle w:val="TableofFigures"/>
        <w:tabs>
          <w:tab w:val="right" w:leader="dot" w:pos="9350"/>
        </w:tabs>
        <w:rPr>
          <w:noProof/>
          <w:kern w:val="2"/>
          <w:sz w:val="22"/>
          <w:szCs w:val="22"/>
          <w:lang w:val="en-GB" w:eastAsia="en-GB"/>
          <w14:ligatures w14:val="standardContextual"/>
        </w:rPr>
      </w:pPr>
      <w:hyperlink w:anchor="_Toc155551670" w:history="1">
        <w:r w:rsidR="006D08D1" w:rsidRPr="00770ED7">
          <w:rPr>
            <w:rStyle w:val="Hyperlink"/>
            <w:noProof/>
          </w:rPr>
          <w:t>Chart 13: Game thread frame time distribution in the mass battle simulator with animation sharing with 800 vs 800 units</w:t>
        </w:r>
        <w:r w:rsidR="006D08D1">
          <w:rPr>
            <w:noProof/>
            <w:webHidden/>
          </w:rPr>
          <w:tab/>
        </w:r>
        <w:r w:rsidR="006D08D1">
          <w:rPr>
            <w:noProof/>
            <w:webHidden/>
          </w:rPr>
          <w:fldChar w:fldCharType="begin"/>
        </w:r>
        <w:r w:rsidR="006D08D1">
          <w:rPr>
            <w:noProof/>
            <w:webHidden/>
          </w:rPr>
          <w:instrText xml:space="preserve"> PAGEREF _Toc155551670 \h </w:instrText>
        </w:r>
        <w:r w:rsidR="006D08D1">
          <w:rPr>
            <w:noProof/>
            <w:webHidden/>
          </w:rPr>
        </w:r>
        <w:r w:rsidR="006D08D1">
          <w:rPr>
            <w:noProof/>
            <w:webHidden/>
          </w:rPr>
          <w:fldChar w:fldCharType="separate"/>
        </w:r>
        <w:r w:rsidR="006D08D1">
          <w:rPr>
            <w:noProof/>
            <w:webHidden/>
          </w:rPr>
          <w:t>51</w:t>
        </w:r>
        <w:r w:rsidR="006D08D1">
          <w:rPr>
            <w:noProof/>
            <w:webHidden/>
          </w:rPr>
          <w:fldChar w:fldCharType="end"/>
        </w:r>
      </w:hyperlink>
    </w:p>
    <w:p w14:paraId="42380E0C" w14:textId="3C2FB0D8" w:rsidR="004E19CD" w:rsidRPr="00460533" w:rsidRDefault="006D08D1" w:rsidP="00561888">
      <w:pPr>
        <w:rPr>
          <w:highlight w:val="yellow"/>
        </w:rPr>
      </w:pPr>
      <w:r>
        <w:fldChar w:fldCharType="end"/>
      </w:r>
      <w:r w:rsidR="004E19CD">
        <w:br w:type="page"/>
      </w:r>
    </w:p>
    <w:p w14:paraId="24002F46" w14:textId="52AC9760" w:rsidR="000D5C84" w:rsidRDefault="000D5C84" w:rsidP="000D5C84">
      <w:pPr>
        <w:pStyle w:val="Heading1"/>
      </w:pPr>
      <w:bookmarkStart w:id="3" w:name="_Toc155520883"/>
      <w:r>
        <w:lastRenderedPageBreak/>
        <w:t>Introduction</w:t>
      </w:r>
      <w:bookmarkEnd w:id="3"/>
    </w:p>
    <w:p w14:paraId="664FA507" w14:textId="530F68EE" w:rsidR="000D5C84" w:rsidRDefault="00127F9B" w:rsidP="000D5C84">
      <w:r>
        <w:t>How often do you encounter huge battles with thousands of units in a video game? Not very often is the answer. This is because it is not simply a matter of increasing the amount of units, it is mostly about having the battle still run at a playable framerate.</w:t>
      </w:r>
    </w:p>
    <w:p w14:paraId="5E6A750E" w14:textId="13072978" w:rsidR="00127F9B" w:rsidRDefault="00127F9B" w:rsidP="000D5C84">
      <w:r>
        <w:t>With this research, we try to figure out how to optimize big simulations of agents in video games. We find the most used techniques and implement some in our own battle simulator game, which is then compared to a standard battle simulator without optimizations, to see which techniques had which impact on performance.</w:t>
      </w:r>
    </w:p>
    <w:p w14:paraId="5466A476" w14:textId="7FDE5019" w:rsidR="00127F9B" w:rsidRDefault="00127F9B" w:rsidP="000D5C84">
      <w:r>
        <w:t>The research assumes we are optimizing a battle simulator, but most optimization techniques can be applied to any game that has a large amount of independent agents in a simulation.</w:t>
      </w:r>
    </w:p>
    <w:p w14:paraId="30A6066E" w14:textId="3CDF7865" w:rsidR="00220A6D" w:rsidRDefault="00A95F5E" w:rsidP="000D5C84">
      <w:r>
        <w:t>The main technique that will be used is data oriented programming and how to use other techniques together with DOP to achieve better performance.</w:t>
      </w:r>
    </w:p>
    <w:p w14:paraId="359BCCA7" w14:textId="77777777" w:rsidR="000E675C" w:rsidRDefault="000E675C" w:rsidP="000D5C84"/>
    <w:p w14:paraId="030FDE2D" w14:textId="5DDD7043" w:rsidR="000E675C" w:rsidRDefault="00220A6D">
      <w:r>
        <w:t>The research question that</w:t>
      </w:r>
      <w:r w:rsidR="00A95F5E">
        <w:t xml:space="preserve"> we will try to answer in this </w:t>
      </w:r>
      <w:r>
        <w:t>research</w:t>
      </w:r>
      <w:r w:rsidR="00A95F5E">
        <w:t xml:space="preserve"> paper</w:t>
      </w:r>
      <w:r>
        <w:t xml:space="preserve"> is the following:</w:t>
      </w:r>
      <w:r>
        <w:br/>
      </w:r>
      <w:r w:rsidRPr="00F7278D">
        <w:rPr>
          <w:b/>
          <w:bCs/>
        </w:rPr>
        <w:t>How to simulate massive amounts of independent AI agents in real-time, in a</w:t>
      </w:r>
      <w:r w:rsidR="0074402E">
        <w:rPr>
          <w:b/>
          <w:bCs/>
        </w:rPr>
        <w:t xml:space="preserve"> </w:t>
      </w:r>
      <w:r w:rsidR="0074402E" w:rsidRPr="0074402E">
        <w:rPr>
          <w:b/>
          <w:bCs/>
        </w:rPr>
        <w:t>3D</w:t>
      </w:r>
      <w:r w:rsidRPr="00F7278D">
        <w:rPr>
          <w:b/>
          <w:bCs/>
        </w:rPr>
        <w:t xml:space="preserve"> game made with a modern game engine?</w:t>
      </w:r>
    </w:p>
    <w:p w14:paraId="6925CC7B" w14:textId="77777777" w:rsidR="000E675C" w:rsidRDefault="000E675C"/>
    <w:p w14:paraId="4859CD9B" w14:textId="08A958A2" w:rsidR="000E675C" w:rsidRDefault="000E675C">
      <w:r>
        <w:t>We will answer the research question by testing the following hypotheses:</w:t>
      </w:r>
    </w:p>
    <w:p w14:paraId="707567F8" w14:textId="061680A5" w:rsidR="000E675C" w:rsidRPr="00F7278D" w:rsidRDefault="000E675C" w:rsidP="00F7278D">
      <w:pPr>
        <w:rPr>
          <w:b/>
          <w:bCs/>
        </w:rPr>
      </w:pPr>
      <w:r w:rsidRPr="00F7278D">
        <w:rPr>
          <w:b/>
          <w:bCs/>
        </w:rPr>
        <w:t>By utilizing Unreal Engine’s Mass system, combined with other techniques, we can simulate more than</w:t>
      </w:r>
      <w:r w:rsidRPr="00F7278D">
        <w:rPr>
          <w:b/>
          <w:bCs/>
        </w:rPr>
        <w:br/>
        <w:t>20 000 agents fighting each other at 30 fps.</w:t>
      </w:r>
    </w:p>
    <w:p w14:paraId="2D02510B" w14:textId="278FBAF4" w:rsidR="000E675C" w:rsidRPr="000E675C" w:rsidRDefault="000E675C" w:rsidP="00F7278D">
      <w:pPr>
        <w:pStyle w:val="ListParagraph"/>
        <w:numPr>
          <w:ilvl w:val="0"/>
          <w:numId w:val="39"/>
        </w:numPr>
      </w:pPr>
      <w:r w:rsidRPr="000E675C">
        <w:t>Using Unreal Engine’s Mass system will improve overall performance.</w:t>
      </w:r>
    </w:p>
    <w:p w14:paraId="4CEBD7C8" w14:textId="663671C5" w:rsidR="000E675C" w:rsidRPr="000E675C" w:rsidRDefault="000E675C" w:rsidP="00F7278D">
      <w:pPr>
        <w:pStyle w:val="ListParagraph"/>
        <w:numPr>
          <w:ilvl w:val="0"/>
          <w:numId w:val="39"/>
        </w:numPr>
      </w:pPr>
      <w:r w:rsidRPr="000E675C">
        <w:t>Multithreading</w:t>
      </w:r>
      <w:r>
        <w:t xml:space="preserve"> certain processes within</w:t>
      </w:r>
      <w:r w:rsidRPr="000E675C">
        <w:t xml:space="preserve"> Unreal Engine’s Mass system will improve</w:t>
      </w:r>
      <w:r>
        <w:t xml:space="preserve"> overall</w:t>
      </w:r>
      <w:r w:rsidRPr="000E675C">
        <w:t xml:space="preserve"> performance.</w:t>
      </w:r>
    </w:p>
    <w:p w14:paraId="0EC1E3C2" w14:textId="78AB4137" w:rsidR="000E675C" w:rsidRPr="000E675C" w:rsidRDefault="000E675C" w:rsidP="00F7278D">
      <w:pPr>
        <w:pStyle w:val="ListParagraph"/>
        <w:numPr>
          <w:ilvl w:val="0"/>
          <w:numId w:val="39"/>
        </w:numPr>
      </w:pPr>
      <w:r w:rsidRPr="000E675C">
        <w:t xml:space="preserve">Using octree spatial partitioning will </w:t>
      </w:r>
      <w:r>
        <w:t>reduce the frame time needed for target acquisition</w:t>
      </w:r>
      <w:r w:rsidRPr="000E675C">
        <w:t>.</w:t>
      </w:r>
    </w:p>
    <w:p w14:paraId="54B3B2B2" w14:textId="56116AEA" w:rsidR="000E675C" w:rsidRPr="00561888" w:rsidRDefault="000E675C" w:rsidP="00561888">
      <w:pPr>
        <w:pStyle w:val="ListParagraph"/>
        <w:numPr>
          <w:ilvl w:val="0"/>
          <w:numId w:val="39"/>
        </w:numPr>
      </w:pPr>
      <w:r w:rsidRPr="000E675C">
        <w:t xml:space="preserve">Using </w:t>
      </w:r>
      <w:r>
        <w:t>animation sharing</w:t>
      </w:r>
      <w:r w:rsidRPr="000E675C">
        <w:t xml:space="preserve"> will </w:t>
      </w:r>
      <w:r>
        <w:t>reduce animation frame time</w:t>
      </w:r>
      <w:r w:rsidRPr="000E675C">
        <w:t>.</w:t>
      </w:r>
    </w:p>
    <w:p w14:paraId="1CF5DEFA" w14:textId="1F77E787" w:rsidR="00A95F5E" w:rsidRDefault="00A95F5E">
      <w:r>
        <w:br w:type="page"/>
      </w:r>
    </w:p>
    <w:p w14:paraId="0A652314" w14:textId="6ECA2726" w:rsidR="00460533" w:rsidRDefault="004E19CD" w:rsidP="00763C59">
      <w:pPr>
        <w:pStyle w:val="Heading1"/>
      </w:pPr>
      <w:bookmarkStart w:id="4" w:name="_Toc155520884"/>
      <w:r>
        <w:lastRenderedPageBreak/>
        <w:t>Literature Study / Theoretical Framework</w:t>
      </w:r>
      <w:bookmarkEnd w:id="4"/>
    </w:p>
    <w:p w14:paraId="22D07D76" w14:textId="70CE0A52" w:rsidR="006C460A" w:rsidRDefault="00536F67" w:rsidP="001D5823">
      <w:r>
        <w:t>The optimization of the simulation of large amounts of agents in a video game</w:t>
      </w:r>
      <w:r w:rsidR="00BE7F37">
        <w:t xml:space="preserve"> is a complex topic since t</w:t>
      </w:r>
      <w:r w:rsidR="006C460A">
        <w:t>here are many factors relat</w:t>
      </w:r>
      <w:r w:rsidR="00BE7F37">
        <w:t>ing to performance. T</w:t>
      </w:r>
      <w:r w:rsidR="006C460A">
        <w:t>here are many different ways that you can optimize depending on the needs of your game. Some are more complicated and difficult to implement than others</w:t>
      </w:r>
      <w:r w:rsidR="00BE7F37">
        <w:t>.</w:t>
      </w:r>
    </w:p>
    <w:p w14:paraId="75BC9472" w14:textId="48A28A58" w:rsidR="00F82B3F" w:rsidRDefault="00F82B3F" w:rsidP="001D5823">
      <w:r>
        <w:t>We will do our best to explain to most commonly applied methods and provide sources if you want to delve deeper into a topic.</w:t>
      </w:r>
    </w:p>
    <w:p w14:paraId="7D8536CF" w14:textId="77777777" w:rsidR="006C460A" w:rsidRDefault="006C460A" w:rsidP="001D5823"/>
    <w:p w14:paraId="39F4ED15" w14:textId="77777777" w:rsidR="00536F67" w:rsidRDefault="00BA5C57" w:rsidP="00536F67">
      <w:pPr>
        <w:pStyle w:val="Heading2"/>
        <w:numPr>
          <w:ilvl w:val="0"/>
          <w:numId w:val="34"/>
        </w:numPr>
      </w:pPr>
      <w:bookmarkStart w:id="5" w:name="_Toc155520885"/>
      <w:r>
        <w:t>Data oriented programming</w:t>
      </w:r>
      <w:bookmarkEnd w:id="5"/>
    </w:p>
    <w:p w14:paraId="170A6E2B" w14:textId="6AF94714" w:rsidR="004256F0" w:rsidRDefault="005634A3" w:rsidP="00536F67">
      <w:r>
        <w:t>Data oriented programming</w:t>
      </w:r>
      <w:r w:rsidR="006C69A9">
        <w:t xml:space="preserve"> (sometimes called Data oriented design)</w:t>
      </w:r>
      <w:r>
        <w:t xml:space="preserve"> is a programming approach</w:t>
      </w:r>
      <w:r w:rsidR="004256F0">
        <w:t xml:space="preserve"> where data is separated from code</w:t>
      </w:r>
      <w:r w:rsidR="00DC64F8">
        <w:t>,</w:t>
      </w:r>
      <w:r w:rsidR="004256F0">
        <w:t xml:space="preserve"> with </w:t>
      </w:r>
      <w:r w:rsidR="00DC64F8">
        <w:t>the</w:t>
      </w:r>
      <w:r w:rsidR="004256F0">
        <w:t xml:space="preserve"> main goal</w:t>
      </w:r>
      <w:r w:rsidR="00DC64F8">
        <w:t xml:space="preserve"> of making</w:t>
      </w:r>
      <w:r w:rsidR="004256F0">
        <w:t xml:space="preserve"> more efficient use of the </w:t>
      </w:r>
      <w:proofErr w:type="spellStart"/>
      <w:r w:rsidR="004256F0">
        <w:t>cpu</w:t>
      </w:r>
      <w:proofErr w:type="spellEnd"/>
      <w:r w:rsidR="004256F0">
        <w:t xml:space="preserve"> cache, by </w:t>
      </w:r>
      <w:r w:rsidR="00B817D3">
        <w:t>aligning data</w:t>
      </w:r>
      <w:r w:rsidR="00DC64F8">
        <w:t xml:space="preserve"> to</w:t>
      </w:r>
      <w:r w:rsidR="00B817D3">
        <w:t xml:space="preserve"> </w:t>
      </w:r>
      <w:r w:rsidR="004256F0">
        <w:t>avoid cache misses.</w:t>
      </w:r>
      <w:r w:rsidR="008C4A55">
        <w:br/>
      </w:r>
    </w:p>
    <w:p w14:paraId="4BD8BE36" w14:textId="36312D58" w:rsidR="00DC64F8" w:rsidRDefault="00DC64F8" w:rsidP="00536F67">
      <w:r>
        <w:t>I</w:t>
      </w:r>
      <w:r w:rsidR="002B4D9A">
        <w:t xml:space="preserve">n a game engine, data oriented programming is usually applied by using </w:t>
      </w:r>
      <w:r>
        <w:t>ECS (Entity Component System)</w:t>
      </w:r>
      <w:r w:rsidR="002B4D9A">
        <w:t>.</w:t>
      </w:r>
      <w:r w:rsidR="00344086">
        <w:br/>
      </w:r>
      <w:r w:rsidR="002B4D9A">
        <w:t xml:space="preserve">This is an approach where there are entities, represented by a unique </w:t>
      </w:r>
      <w:r w:rsidR="00344086">
        <w:t>ID</w:t>
      </w:r>
      <w:r w:rsidR="002B4D9A">
        <w:t>, that are associated with components.</w:t>
      </w:r>
      <w:r w:rsidR="00344086">
        <w:br/>
      </w:r>
      <w:r w:rsidR="002B4D9A">
        <w:t>Components mark an entity to have certain functionality, and hold</w:t>
      </w:r>
      <w:r w:rsidR="00344086">
        <w:t xml:space="preserve"> the</w:t>
      </w:r>
      <w:r w:rsidR="002B4D9A">
        <w:t xml:space="preserve"> data </w:t>
      </w:r>
      <w:r w:rsidR="00344086">
        <w:t>needed for that functionality.</w:t>
      </w:r>
      <w:r w:rsidR="00344086">
        <w:br/>
        <w:t>Systems operate on all entities that have certain components, and manipulate data accordingly.</w:t>
      </w:r>
    </w:p>
    <w:p w14:paraId="3817575D" w14:textId="17A5582C" w:rsidR="00344086" w:rsidRDefault="00344086" w:rsidP="00536F67">
      <w:r>
        <w:t xml:space="preserve">An example of this is a movement system, which evaluates all entities that have a position and movement component. The position component just holds a position, and the movement component holds a </w:t>
      </w:r>
      <w:proofErr w:type="spellStart"/>
      <w:r>
        <w:t>movespeed</w:t>
      </w:r>
      <w:proofErr w:type="spellEnd"/>
      <w:r>
        <w:t xml:space="preserve"> and direction. The system then goes over all position components and updates their position based on the direction and </w:t>
      </w:r>
      <w:proofErr w:type="spellStart"/>
      <w:r>
        <w:t>movespeed</w:t>
      </w:r>
      <w:proofErr w:type="spellEnd"/>
      <w:r>
        <w:t xml:space="preserve"> of the movement components with the same entity ID.</w:t>
      </w:r>
    </w:p>
    <w:p w14:paraId="0AB373E4" w14:textId="77777777" w:rsidR="00763C59" w:rsidRDefault="00D3038D" w:rsidP="00536F67">
      <w:r>
        <w:fldChar w:fldCharType="begin"/>
      </w:r>
      <w:r>
        <w:instrText xml:space="preserve"> ADDIN ZOTERO_ITEM CSL_CITATION {"citationID":"4rKvE8qc","properties":{"formattedCitation":"[1]\\uc0\\u8211{}[5]","plainCitation":"[1]–[5]","noteIndex":0},"citationItems":[{"id":40,"uris":["http://zotero.org/users/12779847/items/ATA6STMQ"],"itemData":{"id":40,"type":"motion_picture","abstract":"http://www.cppcon.org--Presentation Slides, PDFs, Source Code and other presenter materials are available at: https://github.com/CppCon/CppCon2014--The trans...","language":"en","source":"www.youtube.com","title":"CppCon 2014: Mike Acton \"Data-Oriented Design and C++\"","title-short":"CppCon 2014","URL":"https://www.youtube.com/watch?v=rX0ItVEVjHc","director":[{"family":"Mike Acton","given":""}],"accessed":{"date-parts":[["2023",10,21]]},"issued":{"date-parts":[["2014",9,30]]}}},{"id":41,"uris":["http://zotero.org/users/12779847/items/VIHVVWD3"],"itemData":{"id":41,"type":"motion_picture","abstract":"http://CppCon.org—Presentation Slides, PDFs, Source Code and other presenter materials are available at: https://github.com/CppCon/CppCon2018—For decades C++...","language":"en","source":"www.youtube.com","title":"CppCon 2018: Stoyan Nikolov “OOP Is Dead, Long Live Data-oriented Design”","title-short":"CppCon 2018","URL":"https://www.youtube.com/watch?v=yy8jQgmhbAU","director":[{"family":"Stoyan Nikolov","given":""}],"accessed":{"date-parts":[["2023",10,21]]},"issued":{"date-parts":[["2018",10,26]]}}},{"id":79,"uris":["http://zotero.org/users/12779847/items/USSKVNJ2"],"itemData":{"id":79,"type":"entry-encyclopedia","abstract":"As a design paradigm, data-oriented-design focuses on optimal transformations of data and focuses on modelling programs as transforms. Transforms are abstractions of code that solely focus on the mapping of inputs to outputs. They do not distinguish between accessing inputs by parameter, pointer, reference, upvalue, and vice versa with writing outputs. This eliminates the concept of a Side-effect and focuses solely on how inputs transform into outputs, logically identical to functions in mathematics. \nStrategies and patterns emerging from the notion of modelling via transforms often base themselves upon allowing assumptions about a program or subprogram's state. Examples such as Existential Processing and Hierarchical Level of Detail are all integral proponents of the core design principles. \nAs a programming paradigm, data-oriented programming (also commonly referred to as data-oriented design), is about implementing transforms into the native language, often with Procedural, Functional, and Array programming, though not limited from Object-oriented programming. To most optimally transform data between different states, the approach is to first focus on what transforms exist and discovering what they need to operate. Second is to optimize data layouts for these transforms, separating and sorting fields according to when they are needed, and to think about how data flows through the transform chains. \nIn the context of computing, data-oriented programming heavily benefits from program optimizations motivated by efficient usage of the CPU cache, often used in video game development. Proponents include Mike Acton, Scott Meyers, Jonathan Blow, and Andrew Kelley. The parallel array (or structure of arrays) is a commonly referenced example of one such cache-motivated data structure. It is contrasted with the array of structures typical of object-oriented designs, and eventually balanced to a structure of arrays of structures.","container-title":"Wikipedia","language":"en","license":"Creative Commons Attribution-ShareAlike License","note":"Page Version ID: 1178464448","source":"Wikipedia","title":"Data-oriented design","URL":"https://en.wikipedia.org/w/index.php?title=Data-oriented_design&amp;oldid=1178464448","accessed":{"date-parts":[["2023",10,21]]},"issued":{"date-parts":[["2023",10,3]]}}},{"id":800,"uris":["http://zotero.org/users/12779847/items/NG5DJH66"],"itemData":{"id":800,"type":"entry-encyclopedia","abstract":"Entity component system (ECS) is a software architectural pattern mostly used in video game development for the representation of game world objects. An ECS comprises entities composed from components of data, with systems which operate on entities' components.\nECS follows the principle of composition over inheritance, meaning that every entity is defined not by a type hierarchy, but by the components that are associated with it. Systems act globally over all entities which have the required components.","container-title":"Wikipedia","language":"en","license":"Creative Commons Attribution-ShareAlike License","note":"Page Version ID: 1190943102","source":"Wikipedia","title":"Entity component system","URL":"https://en.wikipedia.org/w/index.php?title=Entity_component_system&amp;oldid=1190943102","accessed":{"date-parts":[["2024",1,7]]},"issued":{"date-parts":[["2023",12,20]]}}},{"id":50,"uris":["http://zotero.org/users/12779847/items/598HBCFN"],"itemData":{"id":50,"type":"motion_picture","abstract":"Brief overview of Entity Component Systems in game development and a demo of such system in Unreal Engine 4.0:00 Introduction0:19 Understanding the Problem3:...","language":"en","source":"www.youtube.com","title":"The ECS Architecture - Performance in UE4","URL":"https://www.youtube.com/watch?v=kXd0VDZDSks","director":[{"family":"MazyModz","given":""}],"accessed":{"date-parts":[["2023",10,21]]},"issued":{"date-parts":[["2021",2,6]]}},"label":"page"}],"schema":"https://github.com/citation-style-language/schema/raw/master/csl-citation.json"} </w:instrText>
      </w:r>
      <w:r>
        <w:fldChar w:fldCharType="separate"/>
      </w:r>
      <w:r w:rsidRPr="00D3038D">
        <w:rPr>
          <w:rFonts w:ascii="Calibri" w:hAnsi="Calibri" w:cs="Calibri"/>
          <w:szCs w:val="24"/>
        </w:rPr>
        <w:t>[1]–[5]</w:t>
      </w:r>
      <w:r>
        <w:fldChar w:fldCharType="end"/>
      </w:r>
    </w:p>
    <w:p w14:paraId="6D7F5FEB" w14:textId="5C4CD5D0" w:rsidR="00F46E96" w:rsidRDefault="00F46E96" w:rsidP="00536F67">
      <w:r>
        <w:br w:type="page"/>
      </w:r>
    </w:p>
    <w:p w14:paraId="06F19798" w14:textId="1A6BF078" w:rsidR="00536F67" w:rsidRDefault="00536F67" w:rsidP="00536F67">
      <w:pPr>
        <w:pStyle w:val="Heading2"/>
        <w:numPr>
          <w:ilvl w:val="0"/>
          <w:numId w:val="34"/>
        </w:numPr>
      </w:pPr>
      <w:bookmarkStart w:id="6" w:name="_Toc155520886"/>
      <w:r>
        <w:lastRenderedPageBreak/>
        <w:t>Unreal Engine Mass</w:t>
      </w:r>
      <w:bookmarkEnd w:id="6"/>
    </w:p>
    <w:p w14:paraId="423F6179" w14:textId="77777777" w:rsidR="002D4805" w:rsidRDefault="00CA6892" w:rsidP="00536F67">
      <w:r>
        <w:t>Unreal Engine has implemented their own ECS system, called Mass, with the introduction of Unreal Engine 5.0.</w:t>
      </w:r>
      <w:r w:rsidR="002D4805">
        <w:t xml:space="preserve"> This system uses the same concepts as ECS, but has named things a bit different. Entities are still called entities, components are called fragments, and systems are called processors.</w:t>
      </w:r>
    </w:p>
    <w:p w14:paraId="54D376B5" w14:textId="42B339F1" w:rsidR="00CA6892" w:rsidRDefault="002D4805" w:rsidP="00536F67">
      <w:r>
        <w:t>There are some other concepts that they added, like traits, which are used to define what fragments an entity has. For example a movement trait might add a transform fragment and a movement fragment. They allow for easier configuration of entities.</w:t>
      </w:r>
    </w:p>
    <w:p w14:paraId="78B25A9B" w14:textId="304A9BD7" w:rsidR="002D4805" w:rsidRDefault="002D4805" w:rsidP="00536F67">
      <w:r>
        <w:t>Another concept they added are archetypes</w:t>
      </w:r>
      <w:r w:rsidR="00793A83">
        <w:t>, which</w:t>
      </w:r>
      <w:r>
        <w:t xml:space="preserve"> </w:t>
      </w:r>
      <w:r w:rsidR="00793A83">
        <w:t>group entities with the same fragments together which are then evaluated in processors as separate chunks.</w:t>
      </w:r>
    </w:p>
    <w:p w14:paraId="4B7C4843" w14:textId="01E43F76" w:rsidR="00793A83" w:rsidRDefault="00793A83" w:rsidP="00536F67">
      <w:r>
        <w:t>They also added tags, that are fragments without data, used to identify entities easier. An entity might have the “dead” tag to indicate it is dead. The movement processor will then not operate on archetypes with the “dead” tag.</w:t>
      </w:r>
    </w:p>
    <w:p w14:paraId="673F5C31" w14:textId="51432CD0" w:rsidR="003A0148" w:rsidRDefault="003A0148" w:rsidP="00536F67">
      <w:r>
        <w:t xml:space="preserve">Mass also includes lots of in-built fragments and tags that can help you set up basic functionality very quickly. It includes things like steering and avoidance, and also visualization. It is also made to work well with </w:t>
      </w:r>
      <w:proofErr w:type="spellStart"/>
      <w:r>
        <w:t>zonegraphs</w:t>
      </w:r>
      <w:proofErr w:type="spellEnd"/>
      <w:r>
        <w:t>, which can be used to direct crowds. This was used extensively in the City Sample demo project, released with Unreal Engine 5.0.</w:t>
      </w:r>
    </w:p>
    <w:p w14:paraId="62257060" w14:textId="77777777" w:rsidR="008B7B13" w:rsidRDefault="00B51E82" w:rsidP="008B7B13">
      <w:pPr>
        <w:keepNext/>
      </w:pPr>
      <w:r>
        <w:rPr>
          <w:noProof/>
        </w:rPr>
        <w:drawing>
          <wp:inline distT="0" distB="0" distL="0" distR="0" wp14:anchorId="79BCE89B" wp14:editId="6BEF34E6">
            <wp:extent cx="5943600" cy="1941195"/>
            <wp:effectExtent l="0" t="0" r="0" b="1905"/>
            <wp:docPr id="1285362252" name="Picture 5"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5362252" name="Picture 5" descr="A screenshot of a computer&#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3600" cy="1941195"/>
                    </a:xfrm>
                    <a:prstGeom prst="rect">
                      <a:avLst/>
                    </a:prstGeom>
                    <a:noFill/>
                    <a:ln>
                      <a:noFill/>
                    </a:ln>
                  </pic:spPr>
                </pic:pic>
              </a:graphicData>
            </a:graphic>
          </wp:inline>
        </w:drawing>
      </w:r>
    </w:p>
    <w:p w14:paraId="1FA9B4C4" w14:textId="3A844394" w:rsidR="00B51E82" w:rsidRDefault="008B7B13" w:rsidP="008B7B13">
      <w:pPr>
        <w:pStyle w:val="Caption"/>
        <w:rPr>
          <w:noProof/>
        </w:rPr>
      </w:pPr>
      <w:bookmarkStart w:id="7" w:name="_Toc155551497"/>
      <w:r>
        <w:t xml:space="preserve">Figure </w:t>
      </w:r>
      <w:r w:rsidR="00000000">
        <w:fldChar w:fldCharType="begin"/>
      </w:r>
      <w:r w:rsidR="00000000">
        <w:instrText xml:space="preserve"> SEQ Figure \* ARABIC </w:instrText>
      </w:r>
      <w:r w:rsidR="00000000">
        <w:fldChar w:fldCharType="separate"/>
      </w:r>
      <w:r w:rsidR="00CF321A">
        <w:rPr>
          <w:noProof/>
        </w:rPr>
        <w:t>1</w:t>
      </w:r>
      <w:r w:rsidR="00000000">
        <w:rPr>
          <w:noProof/>
        </w:rPr>
        <w:fldChar w:fldCharType="end"/>
      </w:r>
      <w:r>
        <w:t xml:space="preserve">: </w:t>
      </w:r>
      <w:proofErr w:type="spellStart"/>
      <w:r>
        <w:t>MassEntity</w:t>
      </w:r>
      <w:proofErr w:type="spellEnd"/>
      <w:r>
        <w:t xml:space="preserve"> archetype graph - </w:t>
      </w:r>
      <w:proofErr w:type="spellStart"/>
      <w:r>
        <w:t>MassEntity</w:t>
      </w:r>
      <w:proofErr w:type="spellEnd"/>
      <w:r>
        <w:t xml:space="preserve"> documentation (Epic Games</w:t>
      </w:r>
      <w:r>
        <w:rPr>
          <w:noProof/>
        </w:rPr>
        <w:t>)</w:t>
      </w:r>
      <w:bookmarkEnd w:id="7"/>
      <w:r w:rsidR="00681006">
        <w:rPr>
          <w:noProof/>
        </w:rPr>
        <w:fldChar w:fldCharType="begin"/>
      </w:r>
      <w:r w:rsidR="00681006">
        <w:rPr>
          <w:noProof/>
        </w:rPr>
        <w:instrText xml:space="preserve"> ADDIN ZOTERO_ITEM CSL_CITATION {"citationID":"VDn7wEll","properties":{"formattedCitation":"[6]","plainCitation":"[6]","noteIndex":0},"citationItems":[{"id":83,"uris":["http://zotero.org/users/12779847/items/Q7G3TGBK"],"itemData":{"id":83,"type":"webpage","abstract":"Overview of Unreal Engine's MassEntity system.","language":"en-US","title":"MassEntity Overview","URL":"https://docs.unrealengine.com/5.2/en-US/overview-of-mass-entity-in-unreal-engine/","accessed":{"date-parts":[["2023",10,21]]}}}],"schema":"https://github.com/citation-style-language/schema/raw/master/csl-citation.json"} </w:instrText>
      </w:r>
      <w:r w:rsidR="00681006">
        <w:rPr>
          <w:noProof/>
        </w:rPr>
        <w:fldChar w:fldCharType="separate"/>
      </w:r>
      <w:r w:rsidR="00681006" w:rsidRPr="00681006">
        <w:rPr>
          <w:rFonts w:ascii="Calibri" w:hAnsi="Calibri" w:cs="Calibri"/>
        </w:rPr>
        <w:t>[6]</w:t>
      </w:r>
      <w:r w:rsidR="00681006">
        <w:rPr>
          <w:noProof/>
        </w:rPr>
        <w:fldChar w:fldCharType="end"/>
      </w:r>
    </w:p>
    <w:p w14:paraId="22A57311" w14:textId="77777777" w:rsidR="00763C59" w:rsidRPr="00763C59" w:rsidRDefault="00763C59" w:rsidP="00763C59"/>
    <w:p w14:paraId="25316252" w14:textId="77777777" w:rsidR="008B7B13" w:rsidRDefault="00B51E82" w:rsidP="008B7B13">
      <w:pPr>
        <w:keepNext/>
      </w:pPr>
      <w:r>
        <w:rPr>
          <w:noProof/>
        </w:rPr>
        <w:drawing>
          <wp:inline distT="0" distB="0" distL="0" distR="0" wp14:anchorId="25C2D20E" wp14:editId="228428AB">
            <wp:extent cx="5943600" cy="1375410"/>
            <wp:effectExtent l="0" t="0" r="0" b="0"/>
            <wp:docPr id="165143752" name="Picture 6" descr="A green oval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143752" name="Picture 6" descr="A green oval with black text&#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43600" cy="1375410"/>
                    </a:xfrm>
                    <a:prstGeom prst="rect">
                      <a:avLst/>
                    </a:prstGeom>
                    <a:noFill/>
                    <a:ln>
                      <a:noFill/>
                    </a:ln>
                  </pic:spPr>
                </pic:pic>
              </a:graphicData>
            </a:graphic>
          </wp:inline>
        </w:drawing>
      </w:r>
    </w:p>
    <w:p w14:paraId="6B4E204A" w14:textId="4C653A8E" w:rsidR="00B51E82" w:rsidRDefault="008B7B13" w:rsidP="008B7B13">
      <w:pPr>
        <w:pStyle w:val="Caption"/>
      </w:pPr>
      <w:bookmarkStart w:id="8" w:name="_Toc155551498"/>
      <w:r>
        <w:t xml:space="preserve">Figure </w:t>
      </w:r>
      <w:r w:rsidR="00000000">
        <w:fldChar w:fldCharType="begin"/>
      </w:r>
      <w:r w:rsidR="00000000">
        <w:instrText xml:space="preserve"> SEQ Figure \* ARABIC </w:instrText>
      </w:r>
      <w:r w:rsidR="00000000">
        <w:fldChar w:fldCharType="separate"/>
      </w:r>
      <w:r w:rsidR="00CF321A">
        <w:rPr>
          <w:noProof/>
        </w:rPr>
        <w:t>2</w:t>
      </w:r>
      <w:r w:rsidR="00000000">
        <w:rPr>
          <w:noProof/>
        </w:rPr>
        <w:fldChar w:fldCharType="end"/>
      </w:r>
      <w:r w:rsidRPr="00A75B91">
        <w:t xml:space="preserve">: </w:t>
      </w:r>
      <w:proofErr w:type="spellStart"/>
      <w:r w:rsidRPr="00A75B91">
        <w:t>MassEntity</w:t>
      </w:r>
      <w:proofErr w:type="spellEnd"/>
      <w:r w:rsidRPr="00A75B91">
        <w:t xml:space="preserve"> </w:t>
      </w:r>
      <w:r>
        <w:t>processor</w:t>
      </w:r>
      <w:r w:rsidRPr="00A75B91">
        <w:t xml:space="preserve"> graph - </w:t>
      </w:r>
      <w:proofErr w:type="spellStart"/>
      <w:r w:rsidRPr="00A75B91">
        <w:t>MassEntity</w:t>
      </w:r>
      <w:proofErr w:type="spellEnd"/>
      <w:r w:rsidRPr="00A75B91">
        <w:t xml:space="preserve"> documentation (Epic Games)</w:t>
      </w:r>
      <w:bookmarkEnd w:id="8"/>
      <w:r w:rsidR="00681006">
        <w:fldChar w:fldCharType="begin"/>
      </w:r>
      <w:r w:rsidR="00681006">
        <w:instrText xml:space="preserve"> ADDIN ZOTERO_ITEM CSL_CITATION {"citationID":"0WgemNOP","properties":{"formattedCitation":"[6]","plainCitation":"[6]","noteIndex":0},"citationItems":[{"id":83,"uris":["http://zotero.org/users/12779847/items/Q7G3TGBK"],"itemData":{"id":83,"type":"webpage","abstract":"Overview of Unreal Engine's MassEntity system.","language":"en-US","title":"MassEntity Overview","URL":"https://docs.unrealengine.com/5.2/en-US/overview-of-mass-entity-in-unreal-engine/","accessed":{"date-parts":[["2023",10,21]]}}}],"schema":"https://github.com/citation-style-language/schema/raw/master/csl-citation.json"} </w:instrText>
      </w:r>
      <w:r w:rsidR="00681006">
        <w:fldChar w:fldCharType="separate"/>
      </w:r>
      <w:r w:rsidR="00681006" w:rsidRPr="00681006">
        <w:rPr>
          <w:rFonts w:ascii="Calibri" w:hAnsi="Calibri" w:cs="Calibri"/>
        </w:rPr>
        <w:t>[6]</w:t>
      </w:r>
      <w:r w:rsidR="00681006">
        <w:fldChar w:fldCharType="end"/>
      </w:r>
    </w:p>
    <w:p w14:paraId="4B61086F" w14:textId="77777777" w:rsidR="00725D2F" w:rsidRDefault="003A0148" w:rsidP="00536F67">
      <w:r>
        <w:lastRenderedPageBreak/>
        <w:t xml:space="preserve">The in-built visualization for Mass is quite complex and will work well enough for most projects. There are two different representation methods: instanced static meshes, and </w:t>
      </w:r>
      <w:r w:rsidR="00F01D5C">
        <w:t>actors.</w:t>
      </w:r>
      <w:r w:rsidR="00F01D5C">
        <w:br/>
        <w:t>Using instanced static meshes is the most optimized as it will create an instance of a specified static mesh at the location of every entity.</w:t>
      </w:r>
      <w:r w:rsidR="00F01D5C">
        <w:br/>
        <w:t>Using actors is heavier on performance since there will be an actor spawned for every entity and there is an extra step in communicating from Mass to the actor. However, actors allow for much more options in how you can render. The most obvious way of using an actor is to add a skeletal mesh to the actor to allow bone animations to be played. But you could also add logic to the actor to for example change material when you are hit.</w:t>
      </w:r>
    </w:p>
    <w:p w14:paraId="3B1A6936" w14:textId="648D6596" w:rsidR="003A0148" w:rsidRDefault="00F01D5C" w:rsidP="00536F67">
      <w:r>
        <w:t>You can even take it a step further and put gameplay logic on the actor and communicate back to Mass to inform the entity of any changes that have to be made.</w:t>
      </w:r>
    </w:p>
    <w:p w14:paraId="5C75C835" w14:textId="77777777" w:rsidR="00763C59" w:rsidRDefault="00681006">
      <w:r>
        <w:fldChar w:fldCharType="begin"/>
      </w:r>
      <w:r>
        <w:instrText xml:space="preserve"> ADDIN ZOTERO_ITEM CSL_CITATION {"citationID":"3gFkuAlY","properties":{"formattedCitation":"[6]\\uc0\\u8211{}[23]","plainCitation":"[6]–[23]","noteIndex":0},"citationItems":[{"id":65,"uris":["http://zotero.org/users/12779847/items/SNASMWSJ"],"itemData":{"id":65,"type":"webpage","container-title":"Github","title":"Community Mass Sample","URL":"https://github.com/Megafunk/MassSample","issued":{"date-parts":[["2023",9,17]]}}},{"id":64,"uris":["http://zotero.org/users/12779847/items/MMU5ABQ9"],"itemData":{"id":64,"type":"webpage","container-title":"Github","title":"On All Fronts","URL":"https://github.com/HaywireInteractive/OnAllFronts-Public","issued":{"date-parts":[["2023",5,4]]}}},{"id":21,"uris":["http://zotero.org/users/12779847/items/5GAFJBI4"],"itemData":{"id":21,"type":"webpage","container-title":"Github","title":"MassAITesting","URL":"https://github.com/Ji-Rath/MassAITesting","issued":{"date-parts":[["2023",2,11]]}},"label":"page"},{"id":45,"uris":["http://zotero.org/users/12779847/items/ZMCUWCEI"],"itemData":{"id":45,"type":"motion_picture","abstract":"Watch our evangelism talk ‘Large Numbers of Entities with Mass in Unreal Engine 5’ from the State of Unreal 2022 livestream.In this talk, Global Lead Evangel...","language":"en","source":"www.youtube.com","title":"Large Numbers of Entities with Mass in UE5 | Feature Highlight | State of Unreal 2022","URL":"https://www.youtube.com/watch?v=f9q8A-9DvPo","director":[{"family":"Unreal Engine","given":""}],"accessed":{"date-parts":[["2023",10,21]]},"issued":{"date-parts":[["2022",4,26]]}}},{"id":81,"uris":["http://zotero.org/users/12779847/items/GZ5KDGAG"],"itemData":{"id":81,"type":"webpage","abstract":"Overview of the  Mass Avoidance system in Unreal Engine 5.","language":"en-US","title":"Mass Avoidance Overview","URL":"https://docs.unrealengine.com/5.2/en-US/mass-avoidance-overview-in-unreal-engine/","accessed":{"date-parts":[["2023",10,21]]}}},{"id":66,"uris":["http://zotero.org/users/12779847/items/6CJ6J3MT"],"itemData":{"id":66,"type":"webpage","abstract":"We will learn how we can add MassAI and MassCrowd in our project with a custom characters.","container-title":"Epic Developer Community","language":"en","title":"MassAI, Mass Crowd, State Tree with Custom Character | UE5 | Community tutorial","URL":"https://dev.epicgames.com/community/learning/tutorials/0be9/unreal-engine-massai-mass-crowd-state-tree-with-custom-character-ue5","accessed":{"date-parts":[["2023",10,21]]},"issued":{"date-parts":[["2022",9,27]]}}},{"id":83,"uris":["http://zotero.org/users/12779847/items/Q7G3TGBK"],"itemData":{"id":83,"type":"webpage","abstract":"Overview of Unreal Engine's MassEntity system.","language":"en-US","title":"MassEntity Overview","URL":"https://docs.unrealengine.com/5.2/en-US/overview-of-mass-entity-in-unreal-engine/","accessed":{"date-parts":[["2023",10,21]]}}},{"id":82,"uris":["http://zotero.org/users/12779847/items/GG6RCBA4"],"itemData":{"id":82,"type":"webpage","abstract":"Overview of Unreal Engine's MassGameplay system.","language":"en-US","title":"MassGameplay Overview","URL":"https://docs.unrealengine.com/5.2/en-US/overview-of-mass-gameplay-in-unreal-engine/","accessed":{"date-parts":[["2023",10,21]]}}},{"id":51,"uris":["http://zotero.org/users/12779847/items/H6PJIXG8"],"itemData":{"id":51,"type":"motion_picture","abstract":"Watch our tech talk ‘The Matrix Awakens: Generating a World’ from the State of Unreal 2022 livestream.In this tech talk, you’ll find out how Epic Games proce...","language":"en","source":"www.youtube.com","title":"The Matrix Awakens: Generating a World | Tech Talk | State of Unreal 2022","title-short":"The Matrix Awakens","URL":"https://www.youtube.com/watch?v=usJrcwN6T4I","director":[{"family":"Unreal Engine","given":""}],"accessed":{"date-parts":[["2023",10,21]]},"issued":{"date-parts":[["2022",4,5]]}}},{"id":27,"uris":["http://zotero.org/users/12779847/items/4KR5INHT"],"itemData":{"id":27,"type":"post","abstract":"A guide to serve as a walkthrough of the MassEntity system for first time users. It covers the concepts of Mass, key terminology, and how Mass processors work under the hood. This is all tied together by creating Mass agents that behave as wandering pedestrians.  https://dev.epicgames.com/community/learning/tutorials/JXMl/unreal-engine-your-first-60-minutes-with-mass","container-title":"Epic Developer Community Forums","language":"en","title":"Tutorial: Your First 60 Minutes with Mass","title-short":"Tutorial","URL":"https://forums.unrealengine.com/t/tutorial-your-first-60-minutes-with-mass/794314","author":[{"family":"Keeling","given":"James"}],"accessed":{"date-parts":[["2023",10,21]]},"issued":{"date-parts":[["2023",3,19]]}}},{"id":53,"uris":["http://zotero.org/users/12779847/items/Z9TXZESC"],"itemData":{"id":53,"type":"motion_picture","abstract":"New Updated video https://youtu.be/2LvUB3_PAhIDiscord server https://discord.gg/XrQjK7hseNTraits for 5.1.1 https://drive.google.com/file/d/1D1lPc-nIbJq7Q0xmC...","language":"en","source":"www.youtube.com","title":"UE5 MassAI Crowd in your project step by step guide Part 1","URL":"https://www.youtube.com/watch?v=bVvYn7dEqMA","director":[{"family":"Viperdk UE5","given":""}],"accessed":{"date-parts":[["2023",10,21]]},"issued":{"date-parts":[["2022",5,8]]}}},{"id":54,"uris":["http://zotero.org/users/12779847/items/5MDFVWPX"],"itemData":{"id":54,"type":"motion_picture","abstract":"Discord server https://discord.gg/XrQjK7hseNIn this video we are continuing on the project from part 1, this time we are going to make a new Animation Bluepr...","language":"en","source":"www.youtube.com","title":"UE5 MassAI Crowd in your project step by step guide Part2 AnimationBlueprint","URL":"https://www.youtube.com/watch?v=4-qcSrAxGCc&amp;list=PLKNsvWABWRceGFLyCWBz33f1aw4WjyYGs&amp;index=3","director":[{"family":"Viperdk UE5","given":""}],"accessed":{"date-parts":[["2023",10,21]]},"issued":{"date-parts":[["2022",6,29]]}}},{"id":55,"uris":["http://zotero.org/users/12779847/items/GQBKMWPC"],"itemData":{"id":55,"type":"motion_picture","abstract":"Discord server https://discord.gg/XrQjK7hseNTraits for 5.1.1 https://drive.google.com/file/d/1D1lPc-nIbJq7Q0xmC9Fh-q19nNv1JnCX/viewIn this UE5 video, we are ...","language":"en","source":"www.youtube.com","title":"UE5 Tutorial MassAI Crowd in any project in less then 15 mins.","URL":"https://www.youtube.com/watch?v=2LvUB3_PAhI","director":[{"family":"ViperdkUE5","given":""}],"accessed":{"date-parts":[["2023",10,21]]},"issued":{"date-parts":[["2022",7,3]]}}},{"id":22,"uris":["http://zotero.org/users/12779847/items/C6B2UBBW"],"itemData":{"id":22,"type":"motion_picture","abstract":"</w:instrText>
      </w:r>
      <w:r>
        <w:rPr>
          <w:rFonts w:ascii="Segoe UI Emoji" w:hAnsi="Segoe UI Emoji" w:cs="Segoe UI Emoji"/>
        </w:rPr>
        <w:instrText>📌</w:instrText>
      </w:r>
      <w:r>
        <w:instrText xml:space="preserve"> Unreal Mass Entity Overview: https://youtu.be/f9q8A-9DvPo </w:instrText>
      </w:r>
      <w:r>
        <w:rPr>
          <w:rFonts w:ascii="Segoe UI Emoji" w:hAnsi="Segoe UI Emoji" w:cs="Segoe UI Emoji"/>
        </w:rPr>
        <w:instrText>📌🛡</w:instrText>
      </w:r>
      <w:r>
        <w:instrText xml:space="preserve"> Game Dev Guild Conference: http://gamedevguild.com/ </w:instrText>
      </w:r>
      <w:r>
        <w:rPr>
          <w:rFonts w:ascii="Segoe UI Symbol" w:hAnsi="Segoe UI Symbol" w:cs="Segoe UI Symbol"/>
        </w:rPr>
        <w:instrText>⚔</w:instrText>
      </w:r>
      <w:r>
        <w:rPr>
          <w:rFonts w:ascii="Segoe UI Emoji" w:hAnsi="Segoe UI Emoji" w:cs="Segoe UI Emoji"/>
        </w:rPr>
        <w:instrText>💬</w:instrText>
      </w:r>
      <w:r>
        <w:instrText xml:space="preserve"> Join our Discord community: https:/...","language":"en","source":"www.youtube.com","title":"Unity vs. Unreal - Which has the Best ECS in 2022?","URL":"https://www.youtube.com/watch?v=fFVuzlTIye4","director":[{"family":"Turbo Makes Games","given":""}],"accessed":{"date-parts":[["2023",10,22]]},"issued":{"date-parts":[["2022",5,6]]}}},{"id":60,"uris":["http://zotero.org/users/12779847/items/8CVJTXBU"],"itemData":{"id":60,"type":"motion_picture","abstract":"Unreal Engine 5 Mass Crowd Ai TutorialBuy my courses to support the Channel! https://www.udemy.com/course/how-to-create-a-movie-in-unreal-engine-5-beginners-...","language":"en","source":"www.youtube.com","title":"Unreal Engine 5 Mass Crowd Ai Tutorial","URL":"https://www.youtube.com/watch?v=w_6LGyACVz0","director":[{"family":"JSFILMZ","given":""}],"accessed":{"date-parts":[["2023",10,21]]},"issued":{"date-parts":[["2022",5,3]]}}},{"id":61,"uris":["http://zotero.org/users/12779847/items/ZT94PH7K"],"itemData":{"id":61,"type":"motion_picture","abstract":"I was new to Unreal Engine and was confused by the Mass system, so I made this video as a memo, to remind myself how to make a simple working demo from scrat...","language":"en","source":"www.youtube.com","title":"Unreal Engine 5 MassEntity Plugin Demo","URL":"https://www.youtube.com/watch?v=0dwgnH3SoC0","director":[{"family":"Sida Liu","given":""}],"accessed":{"date-parts":[["2023",10,21]]},"issued":{"date-parts":[["2022",7,11]]}},"label":"page"},{"id":7,"uris":["http://zotero.org/users/12779847/items/UCDKNI62"],"itemData":{"id":7,"type":"webpage","abstract":"We explore how the Mass Framework in UE5 represents a new paradigm in how we stage entities with behavior in Unreal Engine. We talk about how Mass facil...","container-title":"Epic Developer Community","language":"en-us","title":"Large Numbers of Entities with Mass in Unreal Engine 5 | Talks and demos","URL":"https://dev.epicgames.com/community/learning/talks-and-demos/37Oz/large-numbers-of-entities-with-mass-in-unreal-engine-5","accessed":{"date-parts":[["2024",1,7]]},"issued":{"date-parts":[["2022",5,5]]}},"label":"page"},{"id":6,"uris":["http://zotero.org/users/12779847/items/ZNFW5XPS"],"itemData":{"id":6,"type":"webpage","abstract":"The best place to connect with Unreal creators on Discord. Get support, share your work, and discuss the latest news. | 102500 members","container-title":"Discord","title":"Unreal Source Discord Server","URL":"https://discord.com/invite/unrealsource","accessed":{"date-parts":[["2024",1,7]]}},"label":"page"}],"schema":"https://github.com/citation-style-language/schema/raw/master/csl-citation.json"} </w:instrText>
      </w:r>
      <w:r>
        <w:fldChar w:fldCharType="separate"/>
      </w:r>
      <w:r w:rsidRPr="00681006">
        <w:rPr>
          <w:rFonts w:ascii="Calibri" w:hAnsi="Calibri" w:cs="Calibri"/>
          <w:szCs w:val="24"/>
        </w:rPr>
        <w:t>[6]–[23]</w:t>
      </w:r>
      <w:r>
        <w:fldChar w:fldCharType="end"/>
      </w:r>
    </w:p>
    <w:p w14:paraId="175ECE0B" w14:textId="403C181C" w:rsidR="00F46E96" w:rsidRDefault="00F46E96">
      <w:r>
        <w:br w:type="page"/>
      </w:r>
    </w:p>
    <w:p w14:paraId="79328C55" w14:textId="232CC0EA" w:rsidR="00536F67" w:rsidRDefault="00536F67" w:rsidP="00536F67">
      <w:pPr>
        <w:pStyle w:val="Heading2"/>
        <w:numPr>
          <w:ilvl w:val="0"/>
          <w:numId w:val="34"/>
        </w:numPr>
      </w:pPr>
      <w:bookmarkStart w:id="9" w:name="_Toc155520887"/>
      <w:r>
        <w:lastRenderedPageBreak/>
        <w:t>Spatial partitioning</w:t>
      </w:r>
      <w:bookmarkEnd w:id="9"/>
    </w:p>
    <w:p w14:paraId="5CC437C7" w14:textId="526A89AB" w:rsidR="00536F67" w:rsidRDefault="00B817D3" w:rsidP="00536F67">
      <w:r>
        <w:t>In almost any type of simulation with agents, you will at some point need to query for other nearby agents. A good example is if you want agents to avoid each other. Using the simplest approach, you could go over all agents, and compare their distances. Doing this for one agent would be fine, but doing this for every agent will result in an algorithm of O(n</w:t>
      </w:r>
      <w:r w:rsidRPr="00B817D3">
        <w:t>²</w:t>
      </w:r>
      <w:r>
        <w:t>)</w:t>
      </w:r>
      <w:r w:rsidR="00BA0BB4">
        <w:t>. With 10 agents, that would be 100 distance calculations, but with 20 agents, it would already be 400 calculations. This can result in huge performance issues when there are large numbers of agents in the simulation.</w:t>
      </w:r>
    </w:p>
    <w:p w14:paraId="4962C3D2" w14:textId="77777777" w:rsidR="001E7926" w:rsidRDefault="00BA0BB4" w:rsidP="00536F67">
      <w:r>
        <w:t xml:space="preserve">Luckily, there are </w:t>
      </w:r>
      <w:r w:rsidR="00EC3133">
        <w:t xml:space="preserve">spatial partitioning </w:t>
      </w:r>
      <w:r>
        <w:t>data structures that can help to optimize this process</w:t>
      </w:r>
      <w:r w:rsidR="001E7926">
        <w:t>, since they</w:t>
      </w:r>
      <w:r w:rsidR="00EC3133">
        <w:t xml:space="preserve"> organize their data </w:t>
      </w:r>
      <w:r w:rsidR="001E7926">
        <w:t>based on</w:t>
      </w:r>
      <w:r w:rsidR="00EC3133">
        <w:t xml:space="preserve"> positions</w:t>
      </w:r>
      <w:r w:rsidR="001E7926">
        <w:t>, which in turn allows us to for example find the closest position, without calculating all distances</w:t>
      </w:r>
      <w:r w:rsidR="00EC3133">
        <w:t xml:space="preserve">. </w:t>
      </w:r>
      <w:r w:rsidR="001E7926">
        <w:t>There are many different types of spatial partitioning structures, but they are usually either flat or hierarchical.</w:t>
      </w:r>
    </w:p>
    <w:p w14:paraId="408AA4F2" w14:textId="0D861B23" w:rsidR="00BA0BB4" w:rsidRDefault="001E7926" w:rsidP="00061991">
      <w:r>
        <w:t>Flat structures are the easiest to understand and implement. They just divide the world in an array of cells and every position in the data structure is put in the according cell. If you then want to find other nearby positions, you just have to look through that cell and the neighboring ones. If the positions are moving, you will of course have a certain cost for updating which cell each position is in</w:t>
      </w:r>
      <w:r w:rsidR="00085A56">
        <w:t>.</w:t>
      </w:r>
    </w:p>
    <w:p w14:paraId="609F7C62" w14:textId="5F37F482" w:rsidR="00085A56" w:rsidRDefault="00085A56" w:rsidP="00536F67">
      <w:r>
        <w:t>Hierarchical structures are more complex since they also take the density of the positions into account. There will for example be more cells in areas where there are more positions. This is usually more optimal when the positions aren’t distributed uniformly and there are lots of empty spaces. The structure is more complicated to construct and update, but allows for faster evaluation of the data.</w:t>
      </w:r>
    </w:p>
    <w:p w14:paraId="653EBC24" w14:textId="54A7A858" w:rsidR="00085A56" w:rsidRDefault="00085A56" w:rsidP="00536F67">
      <w:r>
        <w:t>Spatial partitioning is a requirement for any type of simulation with many agents, and therefor</w:t>
      </w:r>
      <w:r w:rsidR="007C16EB">
        <w:t>e</w:t>
      </w:r>
      <w:r>
        <w:t xml:space="preserve"> is an important aspect in a battle simulator game.</w:t>
      </w:r>
    </w:p>
    <w:p w14:paraId="4CA5D41B" w14:textId="77777777" w:rsidR="00763C59" w:rsidRDefault="00681006">
      <w:r>
        <w:fldChar w:fldCharType="begin"/>
      </w:r>
      <w:r>
        <w:instrText xml:space="preserve"> ADDIN ZOTERO_ITEM CSL_CITATION {"citationID":"VFMKJEDf","properties":{"formattedCitation":"[24]\\uc0\\u8211{}[27]","plainCitation":"[24]–[27]","noteIndex":0},"citationItems":[{"id":74,"uris":["http://zotero.org/users/12779847/items/VIBSHS9B"],"itemData":{"id":74,"type":"post","container-title":"r/gamedev","genre":"Reddit Post","title":"Choosing a spatial partitioning structure","URL":"www.reddit.com/r/gamedev/comments/22lxg5/choosing_a_spatial_partitioning_structure/","author":[{"literal":"Symphonym"}],"accessed":{"date-parts":[["2023",10,21]]},"issued":{"date-parts":[["2014",4,9]]}}},{"id":75,"uris":["http://zotero.org/users/12779847/items/88PDU4KV"],"itemData":{"id":75,"type":"webpage","abstract":"Using Octree Space Partioning correctly can make all the difference between just another game and a beatiful work of art. Mike Kelleghan shows how it's done.","container-title":"Game Developer","language":"en","title":"Octree Partitioning Techniques","URL":"https://www.gamedeveloper.com/programming/octree-partitioning-techniques","author":[{"family":"KelleghanAugust 12","given":"Michael"},{"literal":"1997"}],"accessed":{"date-parts":[["2023",10,21]]},"issued":{"date-parts":[["1997",8,12]]}}},{"id":76,"uris":["http://zotero.org/users/12779847/items/PSNGQM5A"],"itemData":{"id":76,"type":"entry-encyclopedia","abstract":"In geometry, space partitioning is the process of dividing a space (usually a Euclidean space) into two or more disjoint subsets  (see also partition of a set).  In other words, space partitioning divides a space into non-overlapping regions.  Any point in the space can then be identified to lie in exactly one of the regions.","container-title":"Wikipedia","language":"en","license":"Creative Commons Attribution-ShareAlike License","note":"Page Version ID: 1116447126","source":"Wikipedia","title":"Space partitioning","URL":"https://en.wikipedia.org/w/index.php?title=Space_partitioning&amp;oldid=1116447126","accessed":{"date-parts":[["2023",10,21]]},"issued":{"date-parts":[["2022",10,16]]}}},{"id":49,"uris":["http://zotero.org/users/12779847/items/9N4DXF6Q"],"itemData":{"id":49,"type":"webpage","title":"Spatial Partition · Optimization Patterns · Game Programming Patterns","URL":"https://gameprogrammingpatterns.com/spatial-partition.html","author":[{"family":"Bob Nystrom","given":""}],"accessed":{"date-parts":[["2023",10,21]]}},"label":"page"}],"schema":"https://github.com/citation-style-language/schema/raw/master/csl-citation.json"} </w:instrText>
      </w:r>
      <w:r>
        <w:fldChar w:fldCharType="separate"/>
      </w:r>
      <w:r w:rsidRPr="00681006">
        <w:rPr>
          <w:rFonts w:ascii="Calibri" w:hAnsi="Calibri" w:cs="Calibri"/>
          <w:szCs w:val="24"/>
        </w:rPr>
        <w:t>[24]–[27]</w:t>
      </w:r>
      <w:r>
        <w:fldChar w:fldCharType="end"/>
      </w:r>
    </w:p>
    <w:p w14:paraId="0402CB54" w14:textId="2D8E7185" w:rsidR="00F46E96" w:rsidRDefault="00F46E96">
      <w:r>
        <w:br w:type="page"/>
      </w:r>
    </w:p>
    <w:p w14:paraId="5D4BFFB9" w14:textId="4EBB0EC5" w:rsidR="00536F67" w:rsidRDefault="00536F67" w:rsidP="00536F67">
      <w:pPr>
        <w:pStyle w:val="Heading2"/>
        <w:numPr>
          <w:ilvl w:val="0"/>
          <w:numId w:val="34"/>
        </w:numPr>
      </w:pPr>
      <w:bookmarkStart w:id="10" w:name="_Toc155520888"/>
      <w:r>
        <w:lastRenderedPageBreak/>
        <w:t>Multithreading</w:t>
      </w:r>
      <w:bookmarkEnd w:id="10"/>
    </w:p>
    <w:p w14:paraId="7CC3D573" w14:textId="77777777" w:rsidR="00061991" w:rsidRDefault="00085A56" w:rsidP="00536F67">
      <w:r>
        <w:t xml:space="preserve">One of the more obvious ways of optimization is </w:t>
      </w:r>
      <w:r w:rsidR="007C16EB">
        <w:t>utilizing</w:t>
      </w:r>
      <w:r>
        <w:t xml:space="preserve"> multiple threads to divide the work</w:t>
      </w:r>
      <w:r w:rsidR="00D97F5B">
        <w:t xml:space="preserve"> that one thread would otherwise have to do. Usually it makes the most sense</w:t>
      </w:r>
      <w:r w:rsidR="00061991">
        <w:t xml:space="preserve"> to only</w:t>
      </w:r>
      <w:r w:rsidR="00D97F5B">
        <w:t xml:space="preserve"> multithread calculations that take the most time, </w:t>
      </w:r>
      <w:r w:rsidR="00061991">
        <w:t>since multithreading can be the cause of bugs and other issues if implemented poorly.</w:t>
      </w:r>
    </w:p>
    <w:p w14:paraId="641997B4" w14:textId="3DA4AC19" w:rsidR="00681006" w:rsidRDefault="00061991" w:rsidP="00536F67">
      <w:r>
        <w:t>In the case of a battle simulator, most likely it will be the navigation, avoidance and target finding that will benefit the most from being multithreaded.</w:t>
      </w:r>
    </w:p>
    <w:p w14:paraId="18FB3F5E" w14:textId="77777777" w:rsidR="002D4805" w:rsidRDefault="002D4805" w:rsidP="00536F67"/>
    <w:p w14:paraId="680593C8" w14:textId="76AFFAFC" w:rsidR="00085A56" w:rsidRDefault="00085A56" w:rsidP="00085A56">
      <w:pPr>
        <w:pStyle w:val="Heading3"/>
        <w:numPr>
          <w:ilvl w:val="1"/>
          <w:numId w:val="34"/>
        </w:numPr>
      </w:pPr>
      <w:bookmarkStart w:id="11" w:name="_Toc155520889"/>
      <w:r>
        <w:t>Multithreading in Unreal Engine</w:t>
      </w:r>
      <w:bookmarkEnd w:id="11"/>
    </w:p>
    <w:p w14:paraId="24A07739" w14:textId="35E1CE13" w:rsidR="00085A56" w:rsidRDefault="00085A56" w:rsidP="00085A56">
      <w:r>
        <w:t>Multithreading in Unreal Engine is very similar</w:t>
      </w:r>
      <w:r w:rsidR="007C16EB">
        <w:t xml:space="preserve"> to standard C++</w:t>
      </w:r>
      <w:r w:rsidR="00D97F5B">
        <w:t>, with Unreal having their own implementations for things like parallel for and mutex.</w:t>
      </w:r>
    </w:p>
    <w:p w14:paraId="36783F57" w14:textId="13466004" w:rsidR="007C16EB" w:rsidRDefault="007C16EB" w:rsidP="00085A56">
      <w:r>
        <w:t>The engine runs of few processes on a different thread by default, such as rendering</w:t>
      </w:r>
      <w:r w:rsidR="00D97F5B">
        <w:t>. But most game logic such as the game tick, runs on a single thread</w:t>
      </w:r>
      <w:r w:rsidR="00047DFC">
        <w:t>, so there is a lot of room for optimization there.</w:t>
      </w:r>
    </w:p>
    <w:p w14:paraId="65D07FA1" w14:textId="1B81F40F" w:rsidR="007C16EB" w:rsidRDefault="007C16EB" w:rsidP="00085A56">
      <w:r>
        <w:t>An important thing to be aware of is that some functionality is required to run on the game thread, such as changing the location of actors.</w:t>
      </w:r>
    </w:p>
    <w:p w14:paraId="35E2FE54" w14:textId="69F1CD31" w:rsidR="00681006" w:rsidRPr="00085A56" w:rsidRDefault="00681006" w:rsidP="00085A56">
      <w:r>
        <w:fldChar w:fldCharType="begin"/>
      </w:r>
      <w:r>
        <w:instrText xml:space="preserve"> ADDIN ZOTERO_ITEM CSL_CITATION {"citationID":"KZp50y1F","properties":{"formattedCitation":"[28]\\uc0\\u8211{}[30]","plainCitation":"[28]–[30]","noteIndex":0},"citationItems":[{"id":20,"uris":["http://zotero.org/users/12779847/items/DAQGVVRT"],"itemData":{"id":20,"type":"post","abstract":"There’s a criminal lack of condensed documentation on how to implement actually useful multithreading in Unreal, and also a general difficulty to find a good overview of practices that lead to performant code, so here’s that.  MULTITHREADING 1. Overview   Unreal by default supports multithreading, but only makes partial use of it. While there are dedicated threads for audio, render and stats, most operations are still done in the game thread, including EventTicks and blueprints, while the render...","container-title":"Epic Developer Community Forums","language":"en","title":"Multithreading and Performance in Unreal","URL":"https://forums.unrealengine.com/t/multithreading-and-performance-in-unreal/1216417","accessed":{"date-parts":[["2023",10,22]]},"issued":{"date-parts":[["2023",7,1]]}}},{"id":52,"uris":["http://zotero.org/users/12779847/items/DFVBG93V"],"itemData":{"id":52,"type":"motion_picture","abstract":"I've been working on a Job System for my ECS in UE4/5 to handle multithreaded tasks. This is a quick demo on how multithreading and ECS goes hand in hand. I ...","language":"en","source":"www.youtube.com","title":"UE4 / UE5 - Multithreading with ECS","URL":"https://www.youtube.com/watch?v=HQ3jNg1z63A","director":[{"family":"MazyModz","given":""}],"accessed":{"date-parts":[["2023",10,21]]},"issued":{"date-parts":[["2021",8,15]]}}},{"id":73,"uris":["http://zotero.org/users/12779847/items/XQUR5465"],"itemData":{"id":73,"type":"post-weblog","abstract":"An Introductory tutorial to multithreading in Unreal Engine. We discuss how to create multithreaded games in unreal engine, the thread's lifecycle, and how to","language":"en-US","title":"UE5 Multithreading With FRunnable And Thread Workflow – Unreal C++ API","URL":"https://store.algosyntax.com/tutorials/unreal-engine/ue5-multithreading-with-frunnable-and-thread-workflow/","accessed":{"date-parts":[["2023",10,21]]},"issued":{"date-parts":[["2022",6,6]]}},"label":"page"}],"schema":"https://github.com/citation-style-language/schema/raw/master/csl-citation.json"} </w:instrText>
      </w:r>
      <w:r>
        <w:fldChar w:fldCharType="separate"/>
      </w:r>
      <w:r w:rsidRPr="00681006">
        <w:rPr>
          <w:rFonts w:ascii="Calibri" w:hAnsi="Calibri" w:cs="Calibri"/>
          <w:szCs w:val="24"/>
        </w:rPr>
        <w:t>[28]–[30]</w:t>
      </w:r>
      <w:r>
        <w:fldChar w:fldCharType="end"/>
      </w:r>
    </w:p>
    <w:p w14:paraId="434DB02A" w14:textId="77777777" w:rsidR="00085A56" w:rsidRPr="00536F67" w:rsidRDefault="00085A56" w:rsidP="00536F67"/>
    <w:p w14:paraId="5E15C3C2" w14:textId="77777777" w:rsidR="00536F67" w:rsidRDefault="00536F67" w:rsidP="00536F67">
      <w:pPr>
        <w:pStyle w:val="Heading2"/>
        <w:numPr>
          <w:ilvl w:val="0"/>
          <w:numId w:val="34"/>
        </w:numPr>
      </w:pPr>
      <w:bookmarkStart w:id="12" w:name="_Toc155520890"/>
      <w:r>
        <w:t>Rendering/animations</w:t>
      </w:r>
      <w:bookmarkEnd w:id="12"/>
    </w:p>
    <w:p w14:paraId="0D1938D8" w14:textId="538B18D0" w:rsidR="00246978" w:rsidRDefault="00246978" w:rsidP="00246978">
      <w:r>
        <w:t>When working in a 3D game engine, rendering can be a potential bottleneck, especially when rendering a large amount of separate objects</w:t>
      </w:r>
      <w:r w:rsidR="00E8425A">
        <w:t>.</w:t>
      </w:r>
    </w:p>
    <w:p w14:paraId="42636EC3" w14:textId="77777777" w:rsidR="00416EF6" w:rsidRDefault="00D6185A" w:rsidP="00246978">
      <w:r>
        <w:t>Along with rendering, animations can also take a lot of CPU frame time. Especially since skeletal animations are most commonly used, and require the CPU to evaluate the bones every frame.</w:t>
      </w:r>
    </w:p>
    <w:p w14:paraId="2FD925E4" w14:textId="580F79C8" w:rsidR="00D6185A" w:rsidRDefault="00416EF6" w:rsidP="00246978">
      <w:r>
        <w:t>The research presented here was mostly focused on how to optimize rendering and animations in Unreal Engine 5 specifically.</w:t>
      </w:r>
    </w:p>
    <w:p w14:paraId="3B65A6D0" w14:textId="77777777" w:rsidR="00763C59" w:rsidRPr="00246978" w:rsidRDefault="00763C59" w:rsidP="00246978"/>
    <w:p w14:paraId="566221D1" w14:textId="43744206" w:rsidR="00536F67" w:rsidRDefault="00536F67" w:rsidP="00536F67">
      <w:pPr>
        <w:pStyle w:val="Heading3"/>
        <w:numPr>
          <w:ilvl w:val="1"/>
          <w:numId w:val="34"/>
        </w:numPr>
      </w:pPr>
      <w:bookmarkStart w:id="13" w:name="_Toc155520891"/>
      <w:r>
        <w:t>Niagara</w:t>
      </w:r>
      <w:bookmarkEnd w:id="13"/>
    </w:p>
    <w:p w14:paraId="2FCC4A36" w14:textId="0AD0D0E0" w:rsidR="00246978" w:rsidRDefault="00E8425A" w:rsidP="00246978">
      <w:r>
        <w:t xml:space="preserve">Niagara can be used to render more than just </w:t>
      </w:r>
      <w:r w:rsidR="001F61C2">
        <w:t>visual effects. Using smart particles, you can render particles as if they were actors, and even add basic gameplay functionality to them</w:t>
      </w:r>
      <w:r w:rsidR="00DF21B5">
        <w:t>.</w:t>
      </w:r>
      <w:r w:rsidR="00681006">
        <w:t xml:space="preserve"> </w:t>
      </w:r>
      <w:r w:rsidR="00681006">
        <w:fldChar w:fldCharType="begin"/>
      </w:r>
      <w:r w:rsidR="00A43250">
        <w:instrText xml:space="preserve"> ADDIN ZOTERO_ITEM CSL_CITATION {"citationID":"tBZtyJBB","properties":{"formattedCitation":"[31]","plainCitation":"[31]","noteIndex":0},"citationItems":[{"id":48,"uris":["http://zotero.org/users/12779847/items/5FRKX9VB"],"itemData":{"id":48,"type":"motion_picture","abstract":"Displaying thousands of characters on-screen in real-time has always been a challenge - until now. Unreal Engine's Niagara visual effects system opens up doo...","language":"en","source":"www.youtube.com","title":"Simulating Large Crowds In Niagara | Unreal Engine","URL":"https://www.youtube.com/watch?v=CqXKSyAPWZY","director":[{"family":"Unreal Engine","given":""}],"accessed":{"date-parts":[["2023",10,21]]},"issued":{"date-parts":[["2021",1,15]]}}}],"schema":"https://github.com/citation-style-language/schema/raw/master/csl-citation.json"} </w:instrText>
      </w:r>
      <w:r w:rsidR="00681006">
        <w:fldChar w:fldCharType="separate"/>
      </w:r>
      <w:r w:rsidR="00A43250" w:rsidRPr="00A43250">
        <w:rPr>
          <w:rFonts w:ascii="Calibri" w:hAnsi="Calibri" w:cs="Calibri"/>
        </w:rPr>
        <w:t>[31]</w:t>
      </w:r>
      <w:r w:rsidR="00681006">
        <w:fldChar w:fldCharType="end"/>
      </w:r>
    </w:p>
    <w:p w14:paraId="548D5EFF" w14:textId="77777777" w:rsidR="004B44CA" w:rsidRDefault="00931C23" w:rsidP="004B44CA">
      <w:pPr>
        <w:keepNext/>
      </w:pPr>
      <w:r w:rsidRPr="00931C23">
        <w:rPr>
          <w:noProof/>
        </w:rPr>
        <w:lastRenderedPageBreak/>
        <w:drawing>
          <wp:inline distT="0" distB="0" distL="0" distR="0" wp14:anchorId="2C22F6CA" wp14:editId="0F89D2CE">
            <wp:extent cx="5943600" cy="3343275"/>
            <wp:effectExtent l="0" t="0" r="0" b="9525"/>
            <wp:docPr id="513323937" name="Picture 1" descr="A landscape with a city in the distan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3323937" name="Picture 1" descr="A landscape with a city in the distance&#10;&#10;Description automatically generated"/>
                    <pic:cNvPicPr/>
                  </pic:nvPicPr>
                  <pic:blipFill>
                    <a:blip r:embed="rId16"/>
                    <a:stretch>
                      <a:fillRect/>
                    </a:stretch>
                  </pic:blipFill>
                  <pic:spPr>
                    <a:xfrm>
                      <a:off x="0" y="0"/>
                      <a:ext cx="5943600" cy="3343275"/>
                    </a:xfrm>
                    <a:prstGeom prst="rect">
                      <a:avLst/>
                    </a:prstGeom>
                  </pic:spPr>
                </pic:pic>
              </a:graphicData>
            </a:graphic>
          </wp:inline>
        </w:drawing>
      </w:r>
    </w:p>
    <w:p w14:paraId="48988DB7" w14:textId="497A5138" w:rsidR="00931C23" w:rsidRDefault="004B44CA" w:rsidP="004B44CA">
      <w:pPr>
        <w:pStyle w:val="Caption"/>
      </w:pPr>
      <w:bookmarkStart w:id="14" w:name="_Toc155551499"/>
      <w:r>
        <w:t xml:space="preserve">Figure </w:t>
      </w:r>
      <w:r w:rsidR="00000000">
        <w:fldChar w:fldCharType="begin"/>
      </w:r>
      <w:r w:rsidR="00000000">
        <w:instrText xml:space="preserve"> SEQ Figure \* ARABIC </w:instrText>
      </w:r>
      <w:r w:rsidR="00000000">
        <w:fldChar w:fldCharType="separate"/>
      </w:r>
      <w:r w:rsidR="00CF321A">
        <w:rPr>
          <w:noProof/>
        </w:rPr>
        <w:t>3</w:t>
      </w:r>
      <w:r w:rsidR="00000000">
        <w:rPr>
          <w:noProof/>
        </w:rPr>
        <w:fldChar w:fldCharType="end"/>
      </w:r>
      <w:r w:rsidRPr="001C7173">
        <w:t xml:space="preserve">: </w:t>
      </w:r>
      <w:r>
        <w:t>Screenshot of an army rendered with Niagara</w:t>
      </w:r>
      <w:r w:rsidRPr="001C7173">
        <w:t xml:space="preserve"> - Simulating Large Crowds In Niagara | Unreal Engine</w:t>
      </w:r>
      <w:r>
        <w:t xml:space="preserve"> </w:t>
      </w:r>
      <w:r w:rsidRPr="001C7173">
        <w:t>(Epic Games)</w:t>
      </w:r>
      <w:bookmarkEnd w:id="14"/>
      <w:r w:rsidR="00A43250">
        <w:t xml:space="preserve"> </w:t>
      </w:r>
      <w:r w:rsidR="00A43250">
        <w:fldChar w:fldCharType="begin"/>
      </w:r>
      <w:r w:rsidR="00A43250">
        <w:instrText xml:space="preserve"> ADDIN ZOTERO_ITEM CSL_CITATION {"citationID":"AiM2Niiz","properties":{"formattedCitation":"[31]","plainCitation":"[31]","noteIndex":0},"citationItems":[{"id":48,"uris":["http://zotero.org/users/12779847/items/5FRKX9VB"],"itemData":{"id":48,"type":"motion_picture","abstract":"Displaying thousands of characters on-screen in real-time has always been a challenge - until now. Unreal Engine's Niagara visual effects system opens up doo...","language":"en","source":"www.youtube.com","title":"Simulating Large Crowds In Niagara | Unreal Engine","URL":"https://www.youtube.com/watch?v=CqXKSyAPWZY","director":[{"family":"Unreal Engine","given":""}],"accessed":{"date-parts":[["2023",10,21]]},"issued":{"date-parts":[["2021",1,15]]}}}],"schema":"https://github.com/citation-style-language/schema/raw/master/csl-citation.json"} </w:instrText>
      </w:r>
      <w:r w:rsidR="00A43250">
        <w:fldChar w:fldCharType="separate"/>
      </w:r>
      <w:r w:rsidR="00A43250" w:rsidRPr="00A43250">
        <w:rPr>
          <w:rFonts w:ascii="Calibri" w:hAnsi="Calibri" w:cs="Calibri"/>
        </w:rPr>
        <w:t>[31]</w:t>
      </w:r>
      <w:r w:rsidR="00A43250">
        <w:fldChar w:fldCharType="end"/>
      </w:r>
    </w:p>
    <w:p w14:paraId="71C7D8F5" w14:textId="45BD428B" w:rsidR="00F46E96" w:rsidRDefault="00F46E96"/>
    <w:p w14:paraId="7D4A271B" w14:textId="0068AD87" w:rsidR="00536F67" w:rsidRDefault="00536F67" w:rsidP="00536F67">
      <w:pPr>
        <w:pStyle w:val="Heading3"/>
        <w:numPr>
          <w:ilvl w:val="1"/>
          <w:numId w:val="34"/>
        </w:numPr>
      </w:pPr>
      <w:bookmarkStart w:id="15" w:name="_Toc155520892"/>
      <w:r>
        <w:t>Animation Budget</w:t>
      </w:r>
      <w:r w:rsidR="00D2615A">
        <w:t xml:space="preserve"> Allocator</w:t>
      </w:r>
      <w:bookmarkEnd w:id="15"/>
    </w:p>
    <w:p w14:paraId="475F6D8C" w14:textId="205A9654" w:rsidR="00D2615A" w:rsidRDefault="00D6185A" w:rsidP="00D2615A">
      <w:r>
        <w:t xml:space="preserve">Unreal Engine has a multiple systems to help optimize animations, </w:t>
      </w:r>
      <w:r w:rsidR="00416EF6">
        <w:t>one of which is the animation budget allocator. This system will dynamically lower tick rate of skeletal meshes that are further away from the camera, depending on the total budget it has. This means you can easily hard-limit the CPU time that is spent on updating animations</w:t>
      </w:r>
      <w:r w:rsidR="002C5209">
        <w:t>. It is very easy to implement as it only involves switching skeletal meshes with budgeted skeletal meshes, and setting up the budget you want to give.</w:t>
      </w:r>
      <w:r w:rsidR="002C5209">
        <w:br/>
        <w:t>An important negative is that if you would exceed the budget too much, you might notice lower frame rates even on meshes that are closer.</w:t>
      </w:r>
    </w:p>
    <w:p w14:paraId="1CDE68CF" w14:textId="78F27E9C" w:rsidR="00246978" w:rsidRDefault="002C5209" w:rsidP="00246978">
      <w:r>
        <w:t>This system is perfect for when you have more than average, but still relatively small amounts of skeletal meshes.</w:t>
      </w:r>
    </w:p>
    <w:p w14:paraId="5BDC9EE2" w14:textId="67A84C2B" w:rsidR="002C5209" w:rsidRDefault="00A43250" w:rsidP="00246978">
      <w:r>
        <w:fldChar w:fldCharType="begin"/>
      </w:r>
      <w:r>
        <w:instrText xml:space="preserve"> ADDIN ZOTERO_ITEM CSL_CITATION {"citationID":"eqdJem5u","properties":{"formattedCitation":"[32]","plainCitation":"[32]","noteIndex":0},"citationItems":[{"id":802,"uris":["http://zotero.org/users/12779847/items/NC3VCS4Z"],"itemData":{"id":802,"type":"webpage","abstract":"System for constraining the time taken for animation data by dynamically throttling Skeletal Mesh Component ticking.","language":"en-US","title":"Animation Budget Allocator","URL":"https://docs.unrealengine.com/5.3/en-US/animation-budget-allocator-in-unreal-engine/","accessed":{"date-parts":[["2024",1,7]]}}}],"schema":"https://github.com/citation-style-language/schema/raw/master/csl-citation.json"} </w:instrText>
      </w:r>
      <w:r>
        <w:fldChar w:fldCharType="separate"/>
      </w:r>
      <w:r w:rsidRPr="00A43250">
        <w:rPr>
          <w:rFonts w:ascii="Calibri" w:hAnsi="Calibri" w:cs="Calibri"/>
        </w:rPr>
        <w:t>[32]</w:t>
      </w:r>
      <w:r>
        <w:fldChar w:fldCharType="end"/>
      </w:r>
    </w:p>
    <w:p w14:paraId="2F040259" w14:textId="77777777" w:rsidR="00763C59" w:rsidRPr="00246978" w:rsidRDefault="00763C59" w:rsidP="00246978"/>
    <w:p w14:paraId="07BC3C21" w14:textId="7BFA5278" w:rsidR="00536F67" w:rsidRDefault="005634A3" w:rsidP="00536F67">
      <w:pPr>
        <w:pStyle w:val="Heading3"/>
        <w:numPr>
          <w:ilvl w:val="1"/>
          <w:numId w:val="34"/>
        </w:numPr>
      </w:pPr>
      <w:bookmarkStart w:id="16" w:name="_Toc155520893"/>
      <w:r>
        <w:t>Animation Sharing</w:t>
      </w:r>
      <w:bookmarkEnd w:id="16"/>
    </w:p>
    <w:p w14:paraId="549DAF25" w14:textId="4054FF40" w:rsidR="00725D2F" w:rsidRDefault="002C5209" w:rsidP="00246978">
      <w:r>
        <w:t>Animation sharing is another system Unreal Engine has available to help optimize skeletal meshes.</w:t>
      </w:r>
    </w:p>
    <w:p w14:paraId="49251D3D" w14:textId="64EFB1A1" w:rsidR="00725D2F" w:rsidRDefault="00725D2F" w:rsidP="00246978">
      <w:r>
        <w:t>Instead of each skeletal mesh evaluating their own animation individually, they can share it with each other. This works by evaluating one animation instance for every state required, and then each skeletal mesh component requests animation data from the animation sharing manager, which is also based on which state the mesh owner is in.</w:t>
      </w:r>
    </w:p>
    <w:p w14:paraId="78D59CF4" w14:textId="6466EE0F" w:rsidR="00725D2F" w:rsidRDefault="00725D2F" w:rsidP="00246978">
      <w:r>
        <w:lastRenderedPageBreak/>
        <w:t>This system requires a bit of work to set up correctly, especially if you want it to seem as if each mesh has their own animation or you want to use animations that trigger on certain events, like attacking.</w:t>
      </w:r>
    </w:p>
    <w:p w14:paraId="4FB663DA" w14:textId="77777777" w:rsidR="004B44CA" w:rsidRDefault="00931C23" w:rsidP="004B44CA">
      <w:pPr>
        <w:keepNext/>
      </w:pPr>
      <w:r w:rsidRPr="00931C23">
        <w:rPr>
          <w:noProof/>
          <w:lang w:val="en-GB"/>
        </w:rPr>
        <w:drawing>
          <wp:inline distT="0" distB="0" distL="0" distR="0" wp14:anchorId="7BA94148" wp14:editId="1F7B291C">
            <wp:extent cx="5943600" cy="3983990"/>
            <wp:effectExtent l="0" t="0" r="0" b="0"/>
            <wp:docPr id="133522116" name="Picture 1"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522116" name="Picture 1" descr="A diagram of a process&#10;&#10;Description automatically generated"/>
                    <pic:cNvPicPr/>
                  </pic:nvPicPr>
                  <pic:blipFill>
                    <a:blip r:embed="rId17"/>
                    <a:stretch>
                      <a:fillRect/>
                    </a:stretch>
                  </pic:blipFill>
                  <pic:spPr>
                    <a:xfrm>
                      <a:off x="0" y="0"/>
                      <a:ext cx="5943600" cy="3983990"/>
                    </a:xfrm>
                    <a:prstGeom prst="rect">
                      <a:avLst/>
                    </a:prstGeom>
                  </pic:spPr>
                </pic:pic>
              </a:graphicData>
            </a:graphic>
          </wp:inline>
        </w:drawing>
      </w:r>
    </w:p>
    <w:p w14:paraId="126B7FA7" w14:textId="0DDECDE1" w:rsidR="00931C23" w:rsidRPr="00F44587" w:rsidRDefault="004B44CA" w:rsidP="004B44CA">
      <w:pPr>
        <w:pStyle w:val="Caption"/>
        <w:rPr>
          <w:lang w:val="en-GB"/>
        </w:rPr>
      </w:pPr>
      <w:bookmarkStart w:id="17" w:name="_Toc155551500"/>
      <w:r>
        <w:t xml:space="preserve">Figure </w:t>
      </w:r>
      <w:r w:rsidR="00000000">
        <w:fldChar w:fldCharType="begin"/>
      </w:r>
      <w:r w:rsidR="00000000">
        <w:instrText xml:space="preserve"> SEQ Figure \* ARABIC </w:instrText>
      </w:r>
      <w:r w:rsidR="00000000">
        <w:fldChar w:fldCharType="separate"/>
      </w:r>
      <w:r w:rsidR="00CF321A">
        <w:rPr>
          <w:noProof/>
        </w:rPr>
        <w:t>4</w:t>
      </w:r>
      <w:r w:rsidR="00000000">
        <w:rPr>
          <w:noProof/>
        </w:rPr>
        <w:fldChar w:fldCharType="end"/>
      </w:r>
      <w:r w:rsidRPr="006776A3">
        <w:t xml:space="preserve">: </w:t>
      </w:r>
      <w:r>
        <w:t>Animation sharing graph</w:t>
      </w:r>
      <w:r w:rsidRPr="006776A3">
        <w:t xml:space="preserve">  - </w:t>
      </w:r>
      <w:r>
        <w:t xml:space="preserve">Animation Sharing </w:t>
      </w:r>
      <w:r w:rsidR="00A43250">
        <w:t>Plugin</w:t>
      </w:r>
      <w:r w:rsidRPr="006776A3">
        <w:t xml:space="preserve"> documentation (Epic Games)</w:t>
      </w:r>
      <w:bookmarkEnd w:id="17"/>
      <w:r w:rsidR="00A43250">
        <w:fldChar w:fldCharType="begin"/>
      </w:r>
      <w:r w:rsidR="00A43250">
        <w:instrText xml:space="preserve"> ADDIN ZOTERO_ITEM CSL_CITATION {"citationID":"WmX4JWQd","properties":{"formattedCitation":"[33]","plainCitation":"[33]","noteIndex":0},"citationItems":[{"id":801,"uris":["http://zotero.org/users/12779847/items/MSW9ZM5E"],"itemData":{"id":801,"type":"webpage","abstract":"Create a character animation system that can be efficiently shared across multiple characters.","language":"en-US","title":"Animation Sharing Plugin","URL":"https://docs.unrealengine.com/5.3/en-US/animation-sharing-plugin-in-unreal-engine/","accessed":{"date-parts":[["2024",1,7]]}}}],"schema":"https://github.com/citation-style-language/schema/raw/master/csl-citation.json"} </w:instrText>
      </w:r>
      <w:r w:rsidR="00A43250">
        <w:fldChar w:fldCharType="separate"/>
      </w:r>
      <w:r w:rsidR="00A43250" w:rsidRPr="00A43250">
        <w:rPr>
          <w:rFonts w:ascii="Calibri" w:hAnsi="Calibri" w:cs="Calibri"/>
        </w:rPr>
        <w:t>[33]</w:t>
      </w:r>
      <w:r w:rsidR="00A43250">
        <w:fldChar w:fldCharType="end"/>
      </w:r>
    </w:p>
    <w:p w14:paraId="13DB45BE" w14:textId="77777777" w:rsidR="00763C59" w:rsidRDefault="00763C59" w:rsidP="00763C59">
      <w:r>
        <w:fldChar w:fldCharType="begin"/>
      </w:r>
      <w:r>
        <w:instrText xml:space="preserve"> ADDIN ZOTERO_ITEM CSL_CITATION {"citationID":"8yTkU7uJ","properties":{"formattedCitation":"[33]","plainCitation":"[33]","noteIndex":0},"citationItems":[{"id":801,"uris":["http://zotero.org/users/12779847/items/MSW9ZM5E"],"itemData":{"id":801,"type":"webpage","abstract":"Create a character animation system that can be efficiently shared across multiple characters.","language":"en-US","title":"Animation Sharing Plugin","URL":"https://docs.unrealengine.com/5.3/en-US/animation-sharing-plugin-in-unreal-engine/","accessed":{"date-parts":[["2024",1,7]]}}}],"schema":"https://github.com/citation-style-language/schema/raw/master/csl-citation.json"} </w:instrText>
      </w:r>
      <w:r>
        <w:fldChar w:fldCharType="separate"/>
      </w:r>
      <w:r w:rsidRPr="00A43250">
        <w:rPr>
          <w:rFonts w:ascii="Calibri" w:hAnsi="Calibri" w:cs="Calibri"/>
        </w:rPr>
        <w:t>[33]</w:t>
      </w:r>
      <w:r>
        <w:fldChar w:fldCharType="end"/>
      </w:r>
    </w:p>
    <w:p w14:paraId="4FF77847" w14:textId="77777777" w:rsidR="002C5209" w:rsidRPr="00F44587" w:rsidRDefault="002C5209" w:rsidP="00246978">
      <w:pPr>
        <w:rPr>
          <w:lang w:val="en-GB"/>
        </w:rPr>
      </w:pPr>
    </w:p>
    <w:p w14:paraId="63F966E3" w14:textId="3D252991" w:rsidR="005634A3" w:rsidRDefault="005634A3" w:rsidP="005634A3">
      <w:pPr>
        <w:pStyle w:val="Heading3"/>
        <w:numPr>
          <w:ilvl w:val="1"/>
          <w:numId w:val="34"/>
        </w:numPr>
      </w:pPr>
      <w:bookmarkStart w:id="18" w:name="_Toc155520894"/>
      <w:r>
        <w:t>Vertex Animations</w:t>
      </w:r>
      <w:bookmarkEnd w:id="18"/>
    </w:p>
    <w:p w14:paraId="7712E0CC" w14:textId="69BD1BE5" w:rsidR="00DF21B5" w:rsidRDefault="00DF21B5" w:rsidP="00DF21B5">
      <w:r>
        <w:t xml:space="preserve">Vertex animations are an alternative to skeletal animations, the biggest advantage they have is that they run almost completely on the </w:t>
      </w:r>
      <w:proofErr w:type="spellStart"/>
      <w:r>
        <w:t>gpu</w:t>
      </w:r>
      <w:proofErr w:type="spellEnd"/>
      <w:r>
        <w:t>.</w:t>
      </w:r>
      <w:r w:rsidR="00F46E96">
        <w:br/>
        <w:t>Vertex animations store animation data in a texture</w:t>
      </w:r>
      <w:r w:rsidR="00D2615A">
        <w:t>, so the shader reads the texture to know where each vertex of the mesh needs to be at what frame in the animation.</w:t>
      </w:r>
      <w:r>
        <w:br/>
        <w:t>A big disadvantage is that you lose a lot of cool things you can do with skeletal animations, like blending. It is still possible to blend between different animations, but you need separate textures for every possible blending scenario.</w:t>
      </w:r>
    </w:p>
    <w:p w14:paraId="675E909A" w14:textId="0DFEF1C1" w:rsidR="00DF21B5" w:rsidRDefault="00DF21B5" w:rsidP="00DF21B5">
      <w:r>
        <w:t>There is also extra labor required to create vertex animations. You usually first create a skeletal animation, and then afterwards</w:t>
      </w:r>
      <w:r w:rsidR="00F46E96">
        <w:t xml:space="preserve"> use a tool to bake the animation to a texture.</w:t>
      </w:r>
    </w:p>
    <w:p w14:paraId="1E6512E3" w14:textId="77777777" w:rsidR="00D2615A" w:rsidRDefault="00F46E96" w:rsidP="00DF21B5">
      <w:r>
        <w:t xml:space="preserve">Unreal Engine has a plugin called </w:t>
      </w:r>
      <w:proofErr w:type="spellStart"/>
      <w:r>
        <w:t>AnimToTexture</w:t>
      </w:r>
      <w:proofErr w:type="spellEnd"/>
      <w:r>
        <w:t>, that allows you to bake animation sequences to textures.</w:t>
      </w:r>
    </w:p>
    <w:p w14:paraId="0363F3BB" w14:textId="7F4A2F10" w:rsidR="00536F67" w:rsidRDefault="00A43250" w:rsidP="00536F67">
      <w:r>
        <w:fldChar w:fldCharType="begin"/>
      </w:r>
      <w:r>
        <w:instrText xml:space="preserve"> ADDIN ZOTERO_ITEM CSL_CITATION {"citationID":"7sSheVuz","properties":{"formattedCitation":"[31], [34]","plainCitation":"[31], [34]","noteIndex":0},"citationItems":[{"id":48,"uris":["http://zotero.org/users/12779847/items/5FRKX9VB"],"itemData":{"id":48,"type":"motion_picture","abstract":"Displaying thousands of characters on-screen in real-time has always been a challenge - until now. Unreal Engine's Niagara visual effects system opens up doo...","language":"en","source":"www.youtube.com","title":"Simulating Large Crowds In Niagara | Unreal Engine","URL":"https://www.youtube.com/watch?v=CqXKSyAPWZY","director":[{"family":"Unreal Engine","given":""}],"accessed":{"date-parts":[["2023",10,21]]},"issued":{"date-parts":[["2021",1,15]]}},"label":"page"},{"id":37,"uris":["http://zotero.org/users/12779847/items/4AQSUG7U"],"itemData":{"id":37,"type":"webpage","abstract":"This is an overview and introduction to AnimToTexture, a plugin that can render costly Skeletal Mesh animations into hyper optimized Static Mesh animati...","container-title":"Epic Developer Community","language":"en","title":"Baking out vertex animation in editor with AnimToTexture | Community tutorial","URL":"https://dev.epicgames.com/community/learning/tutorials/daE9/unreal-engine-baking-out-vertex-animation-in-editor-with-animtotexture","author":[{"family":"Stephen Phillips","given":""}],"accessed":{"date-parts":[["2023",10,21]]},"issued":{"date-parts":[["2023",2,25]]}}}],"schema":"https://github.com/citation-style-language/schema/raw/master/csl-citation.json"} </w:instrText>
      </w:r>
      <w:r>
        <w:fldChar w:fldCharType="separate"/>
      </w:r>
      <w:r w:rsidRPr="00A43250">
        <w:rPr>
          <w:rFonts w:ascii="Calibri" w:hAnsi="Calibri" w:cs="Calibri"/>
        </w:rPr>
        <w:t>[31], [34]</w:t>
      </w:r>
      <w:r>
        <w:fldChar w:fldCharType="end"/>
      </w:r>
    </w:p>
    <w:p w14:paraId="147E555D" w14:textId="00DC1C8F" w:rsidR="005634A3" w:rsidRDefault="00536F67" w:rsidP="002D4805">
      <w:pPr>
        <w:pStyle w:val="Heading2"/>
        <w:numPr>
          <w:ilvl w:val="0"/>
          <w:numId w:val="34"/>
        </w:numPr>
      </w:pPr>
      <w:bookmarkStart w:id="19" w:name="_Toc155520895"/>
      <w:r>
        <w:lastRenderedPageBreak/>
        <w:t>GPU programming</w:t>
      </w:r>
      <w:bookmarkEnd w:id="19"/>
    </w:p>
    <w:p w14:paraId="5F81C69C" w14:textId="4B430180" w:rsidR="00606AB0" w:rsidRDefault="00606AB0" w:rsidP="00606AB0">
      <w:r>
        <w:t>Whenever the CPU is your biggest bottleneck, while the GPU is still relatively free, it can be a good idea to delegate workload from the CPU to the GPU. The GPU is also able to do certain operations much more efficiently than the CPU, which can be another reason to use one of the following techniques.</w:t>
      </w:r>
    </w:p>
    <w:p w14:paraId="04BB927D" w14:textId="244D14BB" w:rsidR="00606AB0" w:rsidRDefault="00606AB0" w:rsidP="00606AB0">
      <w:r>
        <w:t>However doing calculations on the GPU can add a lot of complexity to your code and should only be done if you need insane performance optimizations</w:t>
      </w:r>
      <w:r w:rsidR="009E6753">
        <w:t>.</w:t>
      </w:r>
      <w:r>
        <w:t xml:space="preserve"> </w:t>
      </w:r>
      <w:r w:rsidR="009E6753">
        <w:t xml:space="preserve">For example </w:t>
      </w:r>
      <w:r>
        <w:t>in Ultimate Epic Battle Simulator 2, where there are</w:t>
      </w:r>
      <w:r w:rsidR="00931C23">
        <w:t xml:space="preserve"> </w:t>
      </w:r>
      <w:r>
        <w:t>million</w:t>
      </w:r>
      <w:r w:rsidR="00D67275">
        <w:t>s of</w:t>
      </w:r>
      <w:r>
        <w:t xml:space="preserve"> units in a battle</w:t>
      </w:r>
      <w:r w:rsidR="009E6753">
        <w:t>, they achieved this by running most of their calculations on the GPU.</w:t>
      </w:r>
    </w:p>
    <w:p w14:paraId="56F40A37" w14:textId="77777777" w:rsidR="00985E32" w:rsidRDefault="00D67275" w:rsidP="00985E32">
      <w:pPr>
        <w:keepNext/>
      </w:pPr>
      <w:r w:rsidRPr="00D67275">
        <w:rPr>
          <w:noProof/>
        </w:rPr>
        <w:drawing>
          <wp:inline distT="0" distB="0" distL="0" distR="0" wp14:anchorId="13647F1E" wp14:editId="32C0F9F1">
            <wp:extent cx="5943600" cy="3343275"/>
            <wp:effectExtent l="0" t="0" r="0" b="9525"/>
            <wp:docPr id="1505570668" name="Picture 1" descr="A mountain range with green gras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5570668" name="Picture 1" descr="A mountain range with green grass&#10;&#10;Description automatically generated with medium confidence"/>
                    <pic:cNvPicPr/>
                  </pic:nvPicPr>
                  <pic:blipFill>
                    <a:blip r:embed="rId18"/>
                    <a:stretch>
                      <a:fillRect/>
                    </a:stretch>
                  </pic:blipFill>
                  <pic:spPr>
                    <a:xfrm>
                      <a:off x="0" y="0"/>
                      <a:ext cx="5943600" cy="3343275"/>
                    </a:xfrm>
                    <a:prstGeom prst="rect">
                      <a:avLst/>
                    </a:prstGeom>
                  </pic:spPr>
                </pic:pic>
              </a:graphicData>
            </a:graphic>
          </wp:inline>
        </w:drawing>
      </w:r>
    </w:p>
    <w:p w14:paraId="3235C653" w14:textId="120CA44F" w:rsidR="00931C23" w:rsidRDefault="00985E32" w:rsidP="00985E32">
      <w:pPr>
        <w:pStyle w:val="Caption"/>
      </w:pPr>
      <w:bookmarkStart w:id="20" w:name="_Toc155551501"/>
      <w:r>
        <w:t xml:space="preserve">Figure </w:t>
      </w:r>
      <w:r w:rsidR="00000000">
        <w:fldChar w:fldCharType="begin"/>
      </w:r>
      <w:r w:rsidR="00000000">
        <w:instrText xml:space="preserve"> SEQ Figure \* ARABIC </w:instrText>
      </w:r>
      <w:r w:rsidR="00000000">
        <w:fldChar w:fldCharType="separate"/>
      </w:r>
      <w:r w:rsidR="00CF321A">
        <w:rPr>
          <w:noProof/>
        </w:rPr>
        <w:t>5</w:t>
      </w:r>
      <w:r w:rsidR="00000000">
        <w:rPr>
          <w:noProof/>
        </w:rPr>
        <w:fldChar w:fldCharType="end"/>
      </w:r>
      <w:r w:rsidRPr="004533C0">
        <w:t xml:space="preserve">: </w:t>
      </w:r>
      <w:r>
        <w:t>Screenshot of a battle with 10 million units, almost the entire battlefield is covered</w:t>
      </w:r>
      <w:r w:rsidRPr="004533C0">
        <w:t xml:space="preserve"> - </w:t>
      </w:r>
      <w:r>
        <w:t>UEBS 2 The Making Of Pt1</w:t>
      </w:r>
      <w:r w:rsidRPr="004533C0">
        <w:t xml:space="preserve"> (</w:t>
      </w:r>
      <w:proofErr w:type="spellStart"/>
      <w:r>
        <w:t>BrilliantGameStudios</w:t>
      </w:r>
      <w:proofErr w:type="spellEnd"/>
      <w:r w:rsidRPr="004533C0">
        <w:t>)</w:t>
      </w:r>
      <w:bookmarkEnd w:id="20"/>
      <w:r w:rsidR="00EC3D07">
        <w:fldChar w:fldCharType="begin"/>
      </w:r>
      <w:r w:rsidR="00A43250">
        <w:instrText xml:space="preserve"> ADDIN ZOTERO_ITEM CSL_CITATION {"citationID":"xv4NyGzP","properties":{"formattedCitation":"[35]","plainCitation":"[35]","noteIndex":0},"citationItems":[{"id":35,"uris":["http://zotero.org/users/12779847/items/I7DCNXBW"],"itemData":{"id":35,"type":"motion_picture","abstract":"Add to your wishlist now!  https://store.steampowered.com/app/1468720/Ultimate_Epic_Battle_Simulator_2/All the music in this video, is part of the official s...","language":"en","source":"www.youtube.com","title":"10 MILLION Characters On Screen?! - Ultimate Epic Battle Simulator 2 The Making Of Pt1","title-short":"10 MILLION Characters On Screen?","URL":"https://www.youtube.com/watch?v=kpojDPlIjdQ","director":[{"family":"brilliantgamestudios","given":""}],"accessed":{"date-parts":[["2023",10,21]]},"issued":{"date-parts":[["2021",2,12]]}}}],"schema":"https://github.com/citation-style-language/schema/raw/master/csl-citation.json"} </w:instrText>
      </w:r>
      <w:r w:rsidR="00EC3D07">
        <w:fldChar w:fldCharType="separate"/>
      </w:r>
      <w:r w:rsidR="00A43250" w:rsidRPr="00A43250">
        <w:rPr>
          <w:rFonts w:ascii="Calibri" w:hAnsi="Calibri" w:cs="Calibri"/>
        </w:rPr>
        <w:t>[35]</w:t>
      </w:r>
      <w:r w:rsidR="00EC3D07">
        <w:fldChar w:fldCharType="end"/>
      </w:r>
    </w:p>
    <w:p w14:paraId="55B508A0" w14:textId="77777777" w:rsidR="00606AB0" w:rsidRPr="00606AB0" w:rsidRDefault="00606AB0" w:rsidP="00606AB0"/>
    <w:p w14:paraId="1DCDF126" w14:textId="79192E59" w:rsidR="005634A3" w:rsidRDefault="005634A3" w:rsidP="005634A3">
      <w:pPr>
        <w:pStyle w:val="Heading3"/>
        <w:numPr>
          <w:ilvl w:val="1"/>
          <w:numId w:val="34"/>
        </w:numPr>
      </w:pPr>
      <w:bookmarkStart w:id="21" w:name="_Toc155520896"/>
      <w:r>
        <w:t>Compute Shaders</w:t>
      </w:r>
      <w:bookmarkEnd w:id="21"/>
    </w:p>
    <w:p w14:paraId="5799BFA2" w14:textId="77777777" w:rsidR="007C0891" w:rsidRDefault="00606AB0" w:rsidP="00246978">
      <w:r>
        <w:t>Compute shaders are shaders that instead of rendering, are used for computations</w:t>
      </w:r>
      <w:r w:rsidR="007C0891">
        <w:t>. They work very similar to normal shaders, except that their output is not used for rendering.</w:t>
      </w:r>
    </w:p>
    <w:p w14:paraId="7F8AE10D" w14:textId="7696587F" w:rsidR="00246978" w:rsidRDefault="007C0891" w:rsidP="00246978">
      <w:r>
        <w:t>Because they run on the GPU, they can do some operations much more efficient than the CPU. They also run on a separate thread, so they won’t block the thread from which you call them, like with multithreading.</w:t>
      </w:r>
    </w:p>
    <w:p w14:paraId="00849727" w14:textId="20F67B5C" w:rsidR="00A43250" w:rsidRDefault="00A43250" w:rsidP="00246978">
      <w:r>
        <w:fldChar w:fldCharType="begin"/>
      </w:r>
      <w:r>
        <w:instrText xml:space="preserve"> ADDIN ZOTERO_ITEM CSL_CITATION {"citationID":"2ggiAi0w","properties":{"formattedCitation":"[36]\\uc0\\u8211{}[39]","plainCitation":"[36]–[39]","noteIndex":0},"citationItems":[{"id":9,"uris":["http://zotero.org/users/12779847/items/A5APZSXY"],"itemData":{"id":9,"type":"post","container-title":"Stack Overflow","title":"Answer to \"What is the difference between OpenCL and OpenGL's compute shader?\"","title-short":"Answer to \"What is the difference between OpenCL and OpenGL's compute shader?","URL":"https://stackoverflow.com/a/15868564","author":[{"family":"Banerjee","given":"Rahul"}],"accessed":{"date-parts":[["2023",10,22]]},"issued":{"date-parts":[["2013",4,7]]}},"label":"page"},{"id":10,"uris":["http://zotero.org/users/12779847/items/WASH9UCR"],"itemData":{"id":10,"type":"post","container-title":"Stack Overflow","title":"Answer to \"What is the difference between OpenCL and OpenGL's compute shader?\"","title-short":"Answer to \"What is the difference between OpenCL and OpenGL's compute shader?","URL":"https://stackoverflow.com/a/15874988","author":[{"family":"Rau","given":"Christian"}],"accessed":{"date-parts":[["2023",10,22]]},"issued":{"date-parts":[["2013",4,8]]}},"label":"page"},{"id":8,"uris":["http://zotero.org/users/12779847/items/7W6GS4FA"],"itemData":{"id":8,"type":"webpage","abstract":"In this tutorial, we'll create and dispatch our very own compute shader from C++ and BP!\n\nThis tutorial is extracted from https://unreal.shadeup.dev/doc...","container-title":"Epic Developer Community","language":"en","title":"Simple compute shader with CPU readback | Community tutorial","URL":"https://dev.epicgames.com/community/learning/tutorials/WkwJ/unreal-engine-simple-compute-shader-with-cpu-readback","author":[{"family":"Jeremy Frank","given":""}],"accessed":{"date-parts":[["2023",10,22]]},"issued":{"date-parts":[["2023",2,8]]}},"label":"page"},{"id":11,"uris":["http://zotero.org/users/12779847/items/8NGH3QHH"],"itemData":{"id":11,"type":"post","container-title":"Stack Overflow","genre":"Forum post","title":"What is the difference between OpenCL and OpenGL's compute shader?","URL":"https://stackoverflow.com/q/15868498","author":[{"literal":"Maiss"}],"accessed":{"date-parts":[["2023",10,22]]},"issued":{"date-parts":[["2013",4,12]]}},"label":"page"}],"schema":"https://github.com/citation-style-language/schema/raw/master/csl-citation.json"} </w:instrText>
      </w:r>
      <w:r>
        <w:fldChar w:fldCharType="separate"/>
      </w:r>
      <w:r w:rsidRPr="00A43250">
        <w:rPr>
          <w:rFonts w:ascii="Calibri" w:hAnsi="Calibri" w:cs="Calibri"/>
          <w:szCs w:val="24"/>
        </w:rPr>
        <w:t>[36]–[39]</w:t>
      </w:r>
      <w:r>
        <w:fldChar w:fldCharType="end"/>
      </w:r>
    </w:p>
    <w:p w14:paraId="6AF87B67" w14:textId="2BB176BD" w:rsidR="00F42B88" w:rsidRDefault="00F42B88">
      <w:r>
        <w:br w:type="page"/>
      </w:r>
    </w:p>
    <w:p w14:paraId="3F160C54" w14:textId="77777777" w:rsidR="007C0891" w:rsidRDefault="005634A3" w:rsidP="005634A3">
      <w:pPr>
        <w:pStyle w:val="Heading3"/>
        <w:numPr>
          <w:ilvl w:val="1"/>
          <w:numId w:val="34"/>
        </w:numPr>
      </w:pPr>
      <w:bookmarkStart w:id="22" w:name="_Toc155520897"/>
      <w:r>
        <w:lastRenderedPageBreak/>
        <w:t>CUDA</w:t>
      </w:r>
      <w:bookmarkEnd w:id="22"/>
    </w:p>
    <w:p w14:paraId="7632A67D" w14:textId="5BA8051D" w:rsidR="007C0891" w:rsidRDefault="007C0891" w:rsidP="007C0891">
      <w:r>
        <w:t>CUDA is an API developed by Nvidia, to allow for programming on the GPU. It has the same purpose as compute shaders, but instead of writing a shader, you can use a programming language like C, C++ or Fortran. This often makes it easier or more intuitive to use than compute shaders.</w:t>
      </w:r>
    </w:p>
    <w:p w14:paraId="49E75B4B" w14:textId="1FC59ECF" w:rsidR="0026580B" w:rsidRPr="007C0891" w:rsidRDefault="009E6753" w:rsidP="00A43250">
      <w:r>
        <w:t>Since this is developed by Nvidia, it will only run on Nvidia GPUs.</w:t>
      </w:r>
      <w:r w:rsidR="00A43250" w:rsidRPr="007C0891">
        <w:t xml:space="preserve"> </w:t>
      </w:r>
    </w:p>
    <w:p w14:paraId="69880323" w14:textId="251954C9" w:rsidR="007C0891" w:rsidRDefault="00A43250" w:rsidP="007C0891">
      <w:r>
        <w:fldChar w:fldCharType="begin"/>
      </w:r>
      <w:r>
        <w:instrText xml:space="preserve"> ADDIN ZOTERO_ITEM CSL_CITATION {"citationID":"8d7g7YX8","properties":{"formattedCitation":"[40]\\uc0\\u8211{}[45]","plainCitation":"[40]–[45]","noteIndex":0},"citationItems":[{"id":5,"uris":["http://zotero.org/users/12779847/items/SBJCGIS6"],"itemData":{"id":5,"type":"entry-encyclopedia","abstract":"CUDA (or Compute Unified Device Architecture) is a proprietary and closed source parallel computing platform and application programming interface (API) that allows software to use certain types of graphics processing units (GPUs) for general purpose processing, an approach called general-purpose computing on GPUs (GPGPU). CUDA is a software layer that gives direct access to the GPU's virtual instruction set and parallel computational elements, for the execution of compute kernels.CUDA is designed to work with programming languages such as C, C++, and Fortran. This accessibility makes it easier for specialists in parallel programming to use GPU resources, in contrast to prior APIs like Direct3D and OpenGL, which required advanced skills in graphics programming. CUDA-powered GPUs also support programming frameworks such as OpenMP, OpenACC and OpenCL; and HIP by compiling such code to CUDA.\nCUDA was created by Nvidia. When it was first introduced, the name was an acronym for Compute Unified Device Architecture, but Nvidia later dropped the common use of the acronym.","container-title":"Wikipedia","language":"en","license":"Creative Commons Attribution-ShareAlike License","note":"Page Version ID: 1193733902","source":"Wikipedia","title":"CUDA","URL":"https://en.wikipedia.org/w/index.php?title=CUDA&amp;oldid=1193733902","accessed":{"date-parts":[["2024",1,7]]},"issued":{"date-parts":[["2024",1,5]]}},"label":"page"},{"id":38,"uris":["http://zotero.org/users/12779847/items/BAU4BU3V"],"itemData":{"id":38,"type":"post-weblog","language":"ja","title":"[C++][CUDA][UE4]CUDA</w:instrText>
      </w:r>
      <w:r>
        <w:rPr>
          <w:rFonts w:ascii="MS Mincho" w:eastAsia="MS Mincho" w:hAnsi="MS Mincho" w:cs="MS Mincho" w:hint="eastAsia"/>
        </w:rPr>
        <w:instrText>関数を</w:instrText>
      </w:r>
      <w:r>
        <w:instrText>Unreal Engine 4</w:instrText>
      </w:r>
      <w:r>
        <w:rPr>
          <w:rFonts w:ascii="MS Mincho" w:eastAsia="MS Mincho" w:hAnsi="MS Mincho" w:cs="MS Mincho" w:hint="eastAsia"/>
        </w:rPr>
        <w:instrText>で用いる</w:instrText>
      </w:r>
      <w:r>
        <w:instrText xml:space="preserve"> – </w:instrText>
      </w:r>
      <w:r>
        <w:rPr>
          <w:rFonts w:ascii="MS Mincho" w:eastAsia="MS Mincho" w:hAnsi="MS Mincho" w:cs="MS Mincho" w:hint="eastAsia"/>
        </w:rPr>
        <w:instrText>サイアメント技術メモ</w:instrText>
      </w:r>
      <w:r>
        <w:instrText xml:space="preserve">","URL":"https://www.sciement.com/tech-blog/c/cuda_in_ue4/","author":[{"family":"SCIEMENT","given":""}],"accessed":{"date-parts":[["2023",10,21]]},"issued":{"date-parts":[["2017",10,20]]}}},{"id":70,"uris":["http://zotero.org/users/12779847/items/X2DV25SG"],"itemData":{"id":70,"type":"webpage","language":"en-US","title":"CUDA","URL":"https://docs.unrealengine.com/5.1/en-US/API/Runtime/CUDA/","accessed":{"date-parts":[["2023",10,21]]}}},{"id":29,"uris":["http://zotero.org/users/12779847/items/63NCQ7VG"],"itemData":{"id":29,"type":"post-weblog","abstract":"This week’s Spotlight is on Dr. Paul Richmond, a Vice Chancellor's Research Fellow at the University of Sheffield (a CUDA Research Center). Paul's research interests relate to the simulation of…","container-title":"NVIDIA Technical Blog","language":"en-US","title":"CUDA Spotlight: GPU-Accelerated Agent-Based Simulation of Complex Systems","title-short":"CUDA Spotlight","URL":"https://developer.nvidia.com/blog/cuda-spotlight-gpu-accelerated-agent-based-simulation-complex-systems/","author":[{"family":"Brad Nemire","given":""}],"accessed":{"date-parts":[["2023",10,21]]},"issued":{"date-parts":[["2014",4,10]]}}},{"id":30,"uris":["http://zotero.org/users/12779847/items/IMZQNTZH"],"itemData":{"id":30,"type":"post-weblog","abstract":"The COVID-19 pandemic has brought the focus of agent-based modeling and simulation (ABMS) to the public’s attention. It’s a powerful computational technique for the study of behavior…","container-title":"NVIDIA Technical Blog","language":"en-US","title":"Fast Large-Scale Agent-based Simulations on NVIDIA GPUs with FLAME GPU","URL":"https://developer.nvidia.com/blog/fast-large-scale-agent-based-simulations-on-nvidia-gpus-with-flame-gpu/","accessed":{"date-parts":[["2023",10,21]]},"issued":{"date-parts":[["2023",2,10]]}}},{"id":31,"uris":["http://zotero.org/users/12779847/items/JH432ZGT"],"itemData":{"id":31,"type":"post","abstract":"Hi folks,  I’ve been playing with CUDA, outside of UE4, and using the Thrust library with C++ to write CUDA functions, in a file that is compiled to a .cu file. I want to use this in UE4 for parallel processing on large arrays (and this works as a standalone app).  I am new to UE4 and still feeling my way around. I am using VS2015 with UE4 and have managed to write C++ scripts in the engine, and pass variables beween them and blueprints. So far so good.  My question is: How can I call/use the fu...","container-title":"Epic Developer Community Forums","language":"en","title":"How to use CUDA file in UE4?","URL":"https://forums.unrealengine.com/t/how-to-use-cuda-file-in-ue4/90965","author":[{"family":"anonymous_user_526a5b67","given":""}],"accessed":{"date-parts":[["2023",10,21]]},"issued":{"date-parts":[["2017",4,28]]}},"label":"page"}],"schema":"https://github.com/citation-style-language/schema/raw/master/csl-citation.json"} </w:instrText>
      </w:r>
      <w:r>
        <w:fldChar w:fldCharType="separate"/>
      </w:r>
      <w:r w:rsidRPr="00A43250">
        <w:rPr>
          <w:rFonts w:ascii="Calibri" w:hAnsi="Calibri" w:cs="Calibri"/>
          <w:szCs w:val="24"/>
        </w:rPr>
        <w:t>[40]–[45]</w:t>
      </w:r>
      <w:r>
        <w:fldChar w:fldCharType="end"/>
      </w:r>
    </w:p>
    <w:p w14:paraId="6ED73F86" w14:textId="77777777" w:rsidR="00A43250" w:rsidRPr="007C0891" w:rsidRDefault="00A43250" w:rsidP="007C0891"/>
    <w:p w14:paraId="7FC1A830" w14:textId="57D905D8" w:rsidR="00BA5C57" w:rsidRDefault="007C0891" w:rsidP="005634A3">
      <w:pPr>
        <w:pStyle w:val="Heading3"/>
        <w:numPr>
          <w:ilvl w:val="1"/>
          <w:numId w:val="34"/>
        </w:numPr>
      </w:pPr>
      <w:bookmarkStart w:id="23" w:name="_Toc155520898"/>
      <w:r>
        <w:t>Opencl</w:t>
      </w:r>
      <w:bookmarkEnd w:id="23"/>
    </w:p>
    <w:p w14:paraId="2269B9A5" w14:textId="4224BDC1" w:rsidR="007C0891" w:rsidRDefault="007C0891" w:rsidP="007C0891">
      <w:r>
        <w:t>OpenCL is</w:t>
      </w:r>
      <w:r w:rsidR="00FB51E0">
        <w:t xml:space="preserve"> very</w:t>
      </w:r>
      <w:r>
        <w:t xml:space="preserve"> similar to CUDA, but </w:t>
      </w:r>
      <w:r w:rsidR="009E6753">
        <w:t>can run on both Nvidia and AMD GPUs</w:t>
      </w:r>
      <w:r w:rsidR="00FB51E0">
        <w:t xml:space="preserve"> since i</w:t>
      </w:r>
      <w:r w:rsidR="009E6753">
        <w:t xml:space="preserve">t is developed by </w:t>
      </w:r>
      <w:hyperlink r:id="rId19" w:history="1">
        <w:r w:rsidR="009E6753" w:rsidRPr="009E6753">
          <w:t>Khronos Group</w:t>
        </w:r>
      </w:hyperlink>
      <w:r w:rsidR="009E6753">
        <w:t>.</w:t>
      </w:r>
      <w:r w:rsidR="00FB51E0">
        <w:t xml:space="preserve"> It is a more general parallel programming API, but its main use is GPU programming.</w:t>
      </w:r>
    </w:p>
    <w:p w14:paraId="63A32B85" w14:textId="77777777" w:rsidR="00A43250" w:rsidRDefault="00A43250">
      <w:r>
        <w:fldChar w:fldCharType="begin"/>
      </w:r>
      <w:r>
        <w:instrText xml:space="preserve"> ADDIN ZOTERO_ITEM CSL_CITATION {"citationID":"MlSKSAk4","properties":{"formattedCitation":"[36], [37], [39], [46]\\uc0\\u8211{}[49]","plainCitation":"[36], [37], [39], [46]–[49]","noteIndex":0},"citationItems":[{"id":9,"uris":["http://zotero.org/users/12779847/items/A5APZSXY"],"itemData":{"id":9,"type":"post","container-title":"Stack Overflow","title":"Answer to \"What is the difference between OpenCL and OpenGL's compute shader?\"","title-short":"Answer to \"What is the difference between OpenCL and OpenGL's compute shader?","URL":"https://stackoverflow.com/a/15868564","author":[{"family":"Banerjee","given":"Rahul"}],"accessed":{"date-parts":[["2023",10,22]]},"issued":{"date-parts":[["2013",4,7]]}}},{"id":10,"uris":["http://zotero.org/users/12779847/items/WASH9UCR"],"itemData":{"id":10,"type":"post","container-title":"Stack Overflow","title":"Answer to \"What is the difference between OpenCL and OpenGL's compute shader?\"","title-short":"Answer to \"What is the difference between OpenCL and OpenGL's compute shader?","URL":"https://stackoverflow.com/a/15874988","author":[{"family":"Rau","given":"Christian"}],"accessed":{"date-parts":[["2023",10,22]]},"issued":{"date-parts":[["2013",4,8]]}}},{"id":69,"uris":["http://zotero.org/users/12779847/items/K2U55R5S"],"itemData":{"id":69,"type":"entry-encyclopedia","abstract":"OpenCL (Open Computing Language) is a framework for writing programs that execute across heterogeneous platforms consisting of central processing units (CPUs), graphics processing units (GPUs), digital signal processors (DSPs), field-programmable gate arrays (FPGAs) and other processors or hardware accelerators. OpenCL specifies programming languages (based on C99, C++14 and C++17) for programming these devices and application programming interfaces (APIs) to control the platform and execute programs on the compute devices. OpenCL provides a standard interface for parallel computing using task- and data-based parallelism.\nOpenCL is an open standard maintained by the non-profit technology consortium Khronos Group. Conformant implementations are available from Altera, AMD, ARM, Creative, IBM, Imagination, Intel, Nvidia, Qualcomm, Samsung, Vivante, Xilinx, and ZiiLABS.","container-title":"Wikipedia","language":"en","license":"Creative Commons Attribution-ShareAlike License","note":"Page Version ID: 1181029989","source":"Wikipedia","title":"OpenCL","URL":"https://en.wikipedia.org/w/index.php?title=OpenCL&amp;oldid=1181029989","accessed":{"date-parts":[["2023",10,21]]},"issued":{"date-parts":[["2023",10,20]]}}},{"id":803,"uris":["http://zotero.org/users/12779847/items/A9UKJJUC"],"itemData":{"id":803,"type":"webpage","container-title":"The Khronos Group","language":"en","title":"OpenCL - The Open Standard for Parallel Programming of Heterogeneous Systems","URL":"https://www.khronos.org//","accessed":{"date-parts":[["2024",1,7]]},"issued":{"date-parts":[["2013",7,21]]}}},{"id":12,"uris":["http://zotero.org/users/12779847/items/6Q6PRPCK"],"itemData":{"id":12,"type":"webpage","container-title":"Github","title":"OpenCL Guide","URL":"https://github.com/KhronosGroup/OpenCL-Guide","issued":{"date-parts":[["2023",3,3]]}}},{"id":32,"uris":["http://zotero.org/users/12779847/items/X2CBIEI3"],"itemData":{"id":32,"type":"post","abstract":"OpenCL Plugin for Unreal Engine 4 (github)  Supported Platform:  OS X, Windows on Intel CPU/GPU, NVIDIA GPU.  I’ve tested on OS X 10.10.1 (Intel Ivy Bridge, GT 650M, GTX 980) and Windows 8.1.  All suggestions for other platforms are welcome.  Known Issues:  On windows, It’s failed to run editor on DebugGame mode.  Installation  Windows   Install NVIDIA Graphics Driver and Intel OpenCL runtime. Copy “OpenCL” folder to “Plugins” folder under your project directory.  OS X   Copy “OpenCL” folder to ...","container-title":"Epic Developer Community Forums","language":"en","title":"OpenCL Plugin","URL":"https://forums.unrealengine.com/t/opencl-plugin/18426","author":[{"family":"anonymous_user_968689a2","given":""}],"accessed":{"date-parts":[["2023",10,21]]},"issued":{"date-parts":[["2015",1,7]]}}},{"id":11,"uris":["http://zotero.org/users/12779847/items/8NGH3QHH"],"itemData":{"id":11,"type":"post","container-title":"Stack Overflow","genre":"Forum post","title":"What is the difference between OpenCL and OpenGL's compute shader?","URL":"https://stackoverflow.com/q/15868498","author":[{"literal":"Maiss"}],"accessed":{"date-parts":[["2023",10,22]]},"issued":{"date-parts":[["2013",4,12]]}},"label":"page"}],"schema":"https://github.com/citation-style-language/schema/raw/master/csl-citation.json"} </w:instrText>
      </w:r>
      <w:r>
        <w:fldChar w:fldCharType="separate"/>
      </w:r>
      <w:r w:rsidRPr="00A43250">
        <w:rPr>
          <w:rFonts w:ascii="Calibri" w:hAnsi="Calibri" w:cs="Calibri"/>
          <w:szCs w:val="24"/>
        </w:rPr>
        <w:t>[36], [37], [39], [46]–[49]</w:t>
      </w:r>
      <w:r>
        <w:fldChar w:fldCharType="end"/>
      </w:r>
    </w:p>
    <w:p w14:paraId="3FF676B0" w14:textId="0EAB7B3A" w:rsidR="001D5823" w:rsidRPr="00A43250" w:rsidRDefault="004E19CD">
      <w:r>
        <w:br w:type="page"/>
      </w:r>
    </w:p>
    <w:p w14:paraId="3AA79E7B" w14:textId="09F2BAD7" w:rsidR="000D5C84" w:rsidRDefault="000D5C84" w:rsidP="000D5C84">
      <w:pPr>
        <w:pStyle w:val="Heading1"/>
      </w:pPr>
      <w:bookmarkStart w:id="24" w:name="_Toc155520899"/>
      <w:r>
        <w:lastRenderedPageBreak/>
        <w:t>case study</w:t>
      </w:r>
      <w:bookmarkEnd w:id="24"/>
    </w:p>
    <w:p w14:paraId="5C83EA0B" w14:textId="77777777" w:rsidR="0018724B" w:rsidRDefault="0018724B" w:rsidP="000D5C84"/>
    <w:p w14:paraId="4BB69D69" w14:textId="4C575AEE" w:rsidR="0018724B" w:rsidRDefault="0018724B" w:rsidP="0018724B">
      <w:pPr>
        <w:rPr>
          <w:rStyle w:val="SubtleEmphasis"/>
          <w:b/>
          <w:color w:val="auto"/>
        </w:rPr>
      </w:pPr>
      <w:r>
        <w:rPr>
          <w:rStyle w:val="SubtleEmphasis"/>
          <w:b/>
          <w:color w:val="auto"/>
          <w:highlight w:val="yellow"/>
        </w:rPr>
        <w:t xml:space="preserve">Alternatively, as opposed to </w:t>
      </w:r>
      <w:r w:rsidRPr="00CE20BA">
        <w:rPr>
          <w:rStyle w:val="SubtleEmphasis"/>
          <w:b/>
          <w:color w:val="auto"/>
          <w:highlight w:val="yellow"/>
        </w:rPr>
        <w:t xml:space="preserve">research, you </w:t>
      </w:r>
      <w:r>
        <w:rPr>
          <w:rStyle w:val="SubtleEmphasis"/>
          <w:b/>
          <w:color w:val="auto"/>
          <w:highlight w:val="yellow"/>
        </w:rPr>
        <w:t xml:space="preserve">might have opted for a case study. Whichever you choose, you </w:t>
      </w:r>
      <w:r w:rsidRPr="00CE20BA">
        <w:rPr>
          <w:rStyle w:val="SubtleEmphasis"/>
          <w:b/>
          <w:color w:val="auto"/>
          <w:highlight w:val="yellow"/>
        </w:rPr>
        <w:t>detail the elements of your experiment(s), the tests, objects you will test upon and subjects you will test with, the data gathering, data cleaning or feature extraction, measurements, … and you present the results obtained in an objective manner for each of th</w:t>
      </w:r>
      <w:r>
        <w:rPr>
          <w:rStyle w:val="SubtleEmphasis"/>
          <w:b/>
          <w:color w:val="auto"/>
          <w:highlight w:val="yellow"/>
        </w:rPr>
        <w:t>e tests you conducted.</w:t>
      </w:r>
    </w:p>
    <w:p w14:paraId="1AB26FEB" w14:textId="77777777" w:rsidR="00127F9B" w:rsidRDefault="00127F9B" w:rsidP="000D5C84"/>
    <w:p w14:paraId="308CFF37" w14:textId="5EED3BB9" w:rsidR="009726B0" w:rsidRDefault="006A3E9B" w:rsidP="009726B0">
      <w:pPr>
        <w:pStyle w:val="Heading2"/>
        <w:numPr>
          <w:ilvl w:val="0"/>
          <w:numId w:val="40"/>
        </w:numPr>
      </w:pPr>
      <w:bookmarkStart w:id="25" w:name="_Toc155520900"/>
      <w:r w:rsidRPr="006A3E9B">
        <w:t>Experiment setup</w:t>
      </w:r>
      <w:bookmarkEnd w:id="25"/>
    </w:p>
    <w:p w14:paraId="2EAB9F17" w14:textId="2BDEF2DF" w:rsidR="006A6EFB" w:rsidRPr="006A6EFB" w:rsidRDefault="006A6EFB" w:rsidP="006A6EFB">
      <w:pPr>
        <w:pStyle w:val="Heading3"/>
        <w:numPr>
          <w:ilvl w:val="1"/>
          <w:numId w:val="40"/>
        </w:numPr>
      </w:pPr>
      <w:bookmarkStart w:id="26" w:name="_Toc155520901"/>
      <w:r>
        <w:t>Introduction</w:t>
      </w:r>
      <w:bookmarkEnd w:id="26"/>
    </w:p>
    <w:p w14:paraId="296F6CEA" w14:textId="77777777" w:rsidR="0005783E" w:rsidRDefault="0005783E" w:rsidP="0005783E">
      <w:r>
        <w:t>In this case study, we create a battle simulator game, using Unreal Engine’s Mass system, and implement different techniques to try to increase performance to allow for the simulation of massive amounts of agents at a playable fps. Playable fps is defined as 30 fps for the purpose of this paper.</w:t>
      </w:r>
    </w:p>
    <w:p w14:paraId="32B20F52" w14:textId="77777777" w:rsidR="0005783E" w:rsidRDefault="0005783E" w:rsidP="0005783E">
      <w:r>
        <w:t>We will then compare the performance of the battle simulator that uses Mass, with a simple battle simulator game that is created using usual methods. This is to confirm if the performance is actually a result of using Mass and the various techniques we added.</w:t>
      </w:r>
    </w:p>
    <w:p w14:paraId="51BCCC71" w14:textId="77777777" w:rsidR="009726B0" w:rsidRDefault="0005783E" w:rsidP="009726B0">
      <w:r>
        <w:t>We will also compare the different additions to the Mass battle simulator to see which ones improved what aspects.</w:t>
      </w:r>
    </w:p>
    <w:p w14:paraId="110CDC45" w14:textId="77777777" w:rsidR="009B7DF4" w:rsidRDefault="009B7DF4" w:rsidP="009726B0"/>
    <w:p w14:paraId="2283CD07" w14:textId="5878DD61" w:rsidR="00575AD5" w:rsidRDefault="00575AD5" w:rsidP="00575AD5">
      <w:r>
        <w:t xml:space="preserve">Some snippets of code will be included here, for the full source code, please refer to the </w:t>
      </w:r>
      <w:proofErr w:type="spellStart"/>
      <w:r>
        <w:t>Github</w:t>
      </w:r>
      <w:proofErr w:type="spellEnd"/>
      <w:r>
        <w:t xml:space="preserve"> repository: </w:t>
      </w:r>
      <w:hyperlink r:id="rId20" w:history="1">
        <w:r w:rsidR="00A648FD" w:rsidRPr="00A648FD">
          <w:rPr>
            <w:rStyle w:val="Hyperlink"/>
            <w:bCs/>
            <w:lang w:val="en-GB"/>
          </w:rPr>
          <w:t>https://github.com/SimonSchaep/Research-UE5-Mass/tree/main/UnrealProjects</w:t>
        </w:r>
      </w:hyperlink>
    </w:p>
    <w:p w14:paraId="553BBCA9" w14:textId="356AFC76" w:rsidR="00575AD5" w:rsidRDefault="00575AD5" w:rsidP="00575AD5">
      <w:r>
        <w:t xml:space="preserve">Code will be written with the standard Unreal Engine coding standards in mind: </w:t>
      </w:r>
      <w:hyperlink r:id="rId21" w:history="1">
        <w:r w:rsidRPr="0075011F">
          <w:rPr>
            <w:rStyle w:val="Hyperlink"/>
          </w:rPr>
          <w:t>https://docs.unrealengine.com/5.3/en-US/epic-cplusplus-coding-standard-for-unreal-engine/</w:t>
        </w:r>
      </w:hyperlink>
    </w:p>
    <w:p w14:paraId="705BF967" w14:textId="0594EE9D" w:rsidR="00BF5191" w:rsidRDefault="00BF5191"/>
    <w:p w14:paraId="6CD3F0BD" w14:textId="350C108C" w:rsidR="009726B0" w:rsidRPr="007371E2" w:rsidRDefault="009726B0" w:rsidP="006A6EFB">
      <w:pPr>
        <w:pStyle w:val="Heading3"/>
        <w:numPr>
          <w:ilvl w:val="1"/>
          <w:numId w:val="40"/>
        </w:numPr>
      </w:pPr>
      <w:bookmarkStart w:id="27" w:name="_Toc155520902"/>
      <w:r>
        <w:t>Requirements</w:t>
      </w:r>
      <w:bookmarkEnd w:id="27"/>
    </w:p>
    <w:p w14:paraId="2742263F" w14:textId="77777777" w:rsidR="0005783E" w:rsidRDefault="0005783E" w:rsidP="0005783E">
      <w:r>
        <w:t>The simple and Mass battle simulator both have the following requirements:</w:t>
      </w:r>
    </w:p>
    <w:p w14:paraId="2FC20ADE" w14:textId="77777777" w:rsidR="0005783E" w:rsidRDefault="0005783E" w:rsidP="0005783E">
      <w:pPr>
        <w:pStyle w:val="ListParagraph"/>
        <w:numPr>
          <w:ilvl w:val="0"/>
          <w:numId w:val="39"/>
        </w:numPr>
      </w:pPr>
      <w:r>
        <w:t>Two teams of units face each other.</w:t>
      </w:r>
    </w:p>
    <w:p w14:paraId="4227A12B" w14:textId="77777777" w:rsidR="0005783E" w:rsidRDefault="0005783E" w:rsidP="0005783E">
      <w:pPr>
        <w:pStyle w:val="ListParagraph"/>
        <w:numPr>
          <w:ilvl w:val="0"/>
          <w:numId w:val="39"/>
        </w:numPr>
      </w:pPr>
      <w:r>
        <w:t>When the battle starts, the units run towards the closest enemy unit.</w:t>
      </w:r>
      <w:r>
        <w:br/>
      </w:r>
    </w:p>
    <w:p w14:paraId="055EC325" w14:textId="77777777" w:rsidR="0005783E" w:rsidRDefault="0005783E" w:rsidP="0005783E">
      <w:pPr>
        <w:pStyle w:val="ListParagraph"/>
        <w:numPr>
          <w:ilvl w:val="0"/>
          <w:numId w:val="39"/>
        </w:numPr>
      </w:pPr>
      <w:r>
        <w:t>When they are within a small distance (attack range), they will stop moving and start attacking.</w:t>
      </w:r>
    </w:p>
    <w:p w14:paraId="1F7111B9" w14:textId="77777777" w:rsidR="0005783E" w:rsidRDefault="0005783E" w:rsidP="0005783E">
      <w:pPr>
        <w:pStyle w:val="ListParagraph"/>
        <w:numPr>
          <w:ilvl w:val="0"/>
          <w:numId w:val="39"/>
        </w:numPr>
      </w:pPr>
      <w:r>
        <w:t>Attacking means that after a repeating delay, the unit deals damage to its target.</w:t>
      </w:r>
    </w:p>
    <w:p w14:paraId="4FC1B149" w14:textId="77777777" w:rsidR="0005783E" w:rsidRDefault="0005783E" w:rsidP="0005783E">
      <w:pPr>
        <w:pStyle w:val="ListParagraph"/>
        <w:numPr>
          <w:ilvl w:val="0"/>
          <w:numId w:val="39"/>
        </w:numPr>
      </w:pPr>
      <w:r>
        <w:t>When the target reaches zero hitpoints, it dies.</w:t>
      </w:r>
      <w:r>
        <w:br/>
      </w:r>
    </w:p>
    <w:p w14:paraId="54BB1782" w14:textId="77777777" w:rsidR="0005783E" w:rsidRDefault="0005783E" w:rsidP="0005783E">
      <w:pPr>
        <w:pStyle w:val="ListParagraph"/>
        <w:numPr>
          <w:ilvl w:val="0"/>
          <w:numId w:val="39"/>
        </w:numPr>
      </w:pPr>
      <w:r>
        <w:t>The units have to avoid other units.</w:t>
      </w:r>
    </w:p>
    <w:p w14:paraId="2881B5D6" w14:textId="4E4203DF" w:rsidR="0005783E" w:rsidRDefault="0005783E" w:rsidP="002839ED">
      <w:pPr>
        <w:pStyle w:val="ListParagraph"/>
        <w:numPr>
          <w:ilvl w:val="0"/>
          <w:numId w:val="39"/>
        </w:numPr>
      </w:pPr>
      <w:r>
        <w:lastRenderedPageBreak/>
        <w:t>The movement utilizes pathfinding to avoid big obstacles and navigate through the world.</w:t>
      </w:r>
      <w:r>
        <w:br/>
      </w:r>
    </w:p>
    <w:p w14:paraId="1329A3E5" w14:textId="77777777" w:rsidR="0005783E" w:rsidRDefault="0005783E" w:rsidP="0005783E">
      <w:pPr>
        <w:pStyle w:val="ListParagraph"/>
        <w:numPr>
          <w:ilvl w:val="0"/>
          <w:numId w:val="39"/>
        </w:numPr>
      </w:pPr>
      <w:r>
        <w:t>3D models are used to represent the units, they are of standard quality.</w:t>
      </w:r>
    </w:p>
    <w:p w14:paraId="3F8130CE" w14:textId="77777777" w:rsidR="0005783E" w:rsidRDefault="0005783E" w:rsidP="0005783E">
      <w:pPr>
        <w:pStyle w:val="ListParagraph"/>
        <w:numPr>
          <w:ilvl w:val="0"/>
          <w:numId w:val="39"/>
        </w:numPr>
      </w:pPr>
      <w:r>
        <w:t>The following animations play at the correct time:</w:t>
      </w:r>
    </w:p>
    <w:p w14:paraId="5A3A138B" w14:textId="77777777" w:rsidR="0005783E" w:rsidRDefault="0005783E" w:rsidP="0005783E">
      <w:pPr>
        <w:pStyle w:val="ListParagraph"/>
        <w:numPr>
          <w:ilvl w:val="1"/>
          <w:numId w:val="39"/>
        </w:numPr>
      </w:pPr>
      <w:r>
        <w:t>Idle</w:t>
      </w:r>
    </w:p>
    <w:p w14:paraId="010CAAFE" w14:textId="77777777" w:rsidR="0005783E" w:rsidRDefault="0005783E" w:rsidP="0005783E">
      <w:pPr>
        <w:pStyle w:val="ListParagraph"/>
        <w:numPr>
          <w:ilvl w:val="1"/>
          <w:numId w:val="39"/>
        </w:numPr>
      </w:pPr>
      <w:r>
        <w:t>Moving</w:t>
      </w:r>
    </w:p>
    <w:p w14:paraId="5E08908A" w14:textId="77777777" w:rsidR="0005783E" w:rsidRDefault="0005783E" w:rsidP="0005783E">
      <w:pPr>
        <w:pStyle w:val="ListParagraph"/>
        <w:numPr>
          <w:ilvl w:val="1"/>
          <w:numId w:val="39"/>
        </w:numPr>
      </w:pPr>
      <w:r>
        <w:t>Attacking</w:t>
      </w:r>
    </w:p>
    <w:p w14:paraId="071FEC59" w14:textId="1E0AA629" w:rsidR="0005783E" w:rsidRDefault="0005783E" w:rsidP="0005783E">
      <w:pPr>
        <w:pStyle w:val="ListParagraph"/>
        <w:numPr>
          <w:ilvl w:val="1"/>
          <w:numId w:val="39"/>
        </w:numPr>
      </w:pPr>
      <w:r>
        <w:t>Dying</w:t>
      </w:r>
    </w:p>
    <w:p w14:paraId="443DF568" w14:textId="77777777" w:rsidR="005862A8" w:rsidRDefault="005862A8" w:rsidP="0005783E"/>
    <w:p w14:paraId="4793B6CD" w14:textId="0E620560" w:rsidR="005862A8" w:rsidRDefault="005862A8" w:rsidP="0005783E">
      <w:r>
        <w:t>To ensure the quality of the assets that are used we will be using models from the game</w:t>
      </w:r>
      <w:r w:rsidR="008D67BC">
        <w:t xml:space="preserve"> Paragon</w:t>
      </w:r>
      <w:r w:rsidR="008D67BC">
        <w:fldChar w:fldCharType="begin"/>
      </w:r>
      <w:r w:rsidR="008D67BC">
        <w:instrText xml:space="preserve"> ADDIN ZOTERO_ITEM CSL_CITATION {"citationID":"L4xdYMQV","properties":{"formattedCitation":"[50]","plainCitation":"[50]","noteIndex":0},"citationItems":[{"id":804,"uris":["http://zotero.org/users/12779847/items/TZX4Z5N9"],"itemData":{"id":804,"type":"entry-encyclopedia","abstract":"Paragon was a free-to-play multiplayer online battle arena game developed and published by Epic Games. Powered by their own Unreal Engine 4, the game started buy-to-play early access in March 2016, and free-to-play access to its open beta started in August 2016. Epic Games shut down its servers in April 2018.","container-title":"Wikipedia","language":"en","license":"Creative Commons Attribution-ShareAlike License","note":"Page Version ID: 1191788101","source":"Wikipedia","title":"&lt;i&gt;Paragon&lt;/i&gt; (video game)","URL":"https://en.wikipedia.org/w/index.php?title=Paragon_(video_game)&amp;oldid=1191788101","accessed":{"date-parts":[["2024",1,7]]},"issued":{"date-parts":[["2023",12,25]]}}}],"schema":"https://github.com/citation-style-language/schema/raw/master/csl-citation.json"} </w:instrText>
      </w:r>
      <w:r w:rsidR="008D67BC">
        <w:fldChar w:fldCharType="separate"/>
      </w:r>
      <w:r w:rsidR="008D67BC" w:rsidRPr="008D67BC">
        <w:rPr>
          <w:rFonts w:ascii="Calibri" w:hAnsi="Calibri" w:cs="Calibri"/>
        </w:rPr>
        <w:t>[50]</w:t>
      </w:r>
      <w:r w:rsidR="008D67BC">
        <w:fldChar w:fldCharType="end"/>
      </w:r>
      <w:r w:rsidR="00E572D2">
        <w:t>. This was a AAA game developed by Epic Games, which means the quality should be very good and it should be easy to use the assets in Unreal Engine. All assets are available on the Unreal Engine Marketplace</w:t>
      </w:r>
      <w:r w:rsidR="001B1D78">
        <w:t>, we will be using the paragon minion models specifically</w:t>
      </w:r>
    </w:p>
    <w:p w14:paraId="09A2EA37" w14:textId="19B6C5B6" w:rsidR="00E572D2" w:rsidRDefault="00E572D2" w:rsidP="0005783E">
      <w:r>
        <w:t>For environmental assets we will be using the free Landscape Pro 2.0 package from the Unreal Engine Marketplace:</w:t>
      </w:r>
      <w:hyperlink r:id="rId22" w:history="1">
        <w:r w:rsidRPr="00E572D2">
          <w:rPr>
            <w:rStyle w:val="Hyperlink"/>
          </w:rPr>
          <w:t xml:space="preserve"> https://www.unrealengine.com/marketplace/en-US/product/landscape-pro-auto-generated-material</w:t>
        </w:r>
      </w:hyperlink>
    </w:p>
    <w:p w14:paraId="0E26AB8F" w14:textId="77777777" w:rsidR="009726B0" w:rsidRDefault="009726B0" w:rsidP="0005783E"/>
    <w:p w14:paraId="4873FFB2" w14:textId="76310231" w:rsidR="009726B0" w:rsidRDefault="009726B0" w:rsidP="006A6EFB">
      <w:pPr>
        <w:pStyle w:val="Heading3"/>
        <w:numPr>
          <w:ilvl w:val="1"/>
          <w:numId w:val="40"/>
        </w:numPr>
      </w:pPr>
      <w:bookmarkStart w:id="28" w:name="_Toc155520903"/>
      <w:r>
        <w:t>Measurements</w:t>
      </w:r>
      <w:bookmarkEnd w:id="28"/>
    </w:p>
    <w:p w14:paraId="25A434B7" w14:textId="7C82295D" w:rsidR="00EA6A11" w:rsidRDefault="00EA6A11" w:rsidP="0005783E">
      <w:r>
        <w:t>We will measure performance of the simple battle simulator, the battle simulator made with Mass, and also every time we add a major optimization feature.</w:t>
      </w:r>
      <w:r>
        <w:br/>
        <w:t>Eight different unit counts will be measured, starting at 100 vs 100, then doubling until we reach 12800 vs 12800.</w:t>
      </w:r>
      <w:r>
        <w:br/>
        <w:t>With these multiple tests we will be able to see how well everything scales with agent count.</w:t>
      </w:r>
    </w:p>
    <w:p w14:paraId="6EBAC1C2" w14:textId="06CF1C19" w:rsidR="0005783E" w:rsidRDefault="0005783E" w:rsidP="0005783E">
      <w:r>
        <w:t xml:space="preserve">Performance will be measured by frame time, which will be recorded using Unreal Insights, in a development build. </w:t>
      </w:r>
      <w:r w:rsidR="00350C2B">
        <w:t>This</w:t>
      </w:r>
      <w:r>
        <w:t xml:space="preserve"> is not a shipping build</w:t>
      </w:r>
      <w:r w:rsidR="00350C2B">
        <w:t>, so there will still be a certain performance cost because debugging data is included, however, this is required to be able to properly profile.</w:t>
      </w:r>
    </w:p>
    <w:p w14:paraId="016A08F4" w14:textId="13052A7B" w:rsidR="009726B0" w:rsidRDefault="009726B0" w:rsidP="009726B0">
      <w:r>
        <w:t>We will record from the start of the battle (after spawning in the units), until one side has lost all their units. Meanwhile the camera will stay static, to eliminate any variance that could be caused by culling, LODs…</w:t>
      </w:r>
    </w:p>
    <w:p w14:paraId="0DA82EDC" w14:textId="62A101CA" w:rsidR="0005783E" w:rsidRDefault="00731783" w:rsidP="0005783E">
      <w:r>
        <w:t xml:space="preserve">We will use the frame at </w:t>
      </w:r>
      <w:r w:rsidR="005B5790">
        <w:t>1</w:t>
      </w:r>
      <w:r>
        <w:t>0 seconds into the battle to</w:t>
      </w:r>
      <w:r w:rsidR="0005783E">
        <w:t xml:space="preserve"> compare with others.</w:t>
      </w:r>
      <w:r w:rsidR="00FB5215">
        <w:t xml:space="preserve"> Unless that frame has some irregularity, like a big flush, then we take the next frame.</w:t>
      </w:r>
    </w:p>
    <w:p w14:paraId="3FC1ECAA" w14:textId="5A8724D6" w:rsidR="00E433A0" w:rsidRDefault="00E433A0" w:rsidP="0005783E">
      <w:r>
        <w:t>The goal is not to have super precise measurements</w:t>
      </w:r>
      <w:r w:rsidR="00DD107B">
        <w:t xml:space="preserve"> with exact numbers</w:t>
      </w:r>
      <w:r>
        <w:t xml:space="preserve">. Instead, we want to get a general idea of where we should optimize and </w:t>
      </w:r>
      <w:r w:rsidR="00DD107B">
        <w:t>which</w:t>
      </w:r>
      <w:r>
        <w:t xml:space="preserve"> techniques have a noticeable impact</w:t>
      </w:r>
      <w:r w:rsidR="00DD107B">
        <w:t xml:space="preserve"> on which aspect of the game</w:t>
      </w:r>
      <w:r>
        <w:t>.</w:t>
      </w:r>
    </w:p>
    <w:p w14:paraId="06CACB32" w14:textId="1BE5F960" w:rsidR="00575AD5" w:rsidRDefault="003519FB" w:rsidP="000D5C84">
      <w:r>
        <w:t>There will only be one device used for measurements, an Omen Gaming Laptop with the following specs:</w:t>
      </w:r>
      <w:r>
        <w:br/>
        <w:t xml:space="preserve">CPU: </w:t>
      </w:r>
      <w:r w:rsidRPr="003519FB">
        <w:t>AMD Ryzen 7 5800H</w:t>
      </w:r>
      <w:r>
        <w:t xml:space="preserve"> 3.20</w:t>
      </w:r>
      <w:r w:rsidR="007341FA">
        <w:t xml:space="preserve"> </w:t>
      </w:r>
      <w:r>
        <w:t>GHz</w:t>
      </w:r>
      <w:r>
        <w:br/>
        <w:t>RAM: 16</w:t>
      </w:r>
      <w:r w:rsidR="007341FA">
        <w:t xml:space="preserve"> </w:t>
      </w:r>
      <w:r>
        <w:t>GB</w:t>
      </w:r>
      <w:r>
        <w:br/>
        <w:t xml:space="preserve">GPU: </w:t>
      </w:r>
      <w:r w:rsidR="007341FA">
        <w:t>NVIDIA GeForce RTX 3060 Laptop GPU</w:t>
      </w:r>
    </w:p>
    <w:p w14:paraId="517BE335" w14:textId="55969390" w:rsidR="00C7645D" w:rsidRDefault="00C7645D" w:rsidP="000D5C84">
      <w:r>
        <w:fldChar w:fldCharType="begin"/>
      </w:r>
      <w:r>
        <w:instrText xml:space="preserve"> ADDIN ZOTERO_ITEM CSL_CITATION {"citationID":"VHhTn6iM","properties":{"formattedCitation":"[51]\\uc0\\u8211{}[53]","plainCitation":"[51]–[53]","noteIndex":0},"citationItems":[{"id":3,"uris":["http://zotero.org/users/12779847/items/HUDW5RH9"],"itemData":{"id":3,"type":"motion_picture","abstract":"This week we’ll be diving into a topic that is near and dear to all developers hearts; optimization &amp; profiling! We’ll be taking a look at some of the new fe...","language":"en","source":"www.youtube.com","title":"New Features of Insights: Unreal Engine's Built In Profiling Tools | Inside Unreal","title-short":"New Features of Insights","URL":"https://www.youtube.com/watch?v=af_M38Z325I&amp;list=PLGAgBU0oz5KZXHvaHAgas90IGBkJqsgzV","accessed":{"date-parts":[["2024",1,7]]},"issued":{"date-parts":[["2023",3,30]]}}},{"id":2,"uris":["http://zotero.org/users/12779847/items/8H7B4XJ2"],"itemData":{"id":2,"type":"motion_picture","abstract":"I wanted to share some knowledge about render thread and animation thread and also a way to optimize game logic by moving load away from game thread into ani...","language":"en","source":"www.youtube.com","title":"[UE5] Understanding Render Thread and Animation Thread in Unreal Engine","URL":"https://www.youtube.com/watch?v=RRwNlntV10I","accessed":{"date-parts":[["2024",1,7]]},"issued":{"date-parts":[["2023",3,6]]}}},{"id":4,"uris":["http://zotero.org/users/12779847/items/UPUEKN5K"],"itemData":{"id":4,"type":"motion_picture","abstract":"Everyone on your team should be able to gauge the performance impact of their work. In this session, Unreal Engine Evangelist Ari Arnbjörnsson uses the new b...","language":"en","source":"www.youtube.com","title":"Maximizing Your Game's Performance in Unreal Engine | Unreal Fest 2022","URL":"https://www.youtube.com/watch?v=GuIav71867E&amp;list=PLGAgBU0oz5KZXHvaHAgas90IGBkJqsgzV","accessed":{"date-parts":[["2024",1,7]]},"issued":{"date-parts":[["2022",11,3]]}},"label":"page"}],"schema":"https://github.com/citation-style-language/schema/raw/master/csl-citation.json"} </w:instrText>
      </w:r>
      <w:r>
        <w:fldChar w:fldCharType="separate"/>
      </w:r>
      <w:r w:rsidRPr="00C7645D">
        <w:rPr>
          <w:rFonts w:ascii="Calibri" w:hAnsi="Calibri" w:cs="Calibri"/>
          <w:szCs w:val="24"/>
        </w:rPr>
        <w:t>[51]–[53]</w:t>
      </w:r>
      <w:r>
        <w:fldChar w:fldCharType="end"/>
      </w:r>
    </w:p>
    <w:p w14:paraId="7B068B89" w14:textId="77777777" w:rsidR="00350C2B" w:rsidRDefault="007371E2" w:rsidP="00350C2B">
      <w:pPr>
        <w:pStyle w:val="Heading2"/>
        <w:numPr>
          <w:ilvl w:val="0"/>
          <w:numId w:val="40"/>
        </w:numPr>
      </w:pPr>
      <w:bookmarkStart w:id="29" w:name="_Toc155520904"/>
      <w:r w:rsidRPr="007371E2">
        <w:lastRenderedPageBreak/>
        <w:t>Ex</w:t>
      </w:r>
      <w:r w:rsidR="006A3E9B">
        <w:t>periment Execution</w:t>
      </w:r>
      <w:bookmarkEnd w:id="29"/>
    </w:p>
    <w:p w14:paraId="35B8C062" w14:textId="77777777" w:rsidR="00350C2B" w:rsidRDefault="00CF42AA" w:rsidP="00350C2B">
      <w:pPr>
        <w:pStyle w:val="Heading3"/>
        <w:numPr>
          <w:ilvl w:val="1"/>
          <w:numId w:val="40"/>
        </w:numPr>
      </w:pPr>
      <w:bookmarkStart w:id="30" w:name="_Toc155520905"/>
      <w:r>
        <w:t>Simple battle Simulator</w:t>
      </w:r>
      <w:bookmarkEnd w:id="30"/>
    </w:p>
    <w:p w14:paraId="4DB0FCDD" w14:textId="0B2905F3" w:rsidR="00C97766" w:rsidRDefault="00350C2B" w:rsidP="00E572D2">
      <w:r>
        <w:t xml:space="preserve">For the simple battle simulator, we </w:t>
      </w:r>
      <w:r w:rsidR="009B7DF4">
        <w:t>will follow</w:t>
      </w:r>
      <w:r>
        <w:t xml:space="preserve"> the normal pipeline for creating an Unreal Engine game.</w:t>
      </w:r>
    </w:p>
    <w:p w14:paraId="174431D2" w14:textId="3FD5F98B" w:rsidR="002839ED" w:rsidRDefault="002839ED" w:rsidP="00350C2B">
      <w:r>
        <w:t xml:space="preserve">We create a </w:t>
      </w:r>
      <w:proofErr w:type="spellStart"/>
      <w:r>
        <w:t>unitmanager</w:t>
      </w:r>
      <w:proofErr w:type="spellEnd"/>
      <w:r>
        <w:t xml:space="preserve"> as a component of the </w:t>
      </w:r>
      <w:proofErr w:type="spellStart"/>
      <w:r>
        <w:t>gamemode</w:t>
      </w:r>
      <w:proofErr w:type="spellEnd"/>
      <w:r>
        <w:t xml:space="preserve">. This manager spawns a </w:t>
      </w:r>
      <w:r w:rsidR="009A3B0D">
        <w:t xml:space="preserve">specified </w:t>
      </w:r>
      <w:r>
        <w:t xml:space="preserve">number of actors within a </w:t>
      </w:r>
      <w:r w:rsidR="009A3B0D">
        <w:t>specified area. It also</w:t>
      </w:r>
      <w:r>
        <w:t xml:space="preserve"> holds </w:t>
      </w:r>
      <w:r w:rsidR="00424491">
        <w:t>two arrays</w:t>
      </w:r>
      <w:r>
        <w:t xml:space="preserve"> of </w:t>
      </w:r>
      <w:proofErr w:type="spellStart"/>
      <w:r>
        <w:t>AActor</w:t>
      </w:r>
      <w:proofErr w:type="spellEnd"/>
      <w:r>
        <w:t xml:space="preserve"> pointers</w:t>
      </w:r>
      <w:r w:rsidR="009A3B0D">
        <w:t xml:space="preserve"> to those spawned actors, so these can later be queried when looking for nearby actors</w:t>
      </w:r>
      <w:r w:rsidR="0075011F">
        <w:t>.</w:t>
      </w:r>
      <w:r w:rsidR="00424491">
        <w:t xml:space="preserve"> There are two arrays, so that the actors can easily be filtered based on which army they belong to.</w:t>
      </w:r>
    </w:p>
    <w:p w14:paraId="19DBBEA1" w14:textId="77777777" w:rsidR="00980A73" w:rsidRDefault="00D67275" w:rsidP="00980A73">
      <w:pPr>
        <w:keepNext/>
        <w:rPr>
          <w:b/>
          <w:bCs/>
          <w:color w:val="2E74B5" w:themeColor="accent1" w:themeShade="BF"/>
          <w:sz w:val="16"/>
          <w:szCs w:val="16"/>
        </w:rPr>
      </w:pPr>
      <w:r w:rsidRPr="00D67275">
        <w:rPr>
          <w:noProof/>
        </w:rPr>
        <w:drawing>
          <wp:inline distT="0" distB="0" distL="0" distR="0" wp14:anchorId="0405B9EB" wp14:editId="39539184">
            <wp:extent cx="1805940" cy="320040"/>
            <wp:effectExtent l="0" t="0" r="3810" b="3810"/>
            <wp:docPr id="14197496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9749620" name=""/>
                    <pic:cNvPicPr/>
                  </pic:nvPicPr>
                  <pic:blipFill>
                    <a:blip r:embed="rId23"/>
                    <a:stretch>
                      <a:fillRect/>
                    </a:stretch>
                  </pic:blipFill>
                  <pic:spPr>
                    <a:xfrm>
                      <a:off x="0" y="0"/>
                      <a:ext cx="1806098" cy="320068"/>
                    </a:xfrm>
                    <a:prstGeom prst="rect">
                      <a:avLst/>
                    </a:prstGeom>
                  </pic:spPr>
                </pic:pic>
              </a:graphicData>
            </a:graphic>
          </wp:inline>
        </w:drawing>
      </w:r>
    </w:p>
    <w:p w14:paraId="131C709E" w14:textId="10EFF59C" w:rsidR="00D67275" w:rsidRDefault="00985E32" w:rsidP="00980A73">
      <w:pPr>
        <w:keepNext/>
        <w:rPr>
          <w:color w:val="2E74B5" w:themeColor="accent1" w:themeShade="BF"/>
          <w:sz w:val="16"/>
          <w:szCs w:val="16"/>
        </w:rPr>
      </w:pPr>
      <w:bookmarkStart w:id="31" w:name="_Toc155551558"/>
      <w:r w:rsidRPr="00191BD0">
        <w:rPr>
          <w:color w:val="2E74B5" w:themeColor="accent1" w:themeShade="BF"/>
          <w:sz w:val="16"/>
          <w:szCs w:val="16"/>
        </w:rPr>
        <w:t xml:space="preserve">Code snippet </w:t>
      </w:r>
      <w:r w:rsidRPr="00191BD0">
        <w:rPr>
          <w:color w:val="2E74B5" w:themeColor="accent1" w:themeShade="BF"/>
          <w:sz w:val="16"/>
          <w:szCs w:val="16"/>
        </w:rPr>
        <w:fldChar w:fldCharType="begin"/>
      </w:r>
      <w:r w:rsidRPr="00191BD0">
        <w:rPr>
          <w:color w:val="2E74B5" w:themeColor="accent1" w:themeShade="BF"/>
          <w:sz w:val="16"/>
          <w:szCs w:val="16"/>
        </w:rPr>
        <w:instrText xml:space="preserve"> SEQ Code_snippet \* ARABIC </w:instrText>
      </w:r>
      <w:r w:rsidRPr="00191BD0">
        <w:rPr>
          <w:color w:val="2E74B5" w:themeColor="accent1" w:themeShade="BF"/>
          <w:sz w:val="16"/>
          <w:szCs w:val="16"/>
        </w:rPr>
        <w:fldChar w:fldCharType="separate"/>
      </w:r>
      <w:r w:rsidR="00CF321A" w:rsidRPr="00191BD0">
        <w:rPr>
          <w:noProof/>
          <w:color w:val="2E74B5" w:themeColor="accent1" w:themeShade="BF"/>
          <w:sz w:val="16"/>
          <w:szCs w:val="16"/>
        </w:rPr>
        <w:t>1</w:t>
      </w:r>
      <w:r w:rsidRPr="00191BD0">
        <w:rPr>
          <w:color w:val="2E74B5" w:themeColor="accent1" w:themeShade="BF"/>
          <w:sz w:val="16"/>
          <w:szCs w:val="16"/>
        </w:rPr>
        <w:fldChar w:fldCharType="end"/>
      </w:r>
      <w:r w:rsidRPr="00191BD0">
        <w:rPr>
          <w:color w:val="2E74B5" w:themeColor="accent1" w:themeShade="BF"/>
          <w:sz w:val="16"/>
          <w:szCs w:val="16"/>
        </w:rPr>
        <w:t>: Units variable declaration</w:t>
      </w:r>
      <w:bookmarkEnd w:id="31"/>
    </w:p>
    <w:p w14:paraId="3FEEFEBC" w14:textId="77777777" w:rsidR="00BF5191" w:rsidRPr="00191BD0" w:rsidRDefault="00BF5191" w:rsidP="00980A73">
      <w:pPr>
        <w:keepNext/>
      </w:pPr>
    </w:p>
    <w:p w14:paraId="022E1B4C" w14:textId="77777777" w:rsidR="00980A73" w:rsidRDefault="00D67275" w:rsidP="00980A73">
      <w:pPr>
        <w:keepNext/>
        <w:rPr>
          <w:b/>
          <w:bCs/>
          <w:color w:val="2E74B5" w:themeColor="accent1" w:themeShade="BF"/>
          <w:sz w:val="16"/>
          <w:szCs w:val="16"/>
        </w:rPr>
      </w:pPr>
      <w:r w:rsidRPr="00D67275">
        <w:rPr>
          <w:noProof/>
        </w:rPr>
        <w:drawing>
          <wp:inline distT="0" distB="0" distL="0" distR="0" wp14:anchorId="5FBE3E4A" wp14:editId="206889AE">
            <wp:extent cx="1806097" cy="769687"/>
            <wp:effectExtent l="0" t="0" r="3810" b="0"/>
            <wp:docPr id="456855086"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6855086" name="Picture 1" descr="A screenshot of a computer program&#10;&#10;Description automatically generated"/>
                    <pic:cNvPicPr/>
                  </pic:nvPicPr>
                  <pic:blipFill>
                    <a:blip r:embed="rId24"/>
                    <a:stretch>
                      <a:fillRect/>
                    </a:stretch>
                  </pic:blipFill>
                  <pic:spPr>
                    <a:xfrm>
                      <a:off x="0" y="0"/>
                      <a:ext cx="1806097" cy="769687"/>
                    </a:xfrm>
                    <a:prstGeom prst="rect">
                      <a:avLst/>
                    </a:prstGeom>
                  </pic:spPr>
                </pic:pic>
              </a:graphicData>
            </a:graphic>
          </wp:inline>
        </w:drawing>
      </w:r>
    </w:p>
    <w:p w14:paraId="705B2B02" w14:textId="1E6C7F85" w:rsidR="00D67275" w:rsidRPr="00191BD0" w:rsidRDefault="00980A73" w:rsidP="00980A73">
      <w:pPr>
        <w:keepNext/>
      </w:pPr>
      <w:bookmarkStart w:id="32" w:name="_Toc155551559"/>
      <w:r w:rsidRPr="00191BD0">
        <w:rPr>
          <w:color w:val="2E74B5" w:themeColor="accent1" w:themeShade="BF"/>
          <w:sz w:val="16"/>
          <w:szCs w:val="16"/>
        </w:rPr>
        <w:t xml:space="preserve">Code snippet </w:t>
      </w:r>
      <w:r w:rsidRPr="00191BD0">
        <w:rPr>
          <w:color w:val="2E74B5" w:themeColor="accent1" w:themeShade="BF"/>
          <w:sz w:val="16"/>
          <w:szCs w:val="16"/>
        </w:rPr>
        <w:fldChar w:fldCharType="begin"/>
      </w:r>
      <w:r w:rsidRPr="00191BD0">
        <w:rPr>
          <w:color w:val="2E74B5" w:themeColor="accent1" w:themeShade="BF"/>
          <w:sz w:val="16"/>
          <w:szCs w:val="16"/>
        </w:rPr>
        <w:instrText xml:space="preserve"> SEQ Code_snippet \* ARABIC </w:instrText>
      </w:r>
      <w:r w:rsidRPr="00191BD0">
        <w:rPr>
          <w:color w:val="2E74B5" w:themeColor="accent1" w:themeShade="BF"/>
          <w:sz w:val="16"/>
          <w:szCs w:val="16"/>
        </w:rPr>
        <w:fldChar w:fldCharType="separate"/>
      </w:r>
      <w:r w:rsidR="00CF321A" w:rsidRPr="00191BD0">
        <w:rPr>
          <w:noProof/>
          <w:color w:val="2E74B5" w:themeColor="accent1" w:themeShade="BF"/>
          <w:sz w:val="16"/>
          <w:szCs w:val="16"/>
        </w:rPr>
        <w:t>2</w:t>
      </w:r>
      <w:r w:rsidRPr="00191BD0">
        <w:rPr>
          <w:color w:val="2E74B5" w:themeColor="accent1" w:themeShade="BF"/>
          <w:sz w:val="16"/>
          <w:szCs w:val="16"/>
        </w:rPr>
        <w:fldChar w:fldCharType="end"/>
      </w:r>
      <w:r w:rsidRPr="00191BD0">
        <w:rPr>
          <w:color w:val="2E74B5" w:themeColor="accent1" w:themeShade="BF"/>
          <w:sz w:val="16"/>
          <w:szCs w:val="16"/>
        </w:rPr>
        <w:t>: Unit arrays added to the Units variable</w:t>
      </w:r>
      <w:bookmarkEnd w:id="32"/>
    </w:p>
    <w:p w14:paraId="227FDA86" w14:textId="77777777" w:rsidR="00985E32" w:rsidRPr="00985E32" w:rsidRDefault="00985E32" w:rsidP="00985E32"/>
    <w:p w14:paraId="1DF71CA6" w14:textId="0247AF4B" w:rsidR="0075011F" w:rsidRDefault="0075011F" w:rsidP="00350C2B">
      <w:r>
        <w:t xml:space="preserve">The agent/unit is an actor that inherits from </w:t>
      </w:r>
      <w:proofErr w:type="spellStart"/>
      <w:r>
        <w:t>ACharacter</w:t>
      </w:r>
      <w:proofErr w:type="spellEnd"/>
      <w:r>
        <w:t xml:space="preserve">, since that will allow us to use </w:t>
      </w:r>
      <w:proofErr w:type="spellStart"/>
      <w:r>
        <w:t>UCharacterMovementComponent</w:t>
      </w:r>
      <w:proofErr w:type="spellEnd"/>
      <w:r>
        <w:t xml:space="preserve">, which has in-built </w:t>
      </w:r>
      <w:r w:rsidR="008712D3">
        <w:t xml:space="preserve">RVO </w:t>
      </w:r>
      <w:r>
        <w:t>avoidanc</w:t>
      </w:r>
      <w:r w:rsidR="008712D3">
        <w:t>e</w:t>
      </w:r>
      <w:r>
        <w:t>.</w:t>
      </w:r>
    </w:p>
    <w:p w14:paraId="4A7BA5C2" w14:textId="1D7639F4" w:rsidR="00F5228D" w:rsidRDefault="0075011F" w:rsidP="00F5228D">
      <w:r>
        <w:t xml:space="preserve">Most functionality </w:t>
      </w:r>
      <w:r w:rsidR="009B7DF4">
        <w:t>will be</w:t>
      </w:r>
      <w:r>
        <w:t xml:space="preserve"> implemented in separate components, since that allow</w:t>
      </w:r>
      <w:r w:rsidR="009B7DF4">
        <w:t>s</w:t>
      </w:r>
      <w:r>
        <w:t xml:space="preserve"> reusability in case we would implement different types of units. It will also be easier to translate to Mass, since the components are somewhat similar to the components in an ECS. (fragments in </w:t>
      </w:r>
      <w:proofErr w:type="spellStart"/>
      <w:r>
        <w:t>Unreal’s</w:t>
      </w:r>
      <w:proofErr w:type="spellEnd"/>
      <w:r>
        <w:t xml:space="preserve"> case)</w:t>
      </w:r>
    </w:p>
    <w:p w14:paraId="0CB7E65F" w14:textId="77777777" w:rsidR="005862A8" w:rsidRDefault="005862A8" w:rsidP="00F5228D"/>
    <w:p w14:paraId="45373709" w14:textId="280E5FBD" w:rsidR="00F5228D" w:rsidRDefault="00F5228D" w:rsidP="005862A8">
      <w:pPr>
        <w:pStyle w:val="Heading4"/>
        <w:numPr>
          <w:ilvl w:val="2"/>
          <w:numId w:val="40"/>
        </w:numPr>
      </w:pPr>
      <w:r>
        <w:t>Component overview</w:t>
      </w:r>
    </w:p>
    <w:p w14:paraId="3159FD98" w14:textId="49ED8979" w:rsidR="005862A8" w:rsidRDefault="005862A8" w:rsidP="00980A73">
      <w:pPr>
        <w:pStyle w:val="Heading4"/>
      </w:pPr>
      <w:r w:rsidRPr="005862A8">
        <w:t>Target</w:t>
      </w:r>
      <w:r w:rsidR="00980A73">
        <w:t xml:space="preserve"> </w:t>
      </w:r>
      <w:r w:rsidRPr="005862A8">
        <w:t>Acquisition</w:t>
      </w:r>
      <w:r w:rsidR="00980A73">
        <w:t xml:space="preserve"> </w:t>
      </w:r>
      <w:r w:rsidRPr="005862A8">
        <w:t>Component</w:t>
      </w:r>
    </w:p>
    <w:p w14:paraId="2F1E63C0" w14:textId="6E0E0850" w:rsidR="005862A8" w:rsidRDefault="000007CE" w:rsidP="00350C2B">
      <w:r>
        <w:t>Holds the ID of the army this unit belongs to, so it can filter the arrays of units from the unit manager</w:t>
      </w:r>
      <w:r>
        <w:br/>
      </w:r>
      <w:r w:rsidR="005862A8">
        <w:t>Every Tick, get all alive units from the unit</w:t>
      </w:r>
      <w:r>
        <w:t xml:space="preserve"> </w:t>
      </w:r>
      <w:r w:rsidR="005862A8">
        <w:t>manager.</w:t>
      </w:r>
      <w:r w:rsidR="005862A8">
        <w:br/>
        <w:t>Find and store the one that is the closest to this unit</w:t>
      </w:r>
    </w:p>
    <w:p w14:paraId="40F4E289" w14:textId="77777777" w:rsidR="00980A73" w:rsidRDefault="00DB4D64" w:rsidP="00980A73">
      <w:pPr>
        <w:keepNext/>
      </w:pPr>
      <w:r w:rsidRPr="00DB4D64">
        <w:rPr>
          <w:noProof/>
        </w:rPr>
        <w:lastRenderedPageBreak/>
        <w:drawing>
          <wp:inline distT="0" distB="0" distL="0" distR="0" wp14:anchorId="69B8D56D" wp14:editId="3598B21A">
            <wp:extent cx="5943600" cy="3231515"/>
            <wp:effectExtent l="0" t="0" r="0" b="6985"/>
            <wp:docPr id="985534678" name="Picture 1"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5534678" name="Picture 1" descr="A screen shot of a computer program&#10;&#10;Description automatically generated"/>
                    <pic:cNvPicPr/>
                  </pic:nvPicPr>
                  <pic:blipFill>
                    <a:blip r:embed="rId25"/>
                    <a:stretch>
                      <a:fillRect/>
                    </a:stretch>
                  </pic:blipFill>
                  <pic:spPr>
                    <a:xfrm>
                      <a:off x="0" y="0"/>
                      <a:ext cx="5943600" cy="3231515"/>
                    </a:xfrm>
                    <a:prstGeom prst="rect">
                      <a:avLst/>
                    </a:prstGeom>
                  </pic:spPr>
                </pic:pic>
              </a:graphicData>
            </a:graphic>
          </wp:inline>
        </w:drawing>
      </w:r>
    </w:p>
    <w:p w14:paraId="297030A3" w14:textId="267B2388" w:rsidR="00DB4D64" w:rsidRDefault="00980A73" w:rsidP="00980A73">
      <w:pPr>
        <w:pStyle w:val="Caption"/>
      </w:pPr>
      <w:bookmarkStart w:id="33" w:name="_Toc155551560"/>
      <w:r>
        <w:t xml:space="preserve">Code snippet </w:t>
      </w:r>
      <w:r w:rsidR="00000000">
        <w:fldChar w:fldCharType="begin"/>
      </w:r>
      <w:r w:rsidR="00000000">
        <w:instrText xml:space="preserve"> SEQ Code_snippet \* ARABIC </w:instrText>
      </w:r>
      <w:r w:rsidR="00000000">
        <w:fldChar w:fldCharType="separate"/>
      </w:r>
      <w:r w:rsidR="00CF321A">
        <w:rPr>
          <w:noProof/>
        </w:rPr>
        <w:t>3</w:t>
      </w:r>
      <w:r w:rsidR="00000000">
        <w:rPr>
          <w:noProof/>
        </w:rPr>
        <w:fldChar w:fldCharType="end"/>
      </w:r>
      <w:r>
        <w:t>: Target acquisition component header file</w:t>
      </w:r>
      <w:bookmarkEnd w:id="33"/>
    </w:p>
    <w:p w14:paraId="4A75FA85" w14:textId="77777777" w:rsidR="00BF5191" w:rsidRPr="00BF5191" w:rsidRDefault="00BF5191" w:rsidP="00BF5191"/>
    <w:p w14:paraId="75C33215" w14:textId="4CBDB309" w:rsidR="00F5228D" w:rsidRPr="005862A8" w:rsidRDefault="0075011F" w:rsidP="00980A73">
      <w:pPr>
        <w:pStyle w:val="Heading4"/>
      </w:pPr>
      <w:r w:rsidRPr="005862A8">
        <w:t>Move</w:t>
      </w:r>
      <w:r w:rsidR="00980A73">
        <w:t xml:space="preserve"> </w:t>
      </w:r>
      <w:r w:rsidRPr="005862A8">
        <w:t>Component</w:t>
      </w:r>
    </w:p>
    <w:p w14:paraId="2008342F" w14:textId="4FE0767C" w:rsidR="00F5228D" w:rsidRDefault="00F5228D" w:rsidP="00350C2B">
      <w:r>
        <w:t xml:space="preserve">Every Tick, read the current target from </w:t>
      </w:r>
      <w:proofErr w:type="spellStart"/>
      <w:r>
        <w:t>UTargetAcquisitionComponent</w:t>
      </w:r>
      <w:proofErr w:type="spellEnd"/>
      <w:r>
        <w:t>.</w:t>
      </w:r>
      <w:r>
        <w:br/>
        <w:t xml:space="preserve">If we are outside </w:t>
      </w:r>
      <w:proofErr w:type="spellStart"/>
      <w:r>
        <w:t>StopRange</w:t>
      </w:r>
      <w:proofErr w:type="spellEnd"/>
      <w:r>
        <w:t xml:space="preserve">, move towards the target, following a path on the </w:t>
      </w:r>
      <w:proofErr w:type="spellStart"/>
      <w:r>
        <w:t>navmesh</w:t>
      </w:r>
      <w:proofErr w:type="spellEnd"/>
      <w:r>
        <w:t>.</w:t>
      </w:r>
      <w:r>
        <w:br/>
        <w:t>Otherwise, stop all movement.</w:t>
      </w:r>
    </w:p>
    <w:p w14:paraId="4F0A793A" w14:textId="77777777" w:rsidR="00980A73" w:rsidRDefault="00DB4D64" w:rsidP="00980A73">
      <w:pPr>
        <w:keepNext/>
      </w:pPr>
      <w:r w:rsidRPr="00DB4D64">
        <w:rPr>
          <w:noProof/>
        </w:rPr>
        <w:drawing>
          <wp:inline distT="0" distB="0" distL="0" distR="0" wp14:anchorId="4E791C22" wp14:editId="5376858B">
            <wp:extent cx="5943600" cy="2761615"/>
            <wp:effectExtent l="0" t="0" r="0" b="635"/>
            <wp:docPr id="474912922" name="Picture 1"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4912922" name="Picture 1" descr="A screen shot of a computer program&#10;&#10;Description automatically generated"/>
                    <pic:cNvPicPr/>
                  </pic:nvPicPr>
                  <pic:blipFill>
                    <a:blip r:embed="rId26"/>
                    <a:stretch>
                      <a:fillRect/>
                    </a:stretch>
                  </pic:blipFill>
                  <pic:spPr>
                    <a:xfrm>
                      <a:off x="0" y="0"/>
                      <a:ext cx="5943600" cy="2761615"/>
                    </a:xfrm>
                    <a:prstGeom prst="rect">
                      <a:avLst/>
                    </a:prstGeom>
                  </pic:spPr>
                </pic:pic>
              </a:graphicData>
            </a:graphic>
          </wp:inline>
        </w:drawing>
      </w:r>
    </w:p>
    <w:p w14:paraId="0A33EE70" w14:textId="4F5565D6" w:rsidR="00DB4D64" w:rsidRDefault="00980A73" w:rsidP="00980A73">
      <w:pPr>
        <w:pStyle w:val="Caption"/>
      </w:pPr>
      <w:bookmarkStart w:id="34" w:name="_Toc155551561"/>
      <w:r>
        <w:t xml:space="preserve">Code snippet </w:t>
      </w:r>
      <w:r w:rsidR="00000000">
        <w:fldChar w:fldCharType="begin"/>
      </w:r>
      <w:r w:rsidR="00000000">
        <w:instrText xml:space="preserve"> SEQ Code_snippet \* ARABIC </w:instrText>
      </w:r>
      <w:r w:rsidR="00000000">
        <w:fldChar w:fldCharType="separate"/>
      </w:r>
      <w:r w:rsidR="00CF321A">
        <w:rPr>
          <w:noProof/>
        </w:rPr>
        <w:t>4</w:t>
      </w:r>
      <w:r w:rsidR="00000000">
        <w:rPr>
          <w:noProof/>
        </w:rPr>
        <w:fldChar w:fldCharType="end"/>
      </w:r>
      <w:r>
        <w:t>: Move component header file</w:t>
      </w:r>
      <w:bookmarkEnd w:id="34"/>
    </w:p>
    <w:p w14:paraId="64848ED0" w14:textId="0E3C8A88" w:rsidR="00350C2B" w:rsidRPr="00980A73" w:rsidRDefault="00F5228D" w:rsidP="00980A73">
      <w:pPr>
        <w:pStyle w:val="Heading4"/>
      </w:pPr>
      <w:r w:rsidRPr="00980A73">
        <w:lastRenderedPageBreak/>
        <w:t>Health</w:t>
      </w:r>
      <w:r w:rsidR="00980A73" w:rsidRPr="00980A73">
        <w:t xml:space="preserve"> </w:t>
      </w:r>
      <w:r w:rsidRPr="00980A73">
        <w:t>Component</w:t>
      </w:r>
    </w:p>
    <w:p w14:paraId="62E06FAA" w14:textId="58CC8726" w:rsidR="00F5228D" w:rsidRDefault="00F5228D" w:rsidP="00350C2B">
      <w:r>
        <w:t>Holds the current health amount.</w:t>
      </w:r>
      <w:r>
        <w:br/>
        <w:t>Has a function that subtracts health, and broadcasts a delegate event when health reaches zero or below.</w:t>
      </w:r>
      <w:r w:rsidR="00FE78CF">
        <w:br/>
        <w:t>After death, we leave the actor alive, since it looks cool and won’t bring our performance lower than it was at the start of the battle (and it looks cool). If you are in scenario where you spawn in more units as the battle progresses, it is probably better to destroy the actor after death.</w:t>
      </w:r>
    </w:p>
    <w:p w14:paraId="419D5AE2" w14:textId="77777777" w:rsidR="00980A73" w:rsidRDefault="00790F54" w:rsidP="00980A73">
      <w:pPr>
        <w:keepNext/>
      </w:pPr>
      <w:r>
        <w:rPr>
          <w:noProof/>
        </w:rPr>
        <w:drawing>
          <wp:inline distT="0" distB="0" distL="0" distR="0" wp14:anchorId="2224163C" wp14:editId="5D75B231">
            <wp:extent cx="3710940" cy="3246120"/>
            <wp:effectExtent l="0" t="0" r="3810" b="0"/>
            <wp:docPr id="1847897466" name="Picture 3"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7897466" name="Picture 3" descr="A screen shot of a computer program&#10;&#10;Description automatically generated"/>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710940" cy="3246120"/>
                    </a:xfrm>
                    <a:prstGeom prst="rect">
                      <a:avLst/>
                    </a:prstGeom>
                    <a:noFill/>
                    <a:ln>
                      <a:noFill/>
                    </a:ln>
                  </pic:spPr>
                </pic:pic>
              </a:graphicData>
            </a:graphic>
          </wp:inline>
        </w:drawing>
      </w:r>
    </w:p>
    <w:p w14:paraId="3A664C89" w14:textId="41605142" w:rsidR="00DB4D64" w:rsidRDefault="00980A73" w:rsidP="00980A73">
      <w:pPr>
        <w:pStyle w:val="Caption"/>
      </w:pPr>
      <w:bookmarkStart w:id="35" w:name="_Toc155551562"/>
      <w:r>
        <w:t xml:space="preserve">Code snippet </w:t>
      </w:r>
      <w:r w:rsidR="00000000">
        <w:fldChar w:fldCharType="begin"/>
      </w:r>
      <w:r w:rsidR="00000000">
        <w:instrText xml:space="preserve"> SEQ Code_snippet \* ARABIC </w:instrText>
      </w:r>
      <w:r w:rsidR="00000000">
        <w:fldChar w:fldCharType="separate"/>
      </w:r>
      <w:r w:rsidR="00CF321A">
        <w:rPr>
          <w:noProof/>
        </w:rPr>
        <w:t>5</w:t>
      </w:r>
      <w:r w:rsidR="00000000">
        <w:rPr>
          <w:noProof/>
        </w:rPr>
        <w:fldChar w:fldCharType="end"/>
      </w:r>
      <w:r>
        <w:t>: Health component header file</w:t>
      </w:r>
      <w:bookmarkEnd w:id="35"/>
    </w:p>
    <w:p w14:paraId="69BF23A0" w14:textId="64C6917B" w:rsidR="00BF5191" w:rsidRDefault="00BF5191">
      <w:r>
        <w:br w:type="page"/>
      </w:r>
    </w:p>
    <w:p w14:paraId="51A25E2E" w14:textId="195D0758" w:rsidR="00F5228D" w:rsidRPr="00980A73" w:rsidRDefault="00F5228D" w:rsidP="00980A73">
      <w:pPr>
        <w:pStyle w:val="Heading4"/>
      </w:pPr>
      <w:r w:rsidRPr="00980A73">
        <w:lastRenderedPageBreak/>
        <w:t>Attack</w:t>
      </w:r>
      <w:r w:rsidR="00980A73" w:rsidRPr="00980A73">
        <w:t xml:space="preserve"> </w:t>
      </w:r>
      <w:r w:rsidRPr="00980A73">
        <w:t>Component</w:t>
      </w:r>
    </w:p>
    <w:p w14:paraId="7E1FA8F1" w14:textId="1812F69E" w:rsidR="00F5228D" w:rsidRDefault="00F5228D" w:rsidP="00350C2B">
      <w:r>
        <w:t>Holds data regarding attacking (damage, attack interva</w:t>
      </w:r>
      <w:r w:rsidR="005862A8">
        <w:t>l, attack interval timer</w:t>
      </w:r>
      <w:r>
        <w:t>)</w:t>
      </w:r>
    </w:p>
    <w:p w14:paraId="0042C82B" w14:textId="6F24343C" w:rsidR="00E572D2" w:rsidRDefault="00F5228D" w:rsidP="00E572D2">
      <w:r>
        <w:t>Every Tick</w:t>
      </w:r>
      <w:r w:rsidR="005862A8">
        <w:t xml:space="preserve">, read the current target from </w:t>
      </w:r>
      <w:proofErr w:type="spellStart"/>
      <w:r w:rsidR="005862A8">
        <w:t>UTargetAcquisitionComponent</w:t>
      </w:r>
      <w:proofErr w:type="spellEnd"/>
      <w:r w:rsidR="005862A8">
        <w:t>.</w:t>
      </w:r>
      <w:r w:rsidR="005862A8">
        <w:br/>
        <w:t>If the target is within attack range, count down the timer.</w:t>
      </w:r>
      <w:r w:rsidR="005862A8">
        <w:br/>
        <w:t>If the timer reaches zero or below, deal damage to the target and reset the timer.</w:t>
      </w:r>
    </w:p>
    <w:p w14:paraId="72D8A5B6" w14:textId="77777777" w:rsidR="00980A73" w:rsidRDefault="00790F54" w:rsidP="00980A73">
      <w:pPr>
        <w:keepNext/>
      </w:pPr>
      <w:r w:rsidRPr="00790F54">
        <w:rPr>
          <w:noProof/>
        </w:rPr>
        <w:drawing>
          <wp:inline distT="0" distB="0" distL="0" distR="0" wp14:anchorId="026079B2" wp14:editId="14C4D84B">
            <wp:extent cx="5943600" cy="3933825"/>
            <wp:effectExtent l="0" t="0" r="0" b="9525"/>
            <wp:docPr id="688702907" name="Picture 1" descr="A computer screen shot of a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8702907" name="Picture 1" descr="A computer screen shot of a program&#10;&#10;Description automatically generated"/>
                    <pic:cNvPicPr/>
                  </pic:nvPicPr>
                  <pic:blipFill>
                    <a:blip r:embed="rId28"/>
                    <a:stretch>
                      <a:fillRect/>
                    </a:stretch>
                  </pic:blipFill>
                  <pic:spPr>
                    <a:xfrm>
                      <a:off x="0" y="0"/>
                      <a:ext cx="5943600" cy="3933825"/>
                    </a:xfrm>
                    <a:prstGeom prst="rect">
                      <a:avLst/>
                    </a:prstGeom>
                  </pic:spPr>
                </pic:pic>
              </a:graphicData>
            </a:graphic>
          </wp:inline>
        </w:drawing>
      </w:r>
    </w:p>
    <w:p w14:paraId="0995FA93" w14:textId="11B4393E" w:rsidR="00790F54" w:rsidRDefault="00980A73" w:rsidP="00980A73">
      <w:pPr>
        <w:pStyle w:val="Caption"/>
      </w:pPr>
      <w:bookmarkStart w:id="36" w:name="_Toc155551563"/>
      <w:r>
        <w:t xml:space="preserve">Code snippet </w:t>
      </w:r>
      <w:r w:rsidR="00000000">
        <w:fldChar w:fldCharType="begin"/>
      </w:r>
      <w:r w:rsidR="00000000">
        <w:instrText xml:space="preserve"> SEQ Code_snippet \* ARABIC </w:instrText>
      </w:r>
      <w:r w:rsidR="00000000">
        <w:fldChar w:fldCharType="separate"/>
      </w:r>
      <w:r w:rsidR="00CF321A">
        <w:rPr>
          <w:noProof/>
        </w:rPr>
        <w:t>6</w:t>
      </w:r>
      <w:r w:rsidR="00000000">
        <w:rPr>
          <w:noProof/>
        </w:rPr>
        <w:fldChar w:fldCharType="end"/>
      </w:r>
      <w:r>
        <w:t>: Attack component header file</w:t>
      </w:r>
      <w:bookmarkEnd w:id="36"/>
    </w:p>
    <w:p w14:paraId="7D84B017" w14:textId="77777777" w:rsidR="00E572D2" w:rsidRDefault="00E572D2" w:rsidP="00E572D2"/>
    <w:p w14:paraId="528F73D9" w14:textId="77777777" w:rsidR="008B3BCA" w:rsidRDefault="00E572D2" w:rsidP="008B3BCA">
      <w:pPr>
        <w:pStyle w:val="Heading4"/>
        <w:numPr>
          <w:ilvl w:val="2"/>
          <w:numId w:val="40"/>
        </w:numPr>
      </w:pPr>
      <w:r>
        <w:t>Animations</w:t>
      </w:r>
    </w:p>
    <w:p w14:paraId="1B5F3685" w14:textId="77777777" w:rsidR="008B3BCA" w:rsidRDefault="008B3BCA" w:rsidP="008B3BCA">
      <w:r>
        <w:t>We still have to set up animations. For that, we add our model to the skeletal mesh component in the unit blueprint and we create a simple animation blueprint with four different states:</w:t>
      </w:r>
      <w:r>
        <w:br/>
        <w:t>Idle, Moving, Attacking and Dead.</w:t>
      </w:r>
    </w:p>
    <w:p w14:paraId="2EBB3C6C" w14:textId="77777777" w:rsidR="008B3BCA" w:rsidRDefault="008B3BCA" w:rsidP="008B3BCA">
      <w:r>
        <w:t xml:space="preserve">We assign the correct animations to each state and we get our current state from a </w:t>
      </w:r>
      <w:proofErr w:type="spellStart"/>
      <w:r>
        <w:t>UAnimationInstance</w:t>
      </w:r>
      <w:proofErr w:type="spellEnd"/>
      <w:r>
        <w:t xml:space="preserve"> class that we create. This class will evaluate the actor that the skeletal mesh is a part of, and by using the components, will determine the state that the unit is in.</w:t>
      </w:r>
    </w:p>
    <w:p w14:paraId="67629115" w14:textId="77777777" w:rsidR="00980A73" w:rsidRDefault="00790F54" w:rsidP="00980A73">
      <w:pPr>
        <w:keepNext/>
      </w:pPr>
      <w:r w:rsidRPr="00790F54">
        <w:rPr>
          <w:noProof/>
        </w:rPr>
        <w:lastRenderedPageBreak/>
        <w:drawing>
          <wp:inline distT="0" distB="0" distL="0" distR="0" wp14:anchorId="63E45FC8" wp14:editId="29383835">
            <wp:extent cx="5943600" cy="2914650"/>
            <wp:effectExtent l="0" t="0" r="0" b="0"/>
            <wp:docPr id="1470397811" name="Picture 1"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0397811" name="Picture 1" descr="A screen shot of a computer&#10;&#10;Description automatically generated"/>
                    <pic:cNvPicPr/>
                  </pic:nvPicPr>
                  <pic:blipFill>
                    <a:blip r:embed="rId29"/>
                    <a:stretch>
                      <a:fillRect/>
                    </a:stretch>
                  </pic:blipFill>
                  <pic:spPr>
                    <a:xfrm>
                      <a:off x="0" y="0"/>
                      <a:ext cx="5943600" cy="2914650"/>
                    </a:xfrm>
                    <a:prstGeom prst="rect">
                      <a:avLst/>
                    </a:prstGeom>
                  </pic:spPr>
                </pic:pic>
              </a:graphicData>
            </a:graphic>
          </wp:inline>
        </w:drawing>
      </w:r>
    </w:p>
    <w:p w14:paraId="6D33438D" w14:textId="09675E48" w:rsidR="00790F54" w:rsidRDefault="00980A73" w:rsidP="00980A73">
      <w:pPr>
        <w:pStyle w:val="Caption"/>
      </w:pPr>
      <w:bookmarkStart w:id="37" w:name="_Toc155551502"/>
      <w:r>
        <w:t xml:space="preserve">Figure </w:t>
      </w:r>
      <w:r w:rsidR="00000000">
        <w:fldChar w:fldCharType="begin"/>
      </w:r>
      <w:r w:rsidR="00000000">
        <w:instrText xml:space="preserve"> SEQ Figure \* ARABIC </w:instrText>
      </w:r>
      <w:r w:rsidR="00000000">
        <w:fldChar w:fldCharType="separate"/>
      </w:r>
      <w:r w:rsidR="00CF321A">
        <w:rPr>
          <w:noProof/>
        </w:rPr>
        <w:t>6</w:t>
      </w:r>
      <w:r w:rsidR="00000000">
        <w:rPr>
          <w:noProof/>
        </w:rPr>
        <w:fldChar w:fldCharType="end"/>
      </w:r>
      <w:r>
        <w:t>: Simple battle simulator animation state graph</w:t>
      </w:r>
      <w:bookmarkEnd w:id="37"/>
    </w:p>
    <w:p w14:paraId="3E5D4650" w14:textId="77777777" w:rsidR="008B3BCA" w:rsidRPr="008B3BCA" w:rsidRDefault="008B3BCA" w:rsidP="008B3BCA"/>
    <w:p w14:paraId="2FA6CF7C" w14:textId="5F296834" w:rsidR="008B3BCA" w:rsidRDefault="008B3BCA" w:rsidP="008B3BCA">
      <w:pPr>
        <w:pStyle w:val="Heading4"/>
        <w:numPr>
          <w:ilvl w:val="2"/>
          <w:numId w:val="40"/>
        </w:numPr>
      </w:pPr>
      <w:r>
        <w:t>Project Settings</w:t>
      </w:r>
    </w:p>
    <w:p w14:paraId="11E24D28" w14:textId="14513EE2" w:rsidR="008B3BCA" w:rsidRDefault="008B3BCA" w:rsidP="008B3BCA">
      <w:r>
        <w:t>We don’t change many project settings, except for changing the global illumination method from lumen to none</w:t>
      </w:r>
    </w:p>
    <w:p w14:paraId="0272DD48" w14:textId="45991FD8" w:rsidR="008B3BCA" w:rsidRDefault="008B3BCA" w:rsidP="00790F54">
      <w:r>
        <w:t xml:space="preserve">We leave the anti-aliasing method to the default Temporal Super Resolution, </w:t>
      </w:r>
      <w:r w:rsidR="00804DFE">
        <w:t>because other methods look noticeably worse in t</w:t>
      </w:r>
      <w:r w:rsidR="00790F54">
        <w:t>his</w:t>
      </w:r>
      <w:r w:rsidR="00804DFE">
        <w:t xml:space="preserve"> project.</w:t>
      </w:r>
    </w:p>
    <w:p w14:paraId="7264F997" w14:textId="1E677145" w:rsidR="00804DFE" w:rsidRPr="008B3BCA" w:rsidRDefault="008B3BCA" w:rsidP="00790F54">
      <w:r>
        <w:t>We leave the shadow map method to virtual shadow maps</w:t>
      </w:r>
      <w:r w:rsidR="00804DFE">
        <w:t>.</w:t>
      </w:r>
    </w:p>
    <w:p w14:paraId="61F1DDB5" w14:textId="4B8ECBD0" w:rsidR="00BF5191" w:rsidRDefault="00BF5191">
      <w:r>
        <w:br w:type="page"/>
      </w:r>
    </w:p>
    <w:p w14:paraId="575FBBB5" w14:textId="77777777" w:rsidR="00E43D2A" w:rsidRDefault="00CF42AA" w:rsidP="00E43D2A">
      <w:pPr>
        <w:pStyle w:val="Heading3"/>
        <w:numPr>
          <w:ilvl w:val="1"/>
          <w:numId w:val="40"/>
        </w:numPr>
      </w:pPr>
      <w:bookmarkStart w:id="38" w:name="_Toc155520906"/>
      <w:r>
        <w:lastRenderedPageBreak/>
        <w:t>Mass battle Simulator</w:t>
      </w:r>
      <w:bookmarkEnd w:id="38"/>
    </w:p>
    <w:p w14:paraId="5DE57E8D" w14:textId="2D7C1976" w:rsidR="00E43D2A" w:rsidRDefault="00E43D2A" w:rsidP="00E43D2A">
      <w:r>
        <w:t xml:space="preserve">For the battle simulator made with Mass we have to first include the required plugins, these include </w:t>
      </w:r>
      <w:proofErr w:type="spellStart"/>
      <w:r>
        <w:t>MassEntity</w:t>
      </w:r>
      <w:proofErr w:type="spellEnd"/>
      <w:r>
        <w:t xml:space="preserve"> (for all base Mass functionality) and </w:t>
      </w:r>
      <w:proofErr w:type="spellStart"/>
      <w:r>
        <w:t>MassAI</w:t>
      </w:r>
      <w:proofErr w:type="spellEnd"/>
      <w:r>
        <w:t xml:space="preserve">, </w:t>
      </w:r>
      <w:proofErr w:type="spellStart"/>
      <w:r>
        <w:t>MassGameplay</w:t>
      </w:r>
      <w:proofErr w:type="spellEnd"/>
      <w:r>
        <w:t xml:space="preserve"> and </w:t>
      </w:r>
      <w:proofErr w:type="spellStart"/>
      <w:r>
        <w:t>MassCrowd</w:t>
      </w:r>
      <w:proofErr w:type="spellEnd"/>
      <w:r>
        <w:t xml:space="preserve"> (which include lots of pre-built functionality)</w:t>
      </w:r>
    </w:p>
    <w:p w14:paraId="740C1843" w14:textId="77777777" w:rsidR="00980A73" w:rsidRDefault="00790F54" w:rsidP="00980A73">
      <w:pPr>
        <w:keepNext/>
      </w:pPr>
      <w:r w:rsidRPr="00790F54">
        <w:rPr>
          <w:noProof/>
        </w:rPr>
        <w:drawing>
          <wp:inline distT="0" distB="0" distL="0" distR="0" wp14:anchorId="035B353A" wp14:editId="4E27D28D">
            <wp:extent cx="5943600" cy="1836420"/>
            <wp:effectExtent l="0" t="0" r="0" b="0"/>
            <wp:docPr id="204319285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3192857" name="Picture 1" descr="A screenshot of a computer&#10;&#10;Description automatically generated"/>
                    <pic:cNvPicPr/>
                  </pic:nvPicPr>
                  <pic:blipFill>
                    <a:blip r:embed="rId30"/>
                    <a:stretch>
                      <a:fillRect/>
                    </a:stretch>
                  </pic:blipFill>
                  <pic:spPr>
                    <a:xfrm>
                      <a:off x="0" y="0"/>
                      <a:ext cx="5943600" cy="1836420"/>
                    </a:xfrm>
                    <a:prstGeom prst="rect">
                      <a:avLst/>
                    </a:prstGeom>
                  </pic:spPr>
                </pic:pic>
              </a:graphicData>
            </a:graphic>
          </wp:inline>
        </w:drawing>
      </w:r>
    </w:p>
    <w:p w14:paraId="2B5F225F" w14:textId="22A67A7C" w:rsidR="00790F54" w:rsidRDefault="00980A73" w:rsidP="00980A73">
      <w:pPr>
        <w:pStyle w:val="Caption"/>
      </w:pPr>
      <w:bookmarkStart w:id="39" w:name="_Toc155551503"/>
      <w:r>
        <w:t xml:space="preserve">Figure </w:t>
      </w:r>
      <w:r w:rsidR="00000000">
        <w:fldChar w:fldCharType="begin"/>
      </w:r>
      <w:r w:rsidR="00000000">
        <w:instrText xml:space="preserve"> SEQ Figure \* ARABIC </w:instrText>
      </w:r>
      <w:r w:rsidR="00000000">
        <w:fldChar w:fldCharType="separate"/>
      </w:r>
      <w:r w:rsidR="00CF321A">
        <w:rPr>
          <w:noProof/>
        </w:rPr>
        <w:t>7</w:t>
      </w:r>
      <w:r w:rsidR="00000000">
        <w:rPr>
          <w:noProof/>
        </w:rPr>
        <w:fldChar w:fldCharType="end"/>
      </w:r>
      <w:r>
        <w:t xml:space="preserve">: </w:t>
      </w:r>
      <w:proofErr w:type="spellStart"/>
      <w:r>
        <w:t>PLugins</w:t>
      </w:r>
      <w:proofErr w:type="spellEnd"/>
      <w:r>
        <w:t xml:space="preserve"> required for using Mass in Unreal Engine 5</w:t>
      </w:r>
      <w:bookmarkEnd w:id="39"/>
    </w:p>
    <w:p w14:paraId="64A0ABAA" w14:textId="77777777" w:rsidR="002942B4" w:rsidRPr="002942B4" w:rsidRDefault="002942B4" w:rsidP="002942B4"/>
    <w:p w14:paraId="19D4A992" w14:textId="2ECD066A" w:rsidR="00E43D2A" w:rsidRDefault="009B7DF4" w:rsidP="00E43D2A">
      <w:r>
        <w:t>Next, we will create our fragments and processors. Fragments are very simple, they just hold data.</w:t>
      </w:r>
      <w:r>
        <w:br/>
        <w:t>Setting up a processor usually requires the</w:t>
      </w:r>
      <w:r w:rsidR="005C3CBB">
        <w:t xml:space="preserve"> following</w:t>
      </w:r>
      <w:r>
        <w:t xml:space="preserve"> three functions: the </w:t>
      </w:r>
      <w:proofErr w:type="spellStart"/>
      <w:r>
        <w:t>contructor</w:t>
      </w:r>
      <w:proofErr w:type="spellEnd"/>
      <w:r>
        <w:t xml:space="preserve">, </w:t>
      </w:r>
      <w:proofErr w:type="spellStart"/>
      <w:r>
        <w:t>ConfigureQueries</w:t>
      </w:r>
      <w:proofErr w:type="spellEnd"/>
      <w:r>
        <w:t xml:space="preserve"> and Execute.</w:t>
      </w:r>
      <w:r>
        <w:br/>
        <w:t>In the constructor, we define the initial value of some variables, like whether the processor will automatically register itself, or if we want to do that at another time through our own code. We can also configure which tick phase we want our processor to execute during, and there are many more options than that of course.</w:t>
      </w:r>
      <w:r w:rsidR="009B78AD">
        <w:br/>
      </w:r>
      <w:proofErr w:type="spellStart"/>
      <w:r w:rsidR="009B78AD">
        <w:t>ConfigureQueries</w:t>
      </w:r>
      <w:proofErr w:type="spellEnd"/>
      <w:r w:rsidR="009B78AD">
        <w:t xml:space="preserve"> is used for configuring which archetypes the processor will operate on, you can define which fragments and/or tags the archetype needs to have or not have.</w:t>
      </w:r>
    </w:p>
    <w:p w14:paraId="4B9B6F61" w14:textId="36E0694D" w:rsidR="009B78AD" w:rsidRDefault="009B78AD" w:rsidP="00E43D2A">
      <w:r>
        <w:t>In the Execute function, you can program the operations that the processor needs to perform on each entity chunk. Chunks are entities grouped by archetype.</w:t>
      </w:r>
    </w:p>
    <w:p w14:paraId="28129A3B" w14:textId="77777777" w:rsidR="00980A73" w:rsidRDefault="005C3CBB" w:rsidP="00980A73">
      <w:pPr>
        <w:keepNext/>
      </w:pPr>
      <w:r w:rsidRPr="005C3CBB">
        <w:rPr>
          <w:noProof/>
        </w:rPr>
        <w:drawing>
          <wp:inline distT="0" distB="0" distL="0" distR="0" wp14:anchorId="6B9B75C1" wp14:editId="46016BBE">
            <wp:extent cx="5563082" cy="2042337"/>
            <wp:effectExtent l="0" t="0" r="0" b="0"/>
            <wp:docPr id="1038905247" name="Picture 1" descr="A computer screen shot of a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8905247" name="Picture 1" descr="A computer screen shot of a program&#10;&#10;Description automatically generated"/>
                    <pic:cNvPicPr/>
                  </pic:nvPicPr>
                  <pic:blipFill>
                    <a:blip r:embed="rId31"/>
                    <a:stretch>
                      <a:fillRect/>
                    </a:stretch>
                  </pic:blipFill>
                  <pic:spPr>
                    <a:xfrm>
                      <a:off x="0" y="0"/>
                      <a:ext cx="5563082" cy="2042337"/>
                    </a:xfrm>
                    <a:prstGeom prst="rect">
                      <a:avLst/>
                    </a:prstGeom>
                  </pic:spPr>
                </pic:pic>
              </a:graphicData>
            </a:graphic>
          </wp:inline>
        </w:drawing>
      </w:r>
    </w:p>
    <w:p w14:paraId="5C447F11" w14:textId="1A001BDB" w:rsidR="009B7DF4" w:rsidRDefault="00980A73" w:rsidP="00980A73">
      <w:pPr>
        <w:pStyle w:val="Caption"/>
      </w:pPr>
      <w:bookmarkStart w:id="40" w:name="_Toc155551564"/>
      <w:r>
        <w:t xml:space="preserve">Code snippet </w:t>
      </w:r>
      <w:r w:rsidR="00000000">
        <w:fldChar w:fldCharType="begin"/>
      </w:r>
      <w:r w:rsidR="00000000">
        <w:instrText xml:space="preserve"> SEQ Code_snippet \* ARABIC </w:instrText>
      </w:r>
      <w:r w:rsidR="00000000">
        <w:fldChar w:fldCharType="separate"/>
      </w:r>
      <w:r w:rsidR="00CF321A">
        <w:rPr>
          <w:noProof/>
        </w:rPr>
        <w:t>7</w:t>
      </w:r>
      <w:r w:rsidR="00000000">
        <w:rPr>
          <w:noProof/>
        </w:rPr>
        <w:fldChar w:fldCharType="end"/>
      </w:r>
      <w:r>
        <w:t>: Example of a processor header file</w:t>
      </w:r>
      <w:bookmarkEnd w:id="40"/>
    </w:p>
    <w:p w14:paraId="27E4166F" w14:textId="77777777" w:rsidR="009B6E74" w:rsidRPr="009B6E74" w:rsidRDefault="009B6E74" w:rsidP="009B6E74"/>
    <w:p w14:paraId="3E4C7048" w14:textId="5B135233" w:rsidR="00E43D2A" w:rsidRPr="00E43D2A" w:rsidRDefault="00E43D2A" w:rsidP="00E43D2A">
      <w:pPr>
        <w:pStyle w:val="Heading4"/>
        <w:numPr>
          <w:ilvl w:val="2"/>
          <w:numId w:val="40"/>
        </w:numPr>
      </w:pPr>
      <w:r w:rsidRPr="00E43D2A">
        <w:lastRenderedPageBreak/>
        <w:t>Functionality</w:t>
      </w:r>
    </w:p>
    <w:p w14:paraId="6E79F4AB" w14:textId="66B1960B" w:rsidR="00D712BD" w:rsidRDefault="00D712BD" w:rsidP="009B7DF4">
      <w:pPr>
        <w:pStyle w:val="Heading4"/>
        <w:ind w:firstLine="720"/>
      </w:pPr>
      <w:r>
        <w:t>Spawning</w:t>
      </w:r>
    </w:p>
    <w:p w14:paraId="4057AB4F" w14:textId="0E5750D4" w:rsidR="00D712BD" w:rsidRDefault="00D712BD" w:rsidP="00D712BD">
      <w:r>
        <w:t>Spawning Mass entities can be done in two ways by default:</w:t>
      </w:r>
      <w:r>
        <w:br/>
        <w:t xml:space="preserve">Adding a </w:t>
      </w:r>
      <w:proofErr w:type="spellStart"/>
      <w:r>
        <w:t>MassAgent</w:t>
      </w:r>
      <w:proofErr w:type="spellEnd"/>
      <w:r>
        <w:t xml:space="preserve"> component to an actor, and spawning in the actor.</w:t>
      </w:r>
      <w:r>
        <w:br/>
        <w:t xml:space="preserve">Or using the </w:t>
      </w:r>
      <w:proofErr w:type="spellStart"/>
      <w:r>
        <w:t>MassSpawner</w:t>
      </w:r>
      <w:proofErr w:type="spellEnd"/>
      <w:r>
        <w:t xml:space="preserve"> to spawn in entities based on an </w:t>
      </w:r>
      <w:proofErr w:type="spellStart"/>
      <w:r>
        <w:t>EntityConfig</w:t>
      </w:r>
      <w:proofErr w:type="spellEnd"/>
      <w:r>
        <w:t xml:space="preserve"> data asset.</w:t>
      </w:r>
    </w:p>
    <w:p w14:paraId="001EF422" w14:textId="5FEF3752" w:rsidR="00D712BD" w:rsidRDefault="00D712BD" w:rsidP="00D712BD">
      <w:r>
        <w:t xml:space="preserve">We could create our own spawner </w:t>
      </w:r>
      <w:proofErr w:type="spellStart"/>
      <w:r>
        <w:t>aswell</w:t>
      </w:r>
      <w:proofErr w:type="spellEnd"/>
      <w:r>
        <w:t xml:space="preserve"> if we want custom </w:t>
      </w:r>
      <w:proofErr w:type="spellStart"/>
      <w:r>
        <w:t>spawing</w:t>
      </w:r>
      <w:proofErr w:type="spellEnd"/>
      <w:r>
        <w:t xml:space="preserve"> behavior, but for our purposes, the </w:t>
      </w:r>
      <w:proofErr w:type="spellStart"/>
      <w:r>
        <w:t>MassSpawner</w:t>
      </w:r>
      <w:proofErr w:type="spellEnd"/>
      <w:r>
        <w:t xml:space="preserve"> will do.</w:t>
      </w:r>
    </w:p>
    <w:p w14:paraId="27082B1A" w14:textId="6919EC61" w:rsidR="00D712BD" w:rsidRPr="00D712BD" w:rsidRDefault="00D712BD" w:rsidP="00D712BD">
      <w:r>
        <w:t xml:space="preserve">The </w:t>
      </w:r>
      <w:proofErr w:type="spellStart"/>
      <w:r>
        <w:t>EntityConfig</w:t>
      </w:r>
      <w:proofErr w:type="spellEnd"/>
      <w:r>
        <w:t xml:space="preserve"> asset can be used to define which traits, so in turn, which fragments will be part of the spawned entities.</w:t>
      </w:r>
    </w:p>
    <w:p w14:paraId="03ADBB50" w14:textId="77777777" w:rsidR="00980A73" w:rsidRDefault="00BB753F" w:rsidP="00980A73">
      <w:pPr>
        <w:keepNext/>
      </w:pPr>
      <w:r w:rsidRPr="00BB753F">
        <w:rPr>
          <w:noProof/>
        </w:rPr>
        <w:drawing>
          <wp:inline distT="0" distB="0" distL="0" distR="0" wp14:anchorId="2CEC8631" wp14:editId="08E4D23B">
            <wp:extent cx="4503810" cy="3749365"/>
            <wp:effectExtent l="0" t="0" r="0" b="3810"/>
            <wp:docPr id="105484004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4840046" name="Picture 1" descr="A screenshot of a computer&#10;&#10;Description automatically generated"/>
                    <pic:cNvPicPr/>
                  </pic:nvPicPr>
                  <pic:blipFill>
                    <a:blip r:embed="rId32"/>
                    <a:stretch>
                      <a:fillRect/>
                    </a:stretch>
                  </pic:blipFill>
                  <pic:spPr>
                    <a:xfrm>
                      <a:off x="0" y="0"/>
                      <a:ext cx="4503810" cy="3749365"/>
                    </a:xfrm>
                    <a:prstGeom prst="rect">
                      <a:avLst/>
                    </a:prstGeom>
                  </pic:spPr>
                </pic:pic>
              </a:graphicData>
            </a:graphic>
          </wp:inline>
        </w:drawing>
      </w:r>
    </w:p>
    <w:p w14:paraId="03C9584E" w14:textId="604D0F13" w:rsidR="00D712BD" w:rsidRDefault="00980A73" w:rsidP="00980A73">
      <w:pPr>
        <w:pStyle w:val="Caption"/>
      </w:pPr>
      <w:bookmarkStart w:id="41" w:name="_Toc155551504"/>
      <w:r>
        <w:t xml:space="preserve">Figure </w:t>
      </w:r>
      <w:r w:rsidR="00000000">
        <w:fldChar w:fldCharType="begin"/>
      </w:r>
      <w:r w:rsidR="00000000">
        <w:instrText xml:space="preserve"> SEQ Figure \* ARABIC </w:instrText>
      </w:r>
      <w:r w:rsidR="00000000">
        <w:fldChar w:fldCharType="separate"/>
      </w:r>
      <w:r w:rsidR="00CF321A">
        <w:rPr>
          <w:noProof/>
        </w:rPr>
        <w:t>8</w:t>
      </w:r>
      <w:r w:rsidR="00000000">
        <w:rPr>
          <w:noProof/>
        </w:rPr>
        <w:fldChar w:fldCharType="end"/>
      </w:r>
      <w:r>
        <w:t>: Example of a Mass spawner configuration</w:t>
      </w:r>
      <w:bookmarkEnd w:id="41"/>
    </w:p>
    <w:p w14:paraId="57BC2EFF" w14:textId="77777777" w:rsidR="00980A73" w:rsidRDefault="000E5A88" w:rsidP="00980A73">
      <w:pPr>
        <w:keepNext/>
      </w:pPr>
      <w:r w:rsidRPr="000E5A88">
        <w:rPr>
          <w:noProof/>
        </w:rPr>
        <w:lastRenderedPageBreak/>
        <w:drawing>
          <wp:inline distT="0" distB="0" distL="0" distR="0" wp14:anchorId="0CB4D946" wp14:editId="7A0F673B">
            <wp:extent cx="5943600" cy="2595880"/>
            <wp:effectExtent l="0" t="0" r="0" b="0"/>
            <wp:docPr id="27018253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0182535" name="Picture 1" descr="A screenshot of a computer&#10;&#10;Description automatically generated"/>
                    <pic:cNvPicPr/>
                  </pic:nvPicPr>
                  <pic:blipFill>
                    <a:blip r:embed="rId33"/>
                    <a:stretch>
                      <a:fillRect/>
                    </a:stretch>
                  </pic:blipFill>
                  <pic:spPr>
                    <a:xfrm>
                      <a:off x="0" y="0"/>
                      <a:ext cx="5943600" cy="2595880"/>
                    </a:xfrm>
                    <a:prstGeom prst="rect">
                      <a:avLst/>
                    </a:prstGeom>
                  </pic:spPr>
                </pic:pic>
              </a:graphicData>
            </a:graphic>
          </wp:inline>
        </w:drawing>
      </w:r>
    </w:p>
    <w:p w14:paraId="3EC42E36" w14:textId="04809AA4" w:rsidR="00BB753F" w:rsidRDefault="00980A73" w:rsidP="00980A73">
      <w:pPr>
        <w:pStyle w:val="Caption"/>
      </w:pPr>
      <w:bookmarkStart w:id="42" w:name="_Toc155551505"/>
      <w:r>
        <w:t xml:space="preserve">Figure </w:t>
      </w:r>
      <w:r w:rsidR="00000000">
        <w:fldChar w:fldCharType="begin"/>
      </w:r>
      <w:r w:rsidR="00000000">
        <w:instrText xml:space="preserve"> SEQ Figure \* ARABIC </w:instrText>
      </w:r>
      <w:r w:rsidR="00000000">
        <w:fldChar w:fldCharType="separate"/>
      </w:r>
      <w:r w:rsidR="00CF321A">
        <w:rPr>
          <w:noProof/>
        </w:rPr>
        <w:t>9</w:t>
      </w:r>
      <w:r w:rsidR="00000000">
        <w:rPr>
          <w:noProof/>
        </w:rPr>
        <w:fldChar w:fldCharType="end"/>
      </w:r>
      <w:r>
        <w:t xml:space="preserve">: Example of an </w:t>
      </w:r>
      <w:proofErr w:type="spellStart"/>
      <w:r>
        <w:t>EntityConfig</w:t>
      </w:r>
      <w:proofErr w:type="spellEnd"/>
      <w:r>
        <w:t xml:space="preserve"> data asset configuration</w:t>
      </w:r>
      <w:bookmarkEnd w:id="42"/>
    </w:p>
    <w:p w14:paraId="066994D3" w14:textId="0E7A2888" w:rsidR="002A2ECF" w:rsidRDefault="002A2ECF"/>
    <w:p w14:paraId="19D02D27" w14:textId="73D5DC86" w:rsidR="00E43D2A" w:rsidRDefault="00E43D2A" w:rsidP="009B7DF4">
      <w:pPr>
        <w:pStyle w:val="Heading4"/>
        <w:ind w:firstLine="720"/>
      </w:pPr>
      <w:r>
        <w:t>Target Acquisition</w:t>
      </w:r>
    </w:p>
    <w:p w14:paraId="041AF907" w14:textId="2992EC9B" w:rsidR="00E43D2A" w:rsidRDefault="00424491" w:rsidP="00E43D2A">
      <w:r>
        <w:t>For the target acquisition, we first need to be able to associate every entity with a certain army</w:t>
      </w:r>
      <w:r w:rsidR="000007CE">
        <w:t xml:space="preserve">, for that, we add an </w:t>
      </w:r>
      <w:proofErr w:type="spellStart"/>
      <w:r w:rsidR="009336F7">
        <w:t>ArmyIdFragment</w:t>
      </w:r>
      <w:proofErr w:type="spellEnd"/>
      <w:r w:rsidR="009336F7">
        <w:t>, this just holds an integer value that represents the army this entity belongs to.</w:t>
      </w:r>
    </w:p>
    <w:p w14:paraId="3CB8EF1C" w14:textId="77777777" w:rsidR="00980A73" w:rsidRDefault="008E311D" w:rsidP="00980A73">
      <w:pPr>
        <w:keepNext/>
      </w:pPr>
      <w:r w:rsidRPr="008E311D">
        <w:rPr>
          <w:noProof/>
        </w:rPr>
        <w:drawing>
          <wp:inline distT="0" distB="0" distL="0" distR="0" wp14:anchorId="0B4AF76B" wp14:editId="56028A74">
            <wp:extent cx="3856054" cy="883997"/>
            <wp:effectExtent l="0" t="0" r="0" b="0"/>
            <wp:docPr id="32439030" name="Picture 1" descr="A black screen with blue and green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439030" name="Picture 1" descr="A black screen with blue and green text&#10;&#10;Description automatically generated"/>
                    <pic:cNvPicPr/>
                  </pic:nvPicPr>
                  <pic:blipFill>
                    <a:blip r:embed="rId34"/>
                    <a:stretch>
                      <a:fillRect/>
                    </a:stretch>
                  </pic:blipFill>
                  <pic:spPr>
                    <a:xfrm>
                      <a:off x="0" y="0"/>
                      <a:ext cx="3856054" cy="883997"/>
                    </a:xfrm>
                    <a:prstGeom prst="rect">
                      <a:avLst/>
                    </a:prstGeom>
                  </pic:spPr>
                </pic:pic>
              </a:graphicData>
            </a:graphic>
          </wp:inline>
        </w:drawing>
      </w:r>
    </w:p>
    <w:p w14:paraId="506B70DF" w14:textId="759AA3CB" w:rsidR="008E311D" w:rsidRDefault="00980A73" w:rsidP="00980A73">
      <w:pPr>
        <w:pStyle w:val="Caption"/>
      </w:pPr>
      <w:bookmarkStart w:id="43" w:name="_Toc155551565"/>
      <w:r>
        <w:t xml:space="preserve">Code snippet </w:t>
      </w:r>
      <w:r w:rsidR="00000000">
        <w:fldChar w:fldCharType="begin"/>
      </w:r>
      <w:r w:rsidR="00000000">
        <w:instrText xml:space="preserve"> SEQ Code_snippet \* ARABIC </w:instrText>
      </w:r>
      <w:r w:rsidR="00000000">
        <w:fldChar w:fldCharType="separate"/>
      </w:r>
      <w:r w:rsidR="00CF321A">
        <w:rPr>
          <w:noProof/>
        </w:rPr>
        <w:t>8</w:t>
      </w:r>
      <w:r w:rsidR="00000000">
        <w:rPr>
          <w:noProof/>
        </w:rPr>
        <w:fldChar w:fldCharType="end"/>
      </w:r>
      <w:r>
        <w:t xml:space="preserve">: </w:t>
      </w:r>
      <w:proofErr w:type="spellStart"/>
      <w:r>
        <w:t>FArmyIdFragment</w:t>
      </w:r>
      <w:proofErr w:type="spellEnd"/>
      <w:r>
        <w:t xml:space="preserve"> definition</w:t>
      </w:r>
      <w:bookmarkEnd w:id="43"/>
    </w:p>
    <w:p w14:paraId="3608DCE9" w14:textId="77777777" w:rsidR="00CE0916" w:rsidRPr="00CE0916" w:rsidRDefault="00CE0916" w:rsidP="00CE0916"/>
    <w:p w14:paraId="7911219D" w14:textId="3A866207" w:rsidR="009336F7" w:rsidRDefault="009336F7" w:rsidP="00E43D2A">
      <w:r>
        <w:t xml:space="preserve">Ideally, we should be able to configure a spawner to spawn units with a specific army </w:t>
      </w:r>
      <w:r w:rsidR="00D712BD">
        <w:t>ID</w:t>
      </w:r>
      <w:r>
        <w:t>. This is not possible with the default spawner</w:t>
      </w:r>
      <w:r w:rsidR="00D712BD">
        <w:t xml:space="preserve"> – data generator setup. To solve this issue, we create our own spawn data generator, based on the default EQS </w:t>
      </w:r>
      <w:proofErr w:type="spellStart"/>
      <w:r w:rsidR="00D712BD">
        <w:t>SpawnPoints</w:t>
      </w:r>
      <w:proofErr w:type="spellEnd"/>
      <w:r w:rsidR="00D712BD">
        <w:t xml:space="preserve"> generator, we just add an extra value, </w:t>
      </w:r>
      <w:proofErr w:type="spellStart"/>
      <w:r w:rsidR="00D712BD">
        <w:t>ArmyId</w:t>
      </w:r>
      <w:proofErr w:type="spellEnd"/>
      <w:r w:rsidR="00D712BD">
        <w:t xml:space="preserve">, to the </w:t>
      </w:r>
      <w:proofErr w:type="spellStart"/>
      <w:r w:rsidR="00D712BD">
        <w:t>spawndata</w:t>
      </w:r>
      <w:proofErr w:type="spellEnd"/>
      <w:r w:rsidR="00D712BD">
        <w:t xml:space="preserve">. Then we also create a copy of the default </w:t>
      </w:r>
      <w:proofErr w:type="spellStart"/>
      <w:r w:rsidR="00D712BD" w:rsidRPr="00D712BD">
        <w:t>UMassSpawnLocationProcessor</w:t>
      </w:r>
      <w:proofErr w:type="spellEnd"/>
      <w:r w:rsidR="00D712BD">
        <w:t xml:space="preserve"> that sets up all spawned entities with the correct  spawn transforms, we again just add the army ID.</w:t>
      </w:r>
    </w:p>
    <w:p w14:paraId="0765EBDF" w14:textId="77777777" w:rsidR="00380DEB" w:rsidRDefault="00ED67D1" w:rsidP="00380DEB">
      <w:pPr>
        <w:keepNext/>
      </w:pPr>
      <w:r w:rsidRPr="00ED67D1">
        <w:rPr>
          <w:noProof/>
        </w:rPr>
        <w:lastRenderedPageBreak/>
        <w:drawing>
          <wp:inline distT="0" distB="0" distL="0" distR="0" wp14:anchorId="462AEB19" wp14:editId="5D8B5253">
            <wp:extent cx="5943600" cy="2835275"/>
            <wp:effectExtent l="0" t="0" r="0" b="3175"/>
            <wp:docPr id="17627993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799363" name=""/>
                    <pic:cNvPicPr/>
                  </pic:nvPicPr>
                  <pic:blipFill>
                    <a:blip r:embed="rId35"/>
                    <a:stretch>
                      <a:fillRect/>
                    </a:stretch>
                  </pic:blipFill>
                  <pic:spPr>
                    <a:xfrm>
                      <a:off x="0" y="0"/>
                      <a:ext cx="5943600" cy="2835275"/>
                    </a:xfrm>
                    <a:prstGeom prst="rect">
                      <a:avLst/>
                    </a:prstGeom>
                  </pic:spPr>
                </pic:pic>
              </a:graphicData>
            </a:graphic>
          </wp:inline>
        </w:drawing>
      </w:r>
    </w:p>
    <w:p w14:paraId="6C167D69" w14:textId="22793447" w:rsidR="00380DEB" w:rsidRDefault="00380DEB" w:rsidP="00380DEB">
      <w:pPr>
        <w:pStyle w:val="Caption"/>
        <w:rPr>
          <w:noProof/>
        </w:rPr>
      </w:pPr>
      <w:bookmarkStart w:id="44" w:name="_Toc155551566"/>
      <w:r>
        <w:t xml:space="preserve">Code snippet </w:t>
      </w:r>
      <w:r w:rsidR="00000000">
        <w:fldChar w:fldCharType="begin"/>
      </w:r>
      <w:r w:rsidR="00000000">
        <w:instrText xml:space="preserve"> SEQ Code_snippet \* ARABIC </w:instrText>
      </w:r>
      <w:r w:rsidR="00000000">
        <w:fldChar w:fldCharType="separate"/>
      </w:r>
      <w:r w:rsidR="00CF321A">
        <w:rPr>
          <w:noProof/>
        </w:rPr>
        <w:t>9</w:t>
      </w:r>
      <w:r w:rsidR="00000000">
        <w:rPr>
          <w:noProof/>
        </w:rPr>
        <w:fldChar w:fldCharType="end"/>
      </w:r>
      <w:r>
        <w:t>: Assigning the correct initial values to newly spawned entities</w:t>
      </w:r>
      <w:r>
        <w:rPr>
          <w:noProof/>
        </w:rPr>
        <w:t xml:space="preserve"> in the initializer processor</w:t>
      </w:r>
      <w:bookmarkEnd w:id="44"/>
    </w:p>
    <w:p w14:paraId="05B335D8" w14:textId="77777777" w:rsidR="00E920EC" w:rsidRPr="00E920EC" w:rsidRDefault="00E920EC" w:rsidP="00E920EC"/>
    <w:p w14:paraId="423F68F2" w14:textId="08A6F086" w:rsidR="00D712BD" w:rsidRDefault="00D712BD" w:rsidP="00E43D2A">
      <w:r>
        <w:t>Next, we need to be able to get a list of all possible targets. For that, we will be using a World Subsystem, which is similar to a singleton in that it can easily be accessed from any class. It is created right before the world initializes, and destroyed after the world cleans up.</w:t>
      </w:r>
    </w:p>
    <w:p w14:paraId="0F796A22" w14:textId="169958B7" w:rsidR="00D712BD" w:rsidRDefault="00D712BD" w:rsidP="00E43D2A">
      <w:r>
        <w:t xml:space="preserve">This subsystem will hold an array of arrays </w:t>
      </w:r>
      <w:r w:rsidR="00321BC4">
        <w:t>of</w:t>
      </w:r>
      <w:r>
        <w:t xml:space="preserve"> </w:t>
      </w:r>
      <w:proofErr w:type="spellStart"/>
      <w:r>
        <w:t>FMassEntityHandle</w:t>
      </w:r>
      <w:proofErr w:type="spellEnd"/>
      <w:r w:rsidR="00321BC4">
        <w:t xml:space="preserve">, similar to the simple battle simulator. </w:t>
      </w:r>
      <w:proofErr w:type="spellStart"/>
      <w:r w:rsidR="00321BC4">
        <w:t>FMassEntityHandle</w:t>
      </w:r>
      <w:proofErr w:type="spellEnd"/>
      <w:r w:rsidR="00321BC4">
        <w:t xml:space="preserve"> is a struct that can be used together with the </w:t>
      </w:r>
      <w:proofErr w:type="spellStart"/>
      <w:r w:rsidR="00321BC4">
        <w:t>EntityManager</w:t>
      </w:r>
      <w:proofErr w:type="spellEnd"/>
      <w:r w:rsidR="00321BC4">
        <w:t xml:space="preserve"> to operate on a specific entity, for example getting a specific fragment or tag.</w:t>
      </w:r>
    </w:p>
    <w:p w14:paraId="3327E66F" w14:textId="77777777" w:rsidR="00380DEB" w:rsidRDefault="000E5A88" w:rsidP="00380DEB">
      <w:pPr>
        <w:keepNext/>
      </w:pPr>
      <w:r w:rsidRPr="000E5A88">
        <w:rPr>
          <w:noProof/>
        </w:rPr>
        <w:drawing>
          <wp:inline distT="0" distB="0" distL="0" distR="0" wp14:anchorId="4C27880B" wp14:editId="239AE3DE">
            <wp:extent cx="3185436" cy="228620"/>
            <wp:effectExtent l="0" t="0" r="0" b="0"/>
            <wp:docPr id="8651874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5187423" name=""/>
                    <pic:cNvPicPr/>
                  </pic:nvPicPr>
                  <pic:blipFill>
                    <a:blip r:embed="rId36"/>
                    <a:stretch>
                      <a:fillRect/>
                    </a:stretch>
                  </pic:blipFill>
                  <pic:spPr>
                    <a:xfrm>
                      <a:off x="0" y="0"/>
                      <a:ext cx="3185436" cy="228620"/>
                    </a:xfrm>
                    <a:prstGeom prst="rect">
                      <a:avLst/>
                    </a:prstGeom>
                  </pic:spPr>
                </pic:pic>
              </a:graphicData>
            </a:graphic>
          </wp:inline>
        </w:drawing>
      </w:r>
    </w:p>
    <w:p w14:paraId="79B3A5B0" w14:textId="0846D9B9" w:rsidR="000E5A88" w:rsidRDefault="00380DEB" w:rsidP="00380DEB">
      <w:pPr>
        <w:pStyle w:val="Caption"/>
      </w:pPr>
      <w:bookmarkStart w:id="45" w:name="_Toc155551567"/>
      <w:r>
        <w:t xml:space="preserve">Code snippet </w:t>
      </w:r>
      <w:r w:rsidR="00000000">
        <w:fldChar w:fldCharType="begin"/>
      </w:r>
      <w:r w:rsidR="00000000">
        <w:instrText xml:space="preserve"> SEQ Code_snippet \* ARABIC </w:instrText>
      </w:r>
      <w:r w:rsidR="00000000">
        <w:fldChar w:fldCharType="separate"/>
      </w:r>
      <w:r w:rsidR="00CF321A">
        <w:rPr>
          <w:noProof/>
        </w:rPr>
        <w:t>10</w:t>
      </w:r>
      <w:r w:rsidR="00000000">
        <w:rPr>
          <w:noProof/>
        </w:rPr>
        <w:fldChar w:fldCharType="end"/>
      </w:r>
      <w:r>
        <w:t xml:space="preserve">: </w:t>
      </w:r>
      <w:proofErr w:type="spellStart"/>
      <w:r>
        <w:t>PossibleTargetEntities</w:t>
      </w:r>
      <w:proofErr w:type="spellEnd"/>
      <w:r>
        <w:t xml:space="preserve"> variable declaration</w:t>
      </w:r>
      <w:bookmarkEnd w:id="45"/>
    </w:p>
    <w:p w14:paraId="7CF4AAB4" w14:textId="77777777" w:rsidR="00E920EC" w:rsidRPr="00E920EC" w:rsidRDefault="00E920EC" w:rsidP="00E920EC"/>
    <w:p w14:paraId="714924B3" w14:textId="08247546" w:rsidR="00321BC4" w:rsidRDefault="00321BC4" w:rsidP="00E43D2A">
      <w:r>
        <w:t xml:space="preserve">We then create a </w:t>
      </w:r>
      <w:proofErr w:type="spellStart"/>
      <w:r>
        <w:t>TargetAcquisitionProcessor</w:t>
      </w:r>
      <w:proofErr w:type="spellEnd"/>
      <w:r>
        <w:t xml:space="preserve">, where we go over every entity and </w:t>
      </w:r>
      <w:r w:rsidR="000A2FDF">
        <w:t xml:space="preserve">for each one, we go over all entity arrays that are not at the index of our own army ID, to find the one that is closest. We then update our </w:t>
      </w:r>
      <w:proofErr w:type="spellStart"/>
      <w:r w:rsidR="000A2FDF">
        <w:t>TargetAcquisitionFragment</w:t>
      </w:r>
      <w:proofErr w:type="spellEnd"/>
      <w:r w:rsidR="000A2FDF">
        <w:t xml:space="preserve"> with the target we found.</w:t>
      </w:r>
    </w:p>
    <w:p w14:paraId="3D560C72" w14:textId="77777777" w:rsidR="00380DEB" w:rsidRDefault="000E5A88" w:rsidP="00380DEB">
      <w:pPr>
        <w:keepNext/>
      </w:pPr>
      <w:r w:rsidRPr="000E5A88">
        <w:rPr>
          <w:noProof/>
        </w:rPr>
        <w:lastRenderedPageBreak/>
        <w:drawing>
          <wp:inline distT="0" distB="0" distL="0" distR="0" wp14:anchorId="6D2B5CDD" wp14:editId="01E7A0F3">
            <wp:extent cx="5943600" cy="3619500"/>
            <wp:effectExtent l="0" t="0" r="0" b="0"/>
            <wp:docPr id="771574963" name="Picture 1"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1574963" name="Picture 1" descr="A screen shot of a computer program&#10;&#10;Description automatically generated"/>
                    <pic:cNvPicPr/>
                  </pic:nvPicPr>
                  <pic:blipFill>
                    <a:blip r:embed="rId37"/>
                    <a:stretch>
                      <a:fillRect/>
                    </a:stretch>
                  </pic:blipFill>
                  <pic:spPr>
                    <a:xfrm>
                      <a:off x="0" y="0"/>
                      <a:ext cx="5943600" cy="3619500"/>
                    </a:xfrm>
                    <a:prstGeom prst="rect">
                      <a:avLst/>
                    </a:prstGeom>
                  </pic:spPr>
                </pic:pic>
              </a:graphicData>
            </a:graphic>
          </wp:inline>
        </w:drawing>
      </w:r>
    </w:p>
    <w:p w14:paraId="40A4F68E" w14:textId="42B5E6E9" w:rsidR="00E43D2A" w:rsidRDefault="00380DEB" w:rsidP="00380DEB">
      <w:pPr>
        <w:pStyle w:val="Caption"/>
      </w:pPr>
      <w:bookmarkStart w:id="46" w:name="_Toc155551568"/>
      <w:r>
        <w:t xml:space="preserve">Code snippet </w:t>
      </w:r>
      <w:r w:rsidR="00000000">
        <w:fldChar w:fldCharType="begin"/>
      </w:r>
      <w:r w:rsidR="00000000">
        <w:instrText xml:space="preserve"> SEQ Code_snippet \* ARABIC </w:instrText>
      </w:r>
      <w:r w:rsidR="00000000">
        <w:fldChar w:fldCharType="separate"/>
      </w:r>
      <w:r w:rsidR="00CF321A">
        <w:rPr>
          <w:noProof/>
        </w:rPr>
        <w:t>11</w:t>
      </w:r>
      <w:r w:rsidR="00000000">
        <w:rPr>
          <w:noProof/>
        </w:rPr>
        <w:fldChar w:fldCharType="end"/>
      </w:r>
      <w:r>
        <w:t xml:space="preserve">: </w:t>
      </w:r>
      <w:proofErr w:type="spellStart"/>
      <w:r>
        <w:t>TargetAcquisitionProcessor</w:t>
      </w:r>
      <w:proofErr w:type="spellEnd"/>
      <w:r>
        <w:t xml:space="preserve"> Execute functionality</w:t>
      </w:r>
      <w:bookmarkEnd w:id="46"/>
    </w:p>
    <w:p w14:paraId="2568D102" w14:textId="77777777" w:rsidR="000E5A88" w:rsidRPr="00E43D2A" w:rsidRDefault="000E5A88" w:rsidP="00E43D2A"/>
    <w:p w14:paraId="75EA21BD" w14:textId="3D61AE91" w:rsidR="00E43D2A" w:rsidRDefault="00E43D2A" w:rsidP="00E43D2A">
      <w:pPr>
        <w:pStyle w:val="Heading4"/>
        <w:ind w:firstLine="720"/>
      </w:pPr>
      <w:r w:rsidRPr="00E43D2A">
        <w:t>Movement</w:t>
      </w:r>
    </w:p>
    <w:p w14:paraId="45B66194" w14:textId="782734AA" w:rsidR="00E43D2A" w:rsidRDefault="000A2FDF" w:rsidP="00E43D2A">
      <w:r>
        <w:t xml:space="preserve">For movement, we will use the Steering, Avoidance, Movement and </w:t>
      </w:r>
      <w:proofErr w:type="spellStart"/>
      <w:r>
        <w:t>SmoothRotation</w:t>
      </w:r>
      <w:proofErr w:type="spellEnd"/>
      <w:r>
        <w:t xml:space="preserve"> traits that are included in the Mass plugin.</w:t>
      </w:r>
    </w:p>
    <w:p w14:paraId="6E7131D2" w14:textId="21D982FC" w:rsidR="002153C7" w:rsidRDefault="002153C7" w:rsidP="00E43D2A">
      <w:r>
        <w:t>We still have to set the steering target and do pathfinding ourselves</w:t>
      </w:r>
      <w:r w:rsidR="008712D3">
        <w:t>. To do so, we will create a navigation processor and a movement processor.</w:t>
      </w:r>
    </w:p>
    <w:p w14:paraId="26378685" w14:textId="30B9571C" w:rsidR="008712D3" w:rsidRDefault="008712D3" w:rsidP="00E43D2A">
      <w:r>
        <w:t xml:space="preserve">The navigation processor will go over every entity, and find a path on the </w:t>
      </w:r>
      <w:proofErr w:type="spellStart"/>
      <w:r>
        <w:t>navmesh</w:t>
      </w:r>
      <w:proofErr w:type="spellEnd"/>
      <w:r>
        <w:t xml:space="preserve"> towards the target from the </w:t>
      </w:r>
      <w:proofErr w:type="spellStart"/>
      <w:r>
        <w:t>TargetAcquisitionFragment</w:t>
      </w:r>
      <w:proofErr w:type="spellEnd"/>
      <w:r>
        <w:t xml:space="preserve">. It uses </w:t>
      </w:r>
      <w:r w:rsidRPr="008712D3">
        <w:t>UNavigationSystemV1::</w:t>
      </w:r>
      <w:proofErr w:type="spellStart"/>
      <w:r w:rsidRPr="008712D3">
        <w:t>FindPathSync</w:t>
      </w:r>
      <w:proofErr w:type="spellEnd"/>
      <w:r>
        <w:t xml:space="preserve"> to do so.</w:t>
      </w:r>
    </w:p>
    <w:p w14:paraId="73F81E16" w14:textId="77777777" w:rsidR="00380DEB" w:rsidRDefault="00434BE0" w:rsidP="00380DEB">
      <w:pPr>
        <w:keepNext/>
      </w:pPr>
      <w:r w:rsidRPr="00434BE0">
        <w:rPr>
          <w:noProof/>
        </w:rPr>
        <w:lastRenderedPageBreak/>
        <w:drawing>
          <wp:inline distT="0" distB="0" distL="0" distR="0" wp14:anchorId="1310E40B" wp14:editId="2D107C09">
            <wp:extent cx="5943600" cy="3637280"/>
            <wp:effectExtent l="0" t="0" r="0" b="1270"/>
            <wp:docPr id="1940123238" name="Picture 1"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0123238" name="Picture 1" descr="A screen shot of a computer program&#10;&#10;Description automatically generated"/>
                    <pic:cNvPicPr/>
                  </pic:nvPicPr>
                  <pic:blipFill>
                    <a:blip r:embed="rId38"/>
                    <a:stretch>
                      <a:fillRect/>
                    </a:stretch>
                  </pic:blipFill>
                  <pic:spPr>
                    <a:xfrm>
                      <a:off x="0" y="0"/>
                      <a:ext cx="5943600" cy="3637280"/>
                    </a:xfrm>
                    <a:prstGeom prst="rect">
                      <a:avLst/>
                    </a:prstGeom>
                  </pic:spPr>
                </pic:pic>
              </a:graphicData>
            </a:graphic>
          </wp:inline>
        </w:drawing>
      </w:r>
    </w:p>
    <w:p w14:paraId="187A72B0" w14:textId="30BCF4D6" w:rsidR="00434BE0" w:rsidRDefault="00380DEB" w:rsidP="00380DEB">
      <w:pPr>
        <w:pStyle w:val="Caption"/>
      </w:pPr>
      <w:bookmarkStart w:id="47" w:name="_Toc155551569"/>
      <w:r>
        <w:t xml:space="preserve">Code snippet </w:t>
      </w:r>
      <w:r w:rsidR="00000000">
        <w:fldChar w:fldCharType="begin"/>
      </w:r>
      <w:r w:rsidR="00000000">
        <w:instrText xml:space="preserve"> SEQ Code_snippet \* ARABIC </w:instrText>
      </w:r>
      <w:r w:rsidR="00000000">
        <w:fldChar w:fldCharType="separate"/>
      </w:r>
      <w:r w:rsidR="00CF321A">
        <w:rPr>
          <w:noProof/>
        </w:rPr>
        <w:t>12</w:t>
      </w:r>
      <w:r w:rsidR="00000000">
        <w:rPr>
          <w:noProof/>
        </w:rPr>
        <w:fldChar w:fldCharType="end"/>
      </w:r>
      <w:r>
        <w:t>: Navigation mesh pathfinding in the navigation processor Execute function</w:t>
      </w:r>
      <w:bookmarkEnd w:id="47"/>
    </w:p>
    <w:p w14:paraId="75A48F36" w14:textId="77777777" w:rsidR="00C13516" w:rsidRPr="00C13516" w:rsidRDefault="00C13516" w:rsidP="00C13516"/>
    <w:p w14:paraId="751DAE69" w14:textId="6C7325B5" w:rsidR="008712D3" w:rsidRDefault="008712D3" w:rsidP="00E43D2A">
      <w:r>
        <w:t>The movement processor will check if the unit is within stop range, and if so, will set the steering target to its own position. With this, there is still one issue, the avoidance will still be active. To solve this, we set the velocity and force values of the according fragments to zero every frame. It would be more ideal to have our own avoidance system, but that is out of scope of this research.</w:t>
      </w:r>
    </w:p>
    <w:p w14:paraId="48D88FCC" w14:textId="77777777" w:rsidR="00B81921" w:rsidRDefault="00434BE0" w:rsidP="00B81921">
      <w:pPr>
        <w:keepNext/>
      </w:pPr>
      <w:r w:rsidRPr="00434BE0">
        <w:rPr>
          <w:noProof/>
        </w:rPr>
        <w:lastRenderedPageBreak/>
        <w:drawing>
          <wp:inline distT="0" distB="0" distL="0" distR="0" wp14:anchorId="31340D05" wp14:editId="49BE4227">
            <wp:extent cx="5943600" cy="3246755"/>
            <wp:effectExtent l="0" t="0" r="0" b="0"/>
            <wp:docPr id="323751962" name="Picture 1" descr="A computer screen shot of a program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3751962" name="Picture 1" descr="A computer screen shot of a program code&#10;&#10;Description automatically generated"/>
                    <pic:cNvPicPr/>
                  </pic:nvPicPr>
                  <pic:blipFill>
                    <a:blip r:embed="rId39"/>
                    <a:stretch>
                      <a:fillRect/>
                    </a:stretch>
                  </pic:blipFill>
                  <pic:spPr>
                    <a:xfrm>
                      <a:off x="0" y="0"/>
                      <a:ext cx="5943600" cy="3246755"/>
                    </a:xfrm>
                    <a:prstGeom prst="rect">
                      <a:avLst/>
                    </a:prstGeom>
                  </pic:spPr>
                </pic:pic>
              </a:graphicData>
            </a:graphic>
          </wp:inline>
        </w:drawing>
      </w:r>
    </w:p>
    <w:p w14:paraId="3F90FD46" w14:textId="1D7B7DBC" w:rsidR="00E43D2A" w:rsidRDefault="00B81921" w:rsidP="00B81921">
      <w:pPr>
        <w:pStyle w:val="Caption"/>
      </w:pPr>
      <w:bookmarkStart w:id="48" w:name="_Toc155551570"/>
      <w:r>
        <w:t xml:space="preserve">Code snippet </w:t>
      </w:r>
      <w:r w:rsidR="00000000">
        <w:fldChar w:fldCharType="begin"/>
      </w:r>
      <w:r w:rsidR="00000000">
        <w:instrText xml:space="preserve"> SEQ Code_snippet \* ARABIC </w:instrText>
      </w:r>
      <w:r w:rsidR="00000000">
        <w:fldChar w:fldCharType="separate"/>
      </w:r>
      <w:r w:rsidR="00CF321A">
        <w:rPr>
          <w:noProof/>
        </w:rPr>
        <w:t>13</w:t>
      </w:r>
      <w:r w:rsidR="00000000">
        <w:rPr>
          <w:noProof/>
        </w:rPr>
        <w:fldChar w:fldCharType="end"/>
      </w:r>
      <w:r>
        <w:t xml:space="preserve">: </w:t>
      </w:r>
      <w:proofErr w:type="spellStart"/>
      <w:r>
        <w:t>MoveProcessor</w:t>
      </w:r>
      <w:proofErr w:type="spellEnd"/>
      <w:r>
        <w:t xml:space="preserve"> functionality in the Execute function</w:t>
      </w:r>
      <w:bookmarkEnd w:id="48"/>
    </w:p>
    <w:p w14:paraId="50E80E2B" w14:textId="77777777" w:rsidR="00E43D2A" w:rsidRDefault="00E43D2A" w:rsidP="00E43D2A"/>
    <w:p w14:paraId="1CB130AA" w14:textId="5E2A7FE7" w:rsidR="00E43D2A" w:rsidRDefault="00E43D2A" w:rsidP="00E43D2A">
      <w:pPr>
        <w:pStyle w:val="Heading4"/>
        <w:ind w:firstLine="720"/>
      </w:pPr>
      <w:r>
        <w:t>Attacking</w:t>
      </w:r>
    </w:p>
    <w:p w14:paraId="2A80033A" w14:textId="41192EFC" w:rsidR="008712D3" w:rsidRDefault="008712D3" w:rsidP="008712D3">
      <w:r>
        <w:t>For our attacking functionality, we need two fragments to hold data, and Attack and a Health fragment. The attack fragment will hold the attack delay timer, while the health fragment will keep track of the current health. For our constant data, like damage and attack delay</w:t>
      </w:r>
      <w:r w:rsidR="00FE78CF">
        <w:t>, we will use a shared fragment. This fragment will be shared between all entities of the same archetype, allowing for more efficient memory usage. It is a good practice to make use of shared fragments wherever possible.</w:t>
      </w:r>
    </w:p>
    <w:p w14:paraId="4CB68F3B" w14:textId="77777777" w:rsidR="00B81921" w:rsidRDefault="00434BE0" w:rsidP="00B81921">
      <w:pPr>
        <w:keepNext/>
      </w:pPr>
      <w:r w:rsidRPr="00434BE0">
        <w:rPr>
          <w:noProof/>
        </w:rPr>
        <w:drawing>
          <wp:inline distT="0" distB="0" distL="0" distR="0" wp14:anchorId="70F35208" wp14:editId="419EEE7F">
            <wp:extent cx="4458086" cy="2103302"/>
            <wp:effectExtent l="0" t="0" r="0" b="0"/>
            <wp:docPr id="537432628" name="Picture 1"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7432628" name="Picture 1" descr="A screen shot of a computer program&#10;&#10;Description automatically generated"/>
                    <pic:cNvPicPr/>
                  </pic:nvPicPr>
                  <pic:blipFill>
                    <a:blip r:embed="rId40"/>
                    <a:stretch>
                      <a:fillRect/>
                    </a:stretch>
                  </pic:blipFill>
                  <pic:spPr>
                    <a:xfrm>
                      <a:off x="0" y="0"/>
                      <a:ext cx="4458086" cy="2103302"/>
                    </a:xfrm>
                    <a:prstGeom prst="rect">
                      <a:avLst/>
                    </a:prstGeom>
                  </pic:spPr>
                </pic:pic>
              </a:graphicData>
            </a:graphic>
          </wp:inline>
        </w:drawing>
      </w:r>
    </w:p>
    <w:p w14:paraId="12A1967D" w14:textId="55465520" w:rsidR="00B81921" w:rsidRDefault="00B81921" w:rsidP="00B81921">
      <w:pPr>
        <w:pStyle w:val="Caption"/>
      </w:pPr>
      <w:bookmarkStart w:id="49" w:name="_Toc155551571"/>
      <w:r>
        <w:t xml:space="preserve">Code snippet </w:t>
      </w:r>
      <w:r w:rsidR="00000000">
        <w:fldChar w:fldCharType="begin"/>
      </w:r>
      <w:r w:rsidR="00000000">
        <w:instrText xml:space="preserve"> SEQ Code_snippet \* ARABIC </w:instrText>
      </w:r>
      <w:r w:rsidR="00000000">
        <w:fldChar w:fldCharType="separate"/>
      </w:r>
      <w:r w:rsidR="00CF321A">
        <w:rPr>
          <w:noProof/>
        </w:rPr>
        <w:t>14</w:t>
      </w:r>
      <w:r w:rsidR="00000000">
        <w:rPr>
          <w:noProof/>
        </w:rPr>
        <w:fldChar w:fldCharType="end"/>
      </w:r>
      <w:r>
        <w:t>: Attack parameters shared fragment definition</w:t>
      </w:r>
      <w:bookmarkEnd w:id="49"/>
    </w:p>
    <w:p w14:paraId="585873A7" w14:textId="77777777" w:rsidR="00E62F93" w:rsidRPr="00E62F93" w:rsidRDefault="00E62F93" w:rsidP="00E62F93"/>
    <w:p w14:paraId="063A069F" w14:textId="149C56B1" w:rsidR="00FE78CF" w:rsidRDefault="00FE78CF" w:rsidP="008712D3">
      <w:r>
        <w:lastRenderedPageBreak/>
        <w:t>The attack processor will simply go over all entities, and count down their attack delay timer.</w:t>
      </w:r>
      <w:r>
        <w:br/>
        <w:t>Once this timer is below or equal to zero, the health fragment of the target entity will lose health equal to the damage of the shared fragment.</w:t>
      </w:r>
      <w:r>
        <w:br/>
        <w:t xml:space="preserve">If the health falls below 0, it will simply add a </w:t>
      </w:r>
      <w:proofErr w:type="spellStart"/>
      <w:r>
        <w:t>DyingTag</w:t>
      </w:r>
      <w:proofErr w:type="spellEnd"/>
      <w:r>
        <w:t xml:space="preserve"> to the entity, which will exclude it from most processors and allow a </w:t>
      </w:r>
      <w:proofErr w:type="spellStart"/>
      <w:r>
        <w:t>DeathProcessor</w:t>
      </w:r>
      <w:proofErr w:type="spellEnd"/>
      <w:r>
        <w:t xml:space="preserve"> to take over.</w:t>
      </w:r>
    </w:p>
    <w:p w14:paraId="15E3C471" w14:textId="77777777" w:rsidR="00B81921" w:rsidRDefault="00434BE0" w:rsidP="00B81921">
      <w:pPr>
        <w:keepNext/>
      </w:pPr>
      <w:r w:rsidRPr="00434BE0">
        <w:rPr>
          <w:noProof/>
        </w:rPr>
        <w:drawing>
          <wp:inline distT="0" distB="0" distL="0" distR="0" wp14:anchorId="1AD6F25A" wp14:editId="431C1AD8">
            <wp:extent cx="5151566" cy="4427604"/>
            <wp:effectExtent l="0" t="0" r="0" b="0"/>
            <wp:docPr id="641873980" name="Picture 1" descr="A computer screen shot of a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1873980" name="Picture 1" descr="A computer screen shot of a program&#10;&#10;Description automatically generated"/>
                    <pic:cNvPicPr/>
                  </pic:nvPicPr>
                  <pic:blipFill>
                    <a:blip r:embed="rId41"/>
                    <a:stretch>
                      <a:fillRect/>
                    </a:stretch>
                  </pic:blipFill>
                  <pic:spPr>
                    <a:xfrm>
                      <a:off x="0" y="0"/>
                      <a:ext cx="5151566" cy="4427604"/>
                    </a:xfrm>
                    <a:prstGeom prst="rect">
                      <a:avLst/>
                    </a:prstGeom>
                  </pic:spPr>
                </pic:pic>
              </a:graphicData>
            </a:graphic>
          </wp:inline>
        </w:drawing>
      </w:r>
    </w:p>
    <w:p w14:paraId="169A7D01" w14:textId="47EDF532" w:rsidR="00E43D2A" w:rsidRDefault="00B81921" w:rsidP="00B81921">
      <w:pPr>
        <w:pStyle w:val="Caption"/>
      </w:pPr>
      <w:bookmarkStart w:id="50" w:name="_Toc155551572"/>
      <w:r>
        <w:t xml:space="preserve">Code snippet </w:t>
      </w:r>
      <w:r w:rsidR="00000000">
        <w:fldChar w:fldCharType="begin"/>
      </w:r>
      <w:r w:rsidR="00000000">
        <w:instrText xml:space="preserve"> SEQ Code_snippet \* ARABIC </w:instrText>
      </w:r>
      <w:r w:rsidR="00000000">
        <w:fldChar w:fldCharType="separate"/>
      </w:r>
      <w:r w:rsidR="00CF321A">
        <w:rPr>
          <w:noProof/>
        </w:rPr>
        <w:t>15</w:t>
      </w:r>
      <w:r w:rsidR="00000000">
        <w:rPr>
          <w:noProof/>
        </w:rPr>
        <w:fldChar w:fldCharType="end"/>
      </w:r>
      <w:r>
        <w:t>: Part of the attack processor functionality</w:t>
      </w:r>
      <w:bookmarkEnd w:id="50"/>
    </w:p>
    <w:p w14:paraId="09854E71" w14:textId="77777777" w:rsidR="00434BE0" w:rsidRDefault="00434BE0" w:rsidP="00E43D2A"/>
    <w:p w14:paraId="6B8E36A4" w14:textId="1D1A104B" w:rsidR="00E43D2A" w:rsidRDefault="00E43D2A" w:rsidP="00E43D2A">
      <w:pPr>
        <w:pStyle w:val="Heading4"/>
        <w:ind w:firstLine="720"/>
      </w:pPr>
      <w:r>
        <w:t>Dying</w:t>
      </w:r>
    </w:p>
    <w:p w14:paraId="20C24248" w14:textId="57FC41F2" w:rsidR="00FE78CF" w:rsidRDefault="00FE78CF" w:rsidP="00FE78CF">
      <w:r>
        <w:t>Dying will be handled in two separate stages: dying and dead, which will be indicated by the appropriate tag.</w:t>
      </w:r>
    </w:p>
    <w:p w14:paraId="05A96380" w14:textId="71277AFF" w:rsidR="00402884" w:rsidRDefault="00FE78CF" w:rsidP="00214F0D">
      <w:r>
        <w:t>Dying entities are still in the process of dying, they need to play their animation, but no longer be doing any functionality like</w:t>
      </w:r>
      <w:r w:rsidR="00402884">
        <w:t xml:space="preserve"> movement. They also need to be excluded from the target acquisition subsystem.</w:t>
      </w:r>
    </w:p>
    <w:p w14:paraId="1814CDCA" w14:textId="77777777" w:rsidR="00214F0D" w:rsidRDefault="00402884" w:rsidP="00FE78CF">
      <w:r>
        <w:t xml:space="preserve">The dying fragment will use a timer to indicate how long it takes until it is dead. The processor will go over every entity and count down the timer, once done, it will spawn a new entity, according to a </w:t>
      </w:r>
      <w:proofErr w:type="spellStart"/>
      <w:r>
        <w:t>DeadEntity</w:t>
      </w:r>
      <w:proofErr w:type="spellEnd"/>
      <w:r>
        <w:t xml:space="preserve"> </w:t>
      </w:r>
      <w:proofErr w:type="spellStart"/>
      <w:r>
        <w:t>EntityConfig</w:t>
      </w:r>
      <w:proofErr w:type="spellEnd"/>
      <w:r>
        <w:t xml:space="preserve"> asse. This entity will just have a transform and visualization.</w:t>
      </w:r>
    </w:p>
    <w:p w14:paraId="361FF7EB" w14:textId="77777777" w:rsidR="00B81921" w:rsidRDefault="00214F0D" w:rsidP="00B81921">
      <w:pPr>
        <w:keepNext/>
      </w:pPr>
      <w:r w:rsidRPr="00214F0D">
        <w:rPr>
          <w:noProof/>
        </w:rPr>
        <w:lastRenderedPageBreak/>
        <w:drawing>
          <wp:inline distT="0" distB="0" distL="0" distR="0" wp14:anchorId="2946CBDC" wp14:editId="1C0789A5">
            <wp:extent cx="3711262" cy="1950889"/>
            <wp:effectExtent l="0" t="0" r="3810" b="0"/>
            <wp:docPr id="1889737017" name="Picture 1" descr="A computer screen shot of a program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9737017" name="Picture 1" descr="A computer screen shot of a program code&#10;&#10;Description automatically generated"/>
                    <pic:cNvPicPr/>
                  </pic:nvPicPr>
                  <pic:blipFill>
                    <a:blip r:embed="rId42"/>
                    <a:stretch>
                      <a:fillRect/>
                    </a:stretch>
                  </pic:blipFill>
                  <pic:spPr>
                    <a:xfrm>
                      <a:off x="0" y="0"/>
                      <a:ext cx="3711262" cy="1950889"/>
                    </a:xfrm>
                    <a:prstGeom prst="rect">
                      <a:avLst/>
                    </a:prstGeom>
                  </pic:spPr>
                </pic:pic>
              </a:graphicData>
            </a:graphic>
          </wp:inline>
        </w:drawing>
      </w:r>
    </w:p>
    <w:p w14:paraId="17988DA3" w14:textId="14C7127C" w:rsidR="00214F0D" w:rsidRDefault="00B81921" w:rsidP="00B81921">
      <w:pPr>
        <w:pStyle w:val="Caption"/>
      </w:pPr>
      <w:bookmarkStart w:id="51" w:name="_Toc155551573"/>
      <w:r>
        <w:t xml:space="preserve">Code snippet </w:t>
      </w:r>
      <w:r w:rsidR="00000000">
        <w:fldChar w:fldCharType="begin"/>
      </w:r>
      <w:r w:rsidR="00000000">
        <w:instrText xml:space="preserve"> SEQ Code_snippet \* ARABIC </w:instrText>
      </w:r>
      <w:r w:rsidR="00000000">
        <w:fldChar w:fldCharType="separate"/>
      </w:r>
      <w:r w:rsidR="00CF321A">
        <w:rPr>
          <w:noProof/>
        </w:rPr>
        <w:t>16</w:t>
      </w:r>
      <w:r w:rsidR="00000000">
        <w:rPr>
          <w:noProof/>
        </w:rPr>
        <w:fldChar w:fldCharType="end"/>
      </w:r>
      <w:r>
        <w:t xml:space="preserve">: </w:t>
      </w:r>
      <w:r w:rsidRPr="000C04D7">
        <w:t>Part of the dying processor functionality in the Execute function</w:t>
      </w:r>
      <w:bookmarkEnd w:id="51"/>
    </w:p>
    <w:p w14:paraId="386104FC" w14:textId="77777777" w:rsidR="00621184" w:rsidRPr="00621184" w:rsidRDefault="00621184" w:rsidP="00621184"/>
    <w:p w14:paraId="6F1A13E7" w14:textId="198ED546" w:rsidR="00402884" w:rsidRDefault="00402884" w:rsidP="00FE78CF">
      <w:r>
        <w:t xml:space="preserve">We will not immediately destroy the now dead entity, as a good practice is to instead mark it as dead by using a tag, and then using </w:t>
      </w:r>
      <w:proofErr w:type="spellStart"/>
      <w:r>
        <w:t>DestroyEntities</w:t>
      </w:r>
      <w:proofErr w:type="spellEnd"/>
      <w:r>
        <w:t>() to destroy multiple entities at once.</w:t>
      </w:r>
    </w:p>
    <w:p w14:paraId="2CE4D57B" w14:textId="77777777" w:rsidR="00B81921" w:rsidRDefault="00214F0D" w:rsidP="00B81921">
      <w:pPr>
        <w:keepNext/>
      </w:pPr>
      <w:r w:rsidRPr="00214F0D">
        <w:rPr>
          <w:noProof/>
        </w:rPr>
        <w:drawing>
          <wp:inline distT="0" distB="0" distL="0" distR="0" wp14:anchorId="5D5B400A" wp14:editId="18EB44BD">
            <wp:extent cx="5943600" cy="836295"/>
            <wp:effectExtent l="0" t="0" r="0" b="1905"/>
            <wp:docPr id="832824504" name="Picture 1"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2824504" name="Picture 1" descr="A screen shot of a computer program&#10;&#10;Description automatically generated"/>
                    <pic:cNvPicPr/>
                  </pic:nvPicPr>
                  <pic:blipFill>
                    <a:blip r:embed="rId43"/>
                    <a:stretch>
                      <a:fillRect/>
                    </a:stretch>
                  </pic:blipFill>
                  <pic:spPr>
                    <a:xfrm>
                      <a:off x="0" y="0"/>
                      <a:ext cx="5943600" cy="836295"/>
                    </a:xfrm>
                    <a:prstGeom prst="rect">
                      <a:avLst/>
                    </a:prstGeom>
                  </pic:spPr>
                </pic:pic>
              </a:graphicData>
            </a:graphic>
          </wp:inline>
        </w:drawing>
      </w:r>
    </w:p>
    <w:p w14:paraId="63B4A84C" w14:textId="2E28E7DA" w:rsidR="00E43D2A" w:rsidRDefault="00B81921" w:rsidP="00B81921">
      <w:pPr>
        <w:pStyle w:val="Caption"/>
      </w:pPr>
      <w:bookmarkStart w:id="52" w:name="_Toc155551574"/>
      <w:r>
        <w:t xml:space="preserve">Code snippet </w:t>
      </w:r>
      <w:r w:rsidR="00000000">
        <w:fldChar w:fldCharType="begin"/>
      </w:r>
      <w:r w:rsidR="00000000">
        <w:instrText xml:space="preserve"> SEQ Code_snippet \* ARABIC </w:instrText>
      </w:r>
      <w:r w:rsidR="00000000">
        <w:fldChar w:fldCharType="separate"/>
      </w:r>
      <w:r w:rsidR="00CF321A">
        <w:rPr>
          <w:noProof/>
        </w:rPr>
        <w:t>17</w:t>
      </w:r>
      <w:r w:rsidR="00000000">
        <w:rPr>
          <w:noProof/>
        </w:rPr>
        <w:fldChar w:fldCharType="end"/>
      </w:r>
      <w:r>
        <w:t xml:space="preserve">: </w:t>
      </w:r>
      <w:proofErr w:type="spellStart"/>
      <w:r>
        <w:t>DestroyEntitiesProcessor</w:t>
      </w:r>
      <w:proofErr w:type="spellEnd"/>
      <w:r>
        <w:t xml:space="preserve"> Execute function</w:t>
      </w:r>
      <w:bookmarkEnd w:id="52"/>
    </w:p>
    <w:p w14:paraId="0E33FD9B" w14:textId="77777777" w:rsidR="00214F0D" w:rsidRPr="00E43D2A" w:rsidRDefault="00214F0D" w:rsidP="00E43D2A"/>
    <w:p w14:paraId="636D88EA" w14:textId="2D4A4C7C" w:rsidR="008712D3" w:rsidRDefault="00E43D2A" w:rsidP="008712D3">
      <w:pPr>
        <w:pStyle w:val="Heading4"/>
        <w:numPr>
          <w:ilvl w:val="2"/>
          <w:numId w:val="40"/>
        </w:numPr>
      </w:pPr>
      <w:r>
        <w:t>Visualization</w:t>
      </w:r>
    </w:p>
    <w:p w14:paraId="0E8AD54B" w14:textId="77777777" w:rsidR="005946DC" w:rsidRDefault="009B7DF4" w:rsidP="007E02AF">
      <w:r>
        <w:t xml:space="preserve">We will visualize the units by adding the </w:t>
      </w:r>
      <w:proofErr w:type="spellStart"/>
      <w:r>
        <w:t>MassMovableVisualizationTrait</w:t>
      </w:r>
      <w:proofErr w:type="spellEnd"/>
      <w:r>
        <w:t xml:space="preserve">  to the </w:t>
      </w:r>
      <w:proofErr w:type="spellStart"/>
      <w:r>
        <w:t>EntityConfig</w:t>
      </w:r>
      <w:proofErr w:type="spellEnd"/>
      <w:r>
        <w:t xml:space="preserve"> asset</w:t>
      </w:r>
      <w:r w:rsidR="004D1A93">
        <w:t>. This trait requires us to configure which actors or static meshes will represent the entity, along with at what distance actors or instanced static meshes will be shown.</w:t>
      </w:r>
      <w:r w:rsidR="005946DC">
        <w:t xml:space="preserve"> The static meshes will be just one extracted frame from the idle animation, and the actor will be a newly created actor blueprint.</w:t>
      </w:r>
    </w:p>
    <w:p w14:paraId="1957ABA2" w14:textId="77777777" w:rsidR="00B81921" w:rsidRDefault="00214F0D" w:rsidP="00B81921">
      <w:pPr>
        <w:keepNext/>
      </w:pPr>
      <w:r w:rsidRPr="00214F0D">
        <w:rPr>
          <w:noProof/>
        </w:rPr>
        <w:lastRenderedPageBreak/>
        <w:drawing>
          <wp:inline distT="0" distB="0" distL="0" distR="0" wp14:anchorId="65B3BD29" wp14:editId="0C577292">
            <wp:extent cx="5943600" cy="3580765"/>
            <wp:effectExtent l="0" t="0" r="0" b="635"/>
            <wp:docPr id="183042589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0425899" name="Picture 1" descr="A screenshot of a computer&#10;&#10;Description automatically generated"/>
                    <pic:cNvPicPr/>
                  </pic:nvPicPr>
                  <pic:blipFill>
                    <a:blip r:embed="rId44"/>
                    <a:stretch>
                      <a:fillRect/>
                    </a:stretch>
                  </pic:blipFill>
                  <pic:spPr>
                    <a:xfrm>
                      <a:off x="0" y="0"/>
                      <a:ext cx="5943600" cy="3580765"/>
                    </a:xfrm>
                    <a:prstGeom prst="rect">
                      <a:avLst/>
                    </a:prstGeom>
                  </pic:spPr>
                </pic:pic>
              </a:graphicData>
            </a:graphic>
          </wp:inline>
        </w:drawing>
      </w:r>
    </w:p>
    <w:p w14:paraId="6818CD00" w14:textId="70F0DAA4" w:rsidR="00214F0D" w:rsidRDefault="00B81921" w:rsidP="00B81921">
      <w:pPr>
        <w:pStyle w:val="Caption"/>
      </w:pPr>
      <w:bookmarkStart w:id="53" w:name="_Toc155551506"/>
      <w:r>
        <w:t xml:space="preserve">Figure </w:t>
      </w:r>
      <w:r w:rsidR="00000000">
        <w:fldChar w:fldCharType="begin"/>
      </w:r>
      <w:r w:rsidR="00000000">
        <w:instrText xml:space="preserve"> SEQ Figure \* ARABIC </w:instrText>
      </w:r>
      <w:r w:rsidR="00000000">
        <w:fldChar w:fldCharType="separate"/>
      </w:r>
      <w:r w:rsidR="00CF321A">
        <w:rPr>
          <w:noProof/>
        </w:rPr>
        <w:t>10</w:t>
      </w:r>
      <w:r w:rsidR="00000000">
        <w:rPr>
          <w:noProof/>
        </w:rPr>
        <w:fldChar w:fldCharType="end"/>
      </w:r>
      <w:r>
        <w:t>:</w:t>
      </w:r>
      <w:r>
        <w:rPr>
          <w:noProof/>
        </w:rPr>
        <w:t xml:space="preserve"> Visualization trait configuration</w:t>
      </w:r>
      <w:bookmarkEnd w:id="53"/>
    </w:p>
    <w:p w14:paraId="7BF675B6" w14:textId="77777777" w:rsidR="008B42B8" w:rsidRDefault="008B42B8" w:rsidP="007E02AF"/>
    <w:p w14:paraId="038ABA00" w14:textId="390EB710" w:rsidR="007E02AF" w:rsidRDefault="005946DC" w:rsidP="007E02AF">
      <w:r>
        <w:t xml:space="preserve">This actor needs to have a </w:t>
      </w:r>
      <w:proofErr w:type="spellStart"/>
      <w:r>
        <w:t>MassAgentComponent</w:t>
      </w:r>
      <w:proofErr w:type="spellEnd"/>
      <w:r>
        <w:t xml:space="preserve"> to be able to work properly. In this component, we can then assign a sync trait. There are some sync traits that come with the plugin, but these assume that our actor inherits from </w:t>
      </w:r>
      <w:proofErr w:type="spellStart"/>
      <w:r>
        <w:t>ACharacter</w:t>
      </w:r>
      <w:proofErr w:type="spellEnd"/>
      <w:r>
        <w:t xml:space="preserve"> and have a </w:t>
      </w:r>
      <w:proofErr w:type="spellStart"/>
      <w:r>
        <w:t>CharacterMovementComponent</w:t>
      </w:r>
      <w:proofErr w:type="spellEnd"/>
      <w:r>
        <w:t>. This is not the case for us, so we will create our own sync trait and translator. The translator is actually just a processor that sets the transform of the actors associated with an entity.</w:t>
      </w:r>
    </w:p>
    <w:p w14:paraId="358EBB07" w14:textId="77777777" w:rsidR="00B81921" w:rsidRDefault="00214F0D" w:rsidP="00B81921">
      <w:pPr>
        <w:keepNext/>
      </w:pPr>
      <w:r w:rsidRPr="00214F0D">
        <w:rPr>
          <w:noProof/>
        </w:rPr>
        <w:drawing>
          <wp:inline distT="0" distB="0" distL="0" distR="0" wp14:anchorId="45272620" wp14:editId="36D28FA3">
            <wp:extent cx="5943600" cy="1656080"/>
            <wp:effectExtent l="0" t="0" r="0" b="1270"/>
            <wp:docPr id="45327277" name="Picture 1" descr="A computer screen shot of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327277" name="Picture 1" descr="A computer screen shot of text&#10;&#10;Description automatically generated"/>
                    <pic:cNvPicPr/>
                  </pic:nvPicPr>
                  <pic:blipFill>
                    <a:blip r:embed="rId45"/>
                    <a:stretch>
                      <a:fillRect/>
                    </a:stretch>
                  </pic:blipFill>
                  <pic:spPr>
                    <a:xfrm>
                      <a:off x="0" y="0"/>
                      <a:ext cx="5943600" cy="1656080"/>
                    </a:xfrm>
                    <a:prstGeom prst="rect">
                      <a:avLst/>
                    </a:prstGeom>
                  </pic:spPr>
                </pic:pic>
              </a:graphicData>
            </a:graphic>
          </wp:inline>
        </w:drawing>
      </w:r>
    </w:p>
    <w:p w14:paraId="2BDBACDE" w14:textId="7BD7EC24" w:rsidR="00214F0D" w:rsidRDefault="00B81921" w:rsidP="00B81921">
      <w:pPr>
        <w:pStyle w:val="Caption"/>
      </w:pPr>
      <w:bookmarkStart w:id="54" w:name="_Toc155551575"/>
      <w:r>
        <w:t xml:space="preserve">Code snippet </w:t>
      </w:r>
      <w:r w:rsidR="00000000">
        <w:fldChar w:fldCharType="begin"/>
      </w:r>
      <w:r w:rsidR="00000000">
        <w:instrText xml:space="preserve"> SEQ Code_snippet \* ARABIC </w:instrText>
      </w:r>
      <w:r w:rsidR="00000000">
        <w:fldChar w:fldCharType="separate"/>
      </w:r>
      <w:r w:rsidR="00CF321A">
        <w:rPr>
          <w:noProof/>
        </w:rPr>
        <w:t>18</w:t>
      </w:r>
      <w:r w:rsidR="00000000">
        <w:rPr>
          <w:noProof/>
        </w:rPr>
        <w:fldChar w:fldCharType="end"/>
      </w:r>
      <w:r>
        <w:t>: Transform translator execute function</w:t>
      </w:r>
      <w:bookmarkEnd w:id="54"/>
    </w:p>
    <w:p w14:paraId="5E87E3E9" w14:textId="77777777" w:rsidR="00D249E8" w:rsidRPr="00D249E8" w:rsidRDefault="00D249E8" w:rsidP="00D249E8"/>
    <w:p w14:paraId="013D71D0" w14:textId="46DD1E2E" w:rsidR="004D1A93" w:rsidRPr="007E02AF" w:rsidRDefault="004D1A93" w:rsidP="007E02AF">
      <w:r>
        <w:t xml:space="preserve">We also need to add the </w:t>
      </w:r>
      <w:proofErr w:type="spellStart"/>
      <w:r>
        <w:t>LODCollectorTrait</w:t>
      </w:r>
      <w:proofErr w:type="spellEnd"/>
      <w:r>
        <w:t>, to make sure that the correct LOD tags are added to the entity, so that the visualization processor knows when to show what type of visualization.</w:t>
      </w:r>
    </w:p>
    <w:p w14:paraId="7142A229" w14:textId="36FC76EB" w:rsidR="008712D3" w:rsidRPr="001B1D78" w:rsidRDefault="008712D3" w:rsidP="008712D3">
      <w:pPr>
        <w:pStyle w:val="Heading4"/>
        <w:numPr>
          <w:ilvl w:val="2"/>
          <w:numId w:val="40"/>
        </w:numPr>
      </w:pPr>
      <w:r>
        <w:lastRenderedPageBreak/>
        <w:t>Animation</w:t>
      </w:r>
    </w:p>
    <w:p w14:paraId="3C570409" w14:textId="6D1B3F1F" w:rsidR="008712D3" w:rsidRDefault="004D1A93" w:rsidP="008712D3">
      <w:r>
        <w:t>We will not implement vertex animations, so whenever the instanced static meshes are shown, they will not be animated. However, we will use skeletal meshes in the actors that are used for visualization up close. This means we add a skeletal mesh component to our actor, assign the correct model and create an animation blueprint. The animation blueprint is exactly the same as the one used in the simple battle simulator, but the animation instance class that is used to gather the state of the actor will be different.</w:t>
      </w:r>
      <w:r>
        <w:br/>
      </w:r>
      <w:r w:rsidR="005946DC">
        <w:t xml:space="preserve">We now need to access the </w:t>
      </w:r>
      <w:proofErr w:type="spellStart"/>
      <w:r w:rsidR="005946DC">
        <w:t>MassAgentComponent</w:t>
      </w:r>
      <w:proofErr w:type="spellEnd"/>
      <w:r w:rsidR="005946DC">
        <w:t xml:space="preserve">, get the associated </w:t>
      </w:r>
      <w:proofErr w:type="spellStart"/>
      <w:r w:rsidR="005946DC">
        <w:t>EntityHandle</w:t>
      </w:r>
      <w:proofErr w:type="spellEnd"/>
      <w:r w:rsidR="005946DC">
        <w:t>, and get a fragment that holds our animation state. This fragment’s state will be set by various processors, like the movement and attack processors.</w:t>
      </w:r>
    </w:p>
    <w:p w14:paraId="0BFDF7D1" w14:textId="77777777" w:rsidR="00B81921" w:rsidRDefault="00542449" w:rsidP="00B81921">
      <w:pPr>
        <w:keepNext/>
      </w:pPr>
      <w:r w:rsidRPr="00542449">
        <w:rPr>
          <w:noProof/>
        </w:rPr>
        <w:drawing>
          <wp:inline distT="0" distB="0" distL="0" distR="0" wp14:anchorId="5334E326" wp14:editId="7285233D">
            <wp:extent cx="5943600" cy="2098040"/>
            <wp:effectExtent l="0" t="0" r="0" b="0"/>
            <wp:docPr id="1826110548" name="Picture 1"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6110548" name="Picture 1" descr="A screen shot of a computer program&#10;&#10;Description automatically generated"/>
                    <pic:cNvPicPr/>
                  </pic:nvPicPr>
                  <pic:blipFill>
                    <a:blip r:embed="rId46"/>
                    <a:stretch>
                      <a:fillRect/>
                    </a:stretch>
                  </pic:blipFill>
                  <pic:spPr>
                    <a:xfrm>
                      <a:off x="0" y="0"/>
                      <a:ext cx="5943600" cy="2098040"/>
                    </a:xfrm>
                    <a:prstGeom prst="rect">
                      <a:avLst/>
                    </a:prstGeom>
                  </pic:spPr>
                </pic:pic>
              </a:graphicData>
            </a:graphic>
          </wp:inline>
        </w:drawing>
      </w:r>
    </w:p>
    <w:p w14:paraId="18EFA8A4" w14:textId="3F9E1446" w:rsidR="00350C2B" w:rsidRDefault="00B81921" w:rsidP="00B81921">
      <w:pPr>
        <w:pStyle w:val="Caption"/>
      </w:pPr>
      <w:bookmarkStart w:id="55" w:name="_Toc155551576"/>
      <w:r>
        <w:t xml:space="preserve">Code snippet </w:t>
      </w:r>
      <w:r w:rsidR="00000000">
        <w:fldChar w:fldCharType="begin"/>
      </w:r>
      <w:r w:rsidR="00000000">
        <w:instrText xml:space="preserve"> SEQ Code_snippet \* ARABIC </w:instrText>
      </w:r>
      <w:r w:rsidR="00000000">
        <w:fldChar w:fldCharType="separate"/>
      </w:r>
      <w:r w:rsidR="00CF321A">
        <w:rPr>
          <w:noProof/>
        </w:rPr>
        <w:t>19</w:t>
      </w:r>
      <w:r w:rsidR="00000000">
        <w:rPr>
          <w:noProof/>
        </w:rPr>
        <w:fldChar w:fldCharType="end"/>
      </w:r>
      <w:r>
        <w:t>: Animation instance update functionality</w:t>
      </w:r>
      <w:bookmarkEnd w:id="55"/>
    </w:p>
    <w:p w14:paraId="4A176565" w14:textId="77777777" w:rsidR="00C7645D" w:rsidRDefault="00C7645D" w:rsidP="00C7645D"/>
    <w:p w14:paraId="6B12D003" w14:textId="44C6D051" w:rsidR="00C7645D" w:rsidRDefault="00C7645D" w:rsidP="00C7645D">
      <w:r>
        <w:fldChar w:fldCharType="begin"/>
      </w:r>
      <w:r>
        <w:instrText xml:space="preserve"> ADDIN ZOTERO_ITEM CSL_CITATION {"citationID":"Kay3fYAC","properties":{"formattedCitation":"[6], [10]\\uc0\\u8211{}[18], [20], [21]","plainCitation":"[6], [10]–[18], [20], [21]","noteIndex":0},"citationItems":[{"id":83,"uris":["http://zotero.org/users/12779847/items/Q7G3TGBK"],"itemData":{"id":83,"type":"webpage","abstract":"Overview of Unreal Engine's MassEntity system.","language":"en-US","title":"MassEntity Overview","URL":"https://docs.unrealengine.com/5.2/en-US/overview-of-mass-entity-in-unreal-engine/","accessed":{"date-parts":[["2023",10,21]]}}},{"id":45,"uris":["http://zotero.org/users/12779847/items/ZMCUWCEI"],"itemData":{"id":45,"type":"motion_picture","abstract":"Watch our evangelism talk ‘Large Numbers of Entities with Mass in Unreal Engine 5’ from the State of Unreal 2022 livestream.In this talk, Global Lead Evangel...","language":"en","source":"www.youtube.com","title":"Large Numbers of Entities with Mass in UE5 | Feature Highlight | State of Unreal 2022","URL":"https://www.youtube.com/watch?v=f9q8A-9DvPo","director":[{"family":"Unreal Engine","given":""}],"accessed":{"date-parts":[["2023",10,21]]},"issued":{"date-parts":[["2022",4,26]]}}},{"id":81,"uris":["http://zotero.org/users/12779847/items/GZ5KDGAG"],"itemData":{"id":81,"type":"webpage","abstract":"Overview of the  Mass Avoidance system in Unreal Engine 5.","language":"en-US","title":"Mass Avoidance Overview","URL":"https://docs.unrealengine.com/5.2/en-US/mass-avoidance-overview-in-unreal-engine/","accessed":{"date-parts":[["2023",10,21]]}}},{"id":66,"uris":["http://zotero.org/users/12779847/items/6CJ6J3MT"],"itemData":{"id":66,"type":"webpage","abstract":"We will learn how we can add MassAI and MassCrowd in our project with a custom characters.","container-title":"Epic Developer Community","language":"en","title":"MassAI, Mass Crowd, State Tree with Custom Character | UE5 | Community tutorial","URL":"https://dev.epicgames.com/community/learning/tutorials/0be9/unreal-engine-massai-mass-crowd-state-tree-with-custom-character-ue5","accessed":{"date-parts":[["2023",10,21]]},"issued":{"date-parts":[["2022",9,27]]}}},{"id":82,"uris":["http://zotero.org/users/12779847/items/GG6RCBA4"],"itemData":{"id":82,"type":"webpage","abstract":"Overview of Unreal Engine's MassGameplay system.","language":"en-US","title":"MassGameplay Overview","URL":"https://docs.unrealengine.com/5.2/en-US/overview-of-mass-gameplay-in-unreal-engine/","accessed":{"date-parts":[["2023",10,21]]}}},{"id":51,"uris":["http://zotero.org/users/12779847/items/H6PJIXG8"],"itemData":{"id":51,"type":"motion_picture","abstract":"Watch our tech talk ‘The Matrix Awakens: Generating a World’ from the State of Unreal 2022 livestream.In this tech talk, you’ll find out how Epic Games proce...","language":"en","source":"www.youtube.com","title":"The Matrix Awakens: Generating a World | Tech Talk | State of Unreal 2022","title-short":"The Matrix Awakens","URL":"https://www.youtube.com/watch?v=usJrcwN6T4I","director":[{"family":"Unreal Engine","given":""}],"accessed":{"date-parts":[["2023",10,21]]},"issued":{"date-parts":[["2022",4,5]]}}},{"id":27,"uris":["http://zotero.org/users/12779847/items/4KR5INHT"],"itemData":{"id":27,"type":"post","abstract":"A guide to serve as a walkthrough of the MassEntity system for first time users. It covers the concepts of Mass, key terminology, and how Mass processors work under the hood. This is all tied together by creating Mass agents that behave as wandering pedestrians.  https://dev.epicgames.com/community/learning/tutorials/JXMl/unreal-engine-your-first-60-minutes-with-mass","container-title":"Epic Developer Community Forums","language":"en","title":"Tutorial: Your First 60 Minutes with Mass","title-short":"Tutorial","URL":"https://forums.unrealengine.com/t/tutorial-your-first-60-minutes-with-mass/794314","author":[{"family":"Keeling","given":"James"}],"accessed":{"date-parts":[["2023",10,21]]},"issued":{"date-parts":[["2023",3,19]]}}},{"id":53,"uris":["http://zotero.org/users/12779847/items/Z9TXZESC"],"itemData":{"id":53,"type":"motion_picture","abstract":"New Updated video https://youtu.be/2LvUB3_PAhIDiscord server https://discord.gg/XrQjK7hseNTraits for 5.1.1 https://drive.google.com/file/d/1D1lPc-nIbJq7Q0xmC...","language":"en","source":"www.youtube.com","title":"UE5 MassAI Crowd in your project step by step guide Part 1","URL":"https://www.youtube.com/watch?v=bVvYn7dEqMA","director":[{"family":"Viperdk UE5","given":""}],"accessed":{"date-parts":[["2023",10,21]]},"issued":{"date-parts":[["2022",5,8]]}}},{"id":54,"uris":["http://zotero.org/users/12779847/items/5MDFVWPX"],"itemData":{"id":54,"type":"motion_picture","abstract":"Discord server https://discord.gg/XrQjK7hseNIn this video we are continuing on the project from part 1, this time we are going to make a new Animation Bluepr...","language":"en","source":"www.youtube.com","title":"UE5 MassAI Crowd in your project step by step guide Part2 AnimationBlueprint","URL":"https://www.youtube.com/watch?v=4-qcSrAxGCc&amp;list=PLKNsvWABWRceGFLyCWBz33f1aw4WjyYGs&amp;index=3","director":[{"family":"Viperdk UE5","given":""}],"accessed":{"date-parts":[["2023",10,21]]},"issued":{"date-parts":[["2022",6,29]]}}},{"id":55,"uris":["http://zotero.org/users/12779847/items/GQBKMWPC"],"itemData":{"id":55,"type":"motion_picture","abstract":"Discord server https://discord.gg/XrQjK7hseNTraits for 5.1.1 https://drive.google.com/file/d/1D1lPc-nIbJq7Q0xmC9Fh-q19nNv1JnCX/viewIn this UE5 video, we are ...","language":"en","source":"www.youtube.com","title":"UE5 Tutorial MassAI Crowd in any project in less then 15 mins.","URL":"https://www.youtube.com/watch?v=2LvUB3_PAhI","director":[{"family":"ViperdkUE5","given":""}],"accessed":{"date-parts":[["2023",10,21]]},"issued":{"date-parts":[["2022",7,3]]}}},{"id":60,"uris":["http://zotero.org/users/12779847/items/8CVJTXBU"],"itemData":{"id":60,"type":"motion_picture","abstract":"Unreal Engine 5 Mass Crowd Ai TutorialBuy my courses to support the Channel! https://www.udemy.com/course/how-to-create-a-movie-in-unreal-engine-5-beginners-...","language":"en","source":"www.youtube.com","title":"Unreal Engine 5 Mass Crowd Ai Tutorial","URL":"https://www.youtube.com/watch?v=w_6LGyACVz0","director":[{"family":"JSFILMZ","given":""}],"accessed":{"date-parts":[["2023",10,21]]},"issued":{"date-parts":[["2022",5,3]]}}},{"id":61,"uris":["http://zotero.org/users/12779847/items/ZT94PH7K"],"itemData":{"id":61,"type":"motion_picture","abstract":"I was new to Unreal Engine and was confused by the Mass system, so I made this video as a memo, to remind myself how to make a simple working demo from scrat...","language":"en","source":"www.youtube.com","title":"Unreal Engine 5 MassEntity Plugin Demo","URL":"https://www.youtube.com/watch?v=0dwgnH3SoC0","director":[{"family":"Sida Liu","given":""}],"accessed":{"date-parts":[["2023",10,21]]},"issued":{"date-parts":[["2022",7,11]]}},"label":"page"}],"schema":"https://github.com/citation-style-language/schema/raw/master/csl-citation.json"} </w:instrText>
      </w:r>
      <w:r>
        <w:fldChar w:fldCharType="separate"/>
      </w:r>
      <w:r w:rsidRPr="00C7645D">
        <w:rPr>
          <w:rFonts w:ascii="Calibri" w:hAnsi="Calibri" w:cs="Calibri"/>
          <w:szCs w:val="24"/>
        </w:rPr>
        <w:t>[6], [10]–[18], [20], [21]</w:t>
      </w:r>
      <w:r>
        <w:fldChar w:fldCharType="end"/>
      </w:r>
    </w:p>
    <w:p w14:paraId="4BFF839E" w14:textId="77777777" w:rsidR="00C7645D" w:rsidRPr="00C7645D" w:rsidRDefault="00C7645D" w:rsidP="00C7645D"/>
    <w:p w14:paraId="6991B13C" w14:textId="77777777" w:rsidR="00350C2B" w:rsidRPr="002839ED" w:rsidRDefault="007371E2" w:rsidP="008B3BCA">
      <w:pPr>
        <w:pStyle w:val="Heading3"/>
        <w:numPr>
          <w:ilvl w:val="1"/>
          <w:numId w:val="40"/>
        </w:numPr>
      </w:pPr>
      <w:bookmarkStart w:id="56" w:name="_Toc155520907"/>
      <w:r w:rsidRPr="002839ED">
        <w:t>Rendering/LODs</w:t>
      </w:r>
      <w:bookmarkEnd w:id="56"/>
    </w:p>
    <w:p w14:paraId="5C7610D3" w14:textId="03B5CC17" w:rsidR="00350C2B" w:rsidRDefault="001B1D78" w:rsidP="00350C2B">
      <w:r>
        <w:t>We soon noticed that our draw calls exceeded insane amounts, and the draw thread got overloaded way sooner than expected. This is because we originally used models from the Paragon Greystone pack, which were intended to be models for a main player character. This meant it had 18 different materials applied resulting in an insane amount of draw calls per unit. After replacing this with the paragon minions models,</w:t>
      </w:r>
      <w:r w:rsidR="00E43D2A">
        <w:t xml:space="preserve"> the draw calls went back to a more normal amount.</w:t>
      </w:r>
    </w:p>
    <w:p w14:paraId="02094CE2" w14:textId="03F71292" w:rsidR="00B81921" w:rsidRDefault="00542449" w:rsidP="00B81921">
      <w:pPr>
        <w:keepNext/>
      </w:pPr>
      <w:r w:rsidRPr="00542449">
        <w:rPr>
          <w:noProof/>
        </w:rPr>
        <w:lastRenderedPageBreak/>
        <w:drawing>
          <wp:inline distT="0" distB="0" distL="0" distR="0" wp14:anchorId="7B755CB3" wp14:editId="60722D78">
            <wp:extent cx="1577477" cy="1539373"/>
            <wp:effectExtent l="0" t="0" r="3810" b="3810"/>
            <wp:docPr id="1815108475" name="Picture 1"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5108475" name="Picture 1" descr="A screen shot of a computer&#10;&#10;Description automatically generated"/>
                    <pic:cNvPicPr/>
                  </pic:nvPicPr>
                  <pic:blipFill>
                    <a:blip r:embed="rId47"/>
                    <a:stretch>
                      <a:fillRect/>
                    </a:stretch>
                  </pic:blipFill>
                  <pic:spPr>
                    <a:xfrm>
                      <a:off x="0" y="0"/>
                      <a:ext cx="1577477" cy="1539373"/>
                    </a:xfrm>
                    <a:prstGeom prst="rect">
                      <a:avLst/>
                    </a:prstGeom>
                  </pic:spPr>
                </pic:pic>
              </a:graphicData>
            </a:graphic>
          </wp:inline>
        </w:drawing>
      </w:r>
      <w:r w:rsidR="00B81921">
        <w:tab/>
      </w:r>
      <w:r w:rsidR="00B81921">
        <w:tab/>
      </w:r>
      <w:r w:rsidR="00B81921">
        <w:tab/>
      </w:r>
      <w:r w:rsidR="00B81921">
        <w:tab/>
      </w:r>
      <w:r w:rsidR="00B81921" w:rsidRPr="00542449">
        <w:rPr>
          <w:noProof/>
        </w:rPr>
        <w:drawing>
          <wp:inline distT="0" distB="0" distL="0" distR="0" wp14:anchorId="6D955E90" wp14:editId="1659A0AB">
            <wp:extent cx="1531620" cy="1546860"/>
            <wp:effectExtent l="0" t="0" r="0" b="0"/>
            <wp:docPr id="87976969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9769695" name="Picture 1" descr="A screenshot of a computer&#10;&#10;Description automatically generated"/>
                    <pic:cNvPicPr/>
                  </pic:nvPicPr>
                  <pic:blipFill>
                    <a:blip r:embed="rId48"/>
                    <a:stretch>
                      <a:fillRect/>
                    </a:stretch>
                  </pic:blipFill>
                  <pic:spPr>
                    <a:xfrm>
                      <a:off x="0" y="0"/>
                      <a:ext cx="1531754" cy="1546995"/>
                    </a:xfrm>
                    <a:prstGeom prst="rect">
                      <a:avLst/>
                    </a:prstGeom>
                  </pic:spPr>
                </pic:pic>
              </a:graphicData>
            </a:graphic>
          </wp:inline>
        </w:drawing>
      </w:r>
    </w:p>
    <w:p w14:paraId="2ACBA7CB" w14:textId="6F669057" w:rsidR="00542449" w:rsidRDefault="00B81921" w:rsidP="00B81921">
      <w:pPr>
        <w:pStyle w:val="Caption"/>
      </w:pPr>
      <w:bookmarkStart w:id="57" w:name="_Toc155551507"/>
      <w:r>
        <w:t xml:space="preserve">Figure </w:t>
      </w:r>
      <w:r w:rsidR="00000000">
        <w:fldChar w:fldCharType="begin"/>
      </w:r>
      <w:r w:rsidR="00000000">
        <w:instrText xml:space="preserve"> SEQ Figure \* ARABIC </w:instrText>
      </w:r>
      <w:r w:rsidR="00000000">
        <w:fldChar w:fldCharType="separate"/>
      </w:r>
      <w:r w:rsidR="00CF321A">
        <w:rPr>
          <w:noProof/>
        </w:rPr>
        <w:t>11</w:t>
      </w:r>
      <w:r w:rsidR="00000000">
        <w:rPr>
          <w:noProof/>
        </w:rPr>
        <w:fldChar w:fldCharType="end"/>
      </w:r>
      <w:r>
        <w:t xml:space="preserve">: </w:t>
      </w:r>
      <w:r>
        <w:rPr>
          <w:noProof/>
        </w:rPr>
        <w:t>Draw call amount with old model</w:t>
      </w:r>
      <w:r>
        <w:rPr>
          <w:noProof/>
        </w:rPr>
        <w:tab/>
      </w:r>
      <w:r>
        <w:rPr>
          <w:noProof/>
        </w:rPr>
        <w:tab/>
      </w:r>
      <w:r>
        <w:rPr>
          <w:noProof/>
        </w:rPr>
        <w:tab/>
      </w:r>
      <w:r>
        <w:t xml:space="preserve">Figure </w:t>
      </w:r>
      <w:r w:rsidR="00000000">
        <w:fldChar w:fldCharType="begin"/>
      </w:r>
      <w:r w:rsidR="00000000">
        <w:instrText xml:space="preserve"> SEQ Figure \* ARABIC </w:instrText>
      </w:r>
      <w:r w:rsidR="00000000">
        <w:fldChar w:fldCharType="separate"/>
      </w:r>
      <w:r w:rsidR="00CF321A">
        <w:rPr>
          <w:noProof/>
        </w:rPr>
        <w:t>12</w:t>
      </w:r>
      <w:r w:rsidR="00000000">
        <w:rPr>
          <w:noProof/>
        </w:rPr>
        <w:fldChar w:fldCharType="end"/>
      </w:r>
      <w:r>
        <w:t>:</w:t>
      </w:r>
      <w:r w:rsidRPr="00FE3229">
        <w:t xml:space="preserve"> Draw call amount with </w:t>
      </w:r>
      <w:r>
        <w:t>new</w:t>
      </w:r>
      <w:r w:rsidRPr="00FE3229">
        <w:t xml:space="preserve"> model</w:t>
      </w:r>
      <w:bookmarkEnd w:id="57"/>
    </w:p>
    <w:p w14:paraId="5847F421" w14:textId="77777777" w:rsidR="00CF321A" w:rsidRPr="00CF321A" w:rsidRDefault="00CF321A" w:rsidP="00CF321A"/>
    <w:p w14:paraId="2B9951C7" w14:textId="1252393E" w:rsidR="00E43D2A" w:rsidRDefault="00E43D2A" w:rsidP="00350C2B">
      <w:r>
        <w:t xml:space="preserve">However, the primitive count was still </w:t>
      </w:r>
      <w:r w:rsidR="00A51CC9">
        <w:t>too</w:t>
      </w:r>
      <w:r>
        <w:t xml:space="preserve"> high and </w:t>
      </w:r>
      <w:r w:rsidR="00542449">
        <w:t>could become</w:t>
      </w:r>
      <w:r>
        <w:t xml:space="preserve"> a bottlenec</w:t>
      </w:r>
      <w:r w:rsidR="00542449">
        <w:t>k</w:t>
      </w:r>
      <w:r>
        <w:t>. To solve/remedy this, we generated new LODs for the models. Going from 5000 vertices to only 250 at far distances. Generating LODs in Unreal Engine is luckily very easy, you just configure an LOD data asset</w:t>
      </w:r>
      <w:r w:rsidR="00BC6BAD">
        <w:t xml:space="preserve"> by</w:t>
      </w:r>
      <w:r>
        <w:t xml:space="preserve"> specify</w:t>
      </w:r>
      <w:r w:rsidR="00BC6BAD">
        <w:t>ing</w:t>
      </w:r>
      <w:r>
        <w:t xml:space="preserve"> the percentage of triangles that you wish to keep at which LOD levels, and click regenerate.</w:t>
      </w:r>
    </w:p>
    <w:p w14:paraId="0321E963" w14:textId="77777777" w:rsidR="00CF321A" w:rsidRDefault="00BC3D87" w:rsidP="00CF321A">
      <w:pPr>
        <w:keepNext/>
      </w:pPr>
      <w:r w:rsidRPr="00BC3D87">
        <w:rPr>
          <w:noProof/>
        </w:rPr>
        <w:drawing>
          <wp:inline distT="0" distB="0" distL="0" distR="0" wp14:anchorId="3E161083" wp14:editId="6F843B64">
            <wp:extent cx="5776461" cy="4198984"/>
            <wp:effectExtent l="0" t="0" r="0" b="0"/>
            <wp:docPr id="77280170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2801706" name="Picture 1" descr="A screenshot of a computer&#10;&#10;Description automatically generated"/>
                    <pic:cNvPicPr/>
                  </pic:nvPicPr>
                  <pic:blipFill>
                    <a:blip r:embed="rId49"/>
                    <a:stretch>
                      <a:fillRect/>
                    </a:stretch>
                  </pic:blipFill>
                  <pic:spPr>
                    <a:xfrm>
                      <a:off x="0" y="0"/>
                      <a:ext cx="5776461" cy="4198984"/>
                    </a:xfrm>
                    <a:prstGeom prst="rect">
                      <a:avLst/>
                    </a:prstGeom>
                  </pic:spPr>
                </pic:pic>
              </a:graphicData>
            </a:graphic>
          </wp:inline>
        </w:drawing>
      </w:r>
    </w:p>
    <w:p w14:paraId="5AF0C30F" w14:textId="551B75DD" w:rsidR="001B1D78" w:rsidRDefault="00CF321A" w:rsidP="00CF321A">
      <w:pPr>
        <w:pStyle w:val="Caption"/>
      </w:pPr>
      <w:bookmarkStart w:id="58" w:name="_Toc155551508"/>
      <w:r>
        <w:t xml:space="preserve">Figure </w:t>
      </w:r>
      <w:r w:rsidR="00000000">
        <w:fldChar w:fldCharType="begin"/>
      </w:r>
      <w:r w:rsidR="00000000">
        <w:instrText xml:space="preserve"> SEQ Figure \* ARABIC </w:instrText>
      </w:r>
      <w:r w:rsidR="00000000">
        <w:fldChar w:fldCharType="separate"/>
      </w:r>
      <w:r>
        <w:rPr>
          <w:noProof/>
        </w:rPr>
        <w:t>13</w:t>
      </w:r>
      <w:r w:rsidR="00000000">
        <w:rPr>
          <w:noProof/>
        </w:rPr>
        <w:fldChar w:fldCharType="end"/>
      </w:r>
      <w:r>
        <w:t xml:space="preserve">: LOD Settings after generating an </w:t>
      </w:r>
      <w:proofErr w:type="spellStart"/>
      <w:r>
        <w:t>LODSettings</w:t>
      </w:r>
      <w:proofErr w:type="spellEnd"/>
      <w:r>
        <w:t xml:space="preserve"> asset</w:t>
      </w:r>
      <w:bookmarkEnd w:id="58"/>
    </w:p>
    <w:p w14:paraId="1D881C3A" w14:textId="77777777" w:rsidR="00C7645D" w:rsidRPr="00C7645D" w:rsidRDefault="00C7645D" w:rsidP="00C7645D"/>
    <w:p w14:paraId="015B4FC7" w14:textId="77777777" w:rsidR="00350C2B" w:rsidRDefault="00CF42AA" w:rsidP="008B3BCA">
      <w:pPr>
        <w:pStyle w:val="Heading3"/>
        <w:numPr>
          <w:ilvl w:val="1"/>
          <w:numId w:val="40"/>
        </w:numPr>
      </w:pPr>
      <w:bookmarkStart w:id="59" w:name="_Toc155520908"/>
      <w:r>
        <w:lastRenderedPageBreak/>
        <w:t>Multithreading</w:t>
      </w:r>
      <w:bookmarkEnd w:id="59"/>
    </w:p>
    <w:p w14:paraId="275EB3CF" w14:textId="250A4E8E" w:rsidR="00A56DD0" w:rsidRDefault="00A56DD0" w:rsidP="00BC6BAD">
      <w:r>
        <w:t xml:space="preserve">As of 5.1, Mass already does some multithreading by default. Every processor will execute on a separate thread, unless </w:t>
      </w:r>
      <w:proofErr w:type="spellStart"/>
      <w:r w:rsidRPr="00A56DD0">
        <w:t>bRequiresGameThreadExecution</w:t>
      </w:r>
      <w:proofErr w:type="spellEnd"/>
      <w:r w:rsidRPr="00A56DD0">
        <w:t xml:space="preserve"> is true</w:t>
      </w:r>
      <w:r w:rsidR="008E022D">
        <w:t>.</w:t>
      </w:r>
      <w:r>
        <w:t xml:space="preserve"> </w:t>
      </w:r>
      <w:r w:rsidR="008E022D">
        <w:t>This might happen in parallel with other processors, but the execution order often won’t allow it.</w:t>
      </w:r>
    </w:p>
    <w:p w14:paraId="41D00FA9" w14:textId="13098CEE" w:rsidR="00A56DD0" w:rsidRDefault="00A56DD0" w:rsidP="00350C2B">
      <w:r>
        <w:t xml:space="preserve">However, a single processor can still take a </w:t>
      </w:r>
      <w:r w:rsidR="00E36553">
        <w:t>lot of frame time, and it might benefit from dividing tasks between multiple threads.</w:t>
      </w:r>
    </w:p>
    <w:p w14:paraId="404F27ED" w14:textId="43A28E89" w:rsidR="008B78E3" w:rsidRDefault="00E36553" w:rsidP="00350C2B">
      <w:r>
        <w:t xml:space="preserve">The processors that currently take the most frame time, are the target acquisition, avoidance and navigation processors. We could multithread the avoidance processor by copying it and making our own, but </w:t>
      </w:r>
      <w:r w:rsidR="002C7949">
        <w:t>since that would cost too much time, we will skip this one</w:t>
      </w:r>
      <w:r>
        <w:t>. The target acquisition processor can easily be multithreaded by just replacing the normal for loop with a ParallelFor.</w:t>
      </w:r>
    </w:p>
    <w:p w14:paraId="01AD38CF" w14:textId="77777777" w:rsidR="00CF321A" w:rsidRDefault="007905DE" w:rsidP="00CF321A">
      <w:pPr>
        <w:keepNext/>
      </w:pPr>
      <w:r w:rsidRPr="007905DE">
        <w:rPr>
          <w:noProof/>
        </w:rPr>
        <w:drawing>
          <wp:inline distT="0" distB="0" distL="0" distR="0" wp14:anchorId="69CF7DCC" wp14:editId="5819E3EF">
            <wp:extent cx="5235394" cy="624894"/>
            <wp:effectExtent l="0" t="0" r="3810" b="3810"/>
            <wp:docPr id="13701268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0126800" name=""/>
                    <pic:cNvPicPr/>
                  </pic:nvPicPr>
                  <pic:blipFill>
                    <a:blip r:embed="rId50"/>
                    <a:stretch>
                      <a:fillRect/>
                    </a:stretch>
                  </pic:blipFill>
                  <pic:spPr>
                    <a:xfrm>
                      <a:off x="0" y="0"/>
                      <a:ext cx="5235394" cy="624894"/>
                    </a:xfrm>
                    <a:prstGeom prst="rect">
                      <a:avLst/>
                    </a:prstGeom>
                  </pic:spPr>
                </pic:pic>
              </a:graphicData>
            </a:graphic>
          </wp:inline>
        </w:drawing>
      </w:r>
    </w:p>
    <w:p w14:paraId="6D69128C" w14:textId="16F84878" w:rsidR="00CF321A" w:rsidRDefault="00CF321A" w:rsidP="00CF321A">
      <w:pPr>
        <w:pStyle w:val="Caption"/>
      </w:pPr>
      <w:bookmarkStart w:id="60" w:name="_Toc155551577"/>
      <w:r>
        <w:t xml:space="preserve">Code snippet </w:t>
      </w:r>
      <w:r w:rsidR="00000000">
        <w:fldChar w:fldCharType="begin"/>
      </w:r>
      <w:r w:rsidR="00000000">
        <w:instrText xml:space="preserve"> SEQ Code_snippet \* ARABIC </w:instrText>
      </w:r>
      <w:r w:rsidR="00000000">
        <w:fldChar w:fldCharType="separate"/>
      </w:r>
      <w:r>
        <w:rPr>
          <w:noProof/>
        </w:rPr>
        <w:t>20</w:t>
      </w:r>
      <w:r w:rsidR="00000000">
        <w:rPr>
          <w:noProof/>
        </w:rPr>
        <w:fldChar w:fldCharType="end"/>
      </w:r>
      <w:r>
        <w:t xml:space="preserve">: Replacing the normal for loop with a </w:t>
      </w:r>
      <w:proofErr w:type="spellStart"/>
      <w:r>
        <w:t>ParallelFor</w:t>
      </w:r>
      <w:bookmarkEnd w:id="60"/>
      <w:proofErr w:type="spellEnd"/>
    </w:p>
    <w:p w14:paraId="20BEE998" w14:textId="77777777" w:rsidR="00127B1A" w:rsidRPr="00127B1A" w:rsidRDefault="00127B1A" w:rsidP="00127B1A"/>
    <w:p w14:paraId="1F87BA0A" w14:textId="1D813A7B" w:rsidR="00E36553" w:rsidRDefault="00E36553" w:rsidP="00350C2B">
      <w:r>
        <w:t xml:space="preserve">We can do the exact same in our </w:t>
      </w:r>
      <w:proofErr w:type="spellStart"/>
      <w:r>
        <w:t>navigationprocessor</w:t>
      </w:r>
      <w:proofErr w:type="spellEnd"/>
      <w:r>
        <w:t xml:space="preserve">, but we have to replace </w:t>
      </w:r>
      <w:proofErr w:type="spellStart"/>
      <w:r w:rsidRPr="00E36553">
        <w:t>FindPathToLocationSynchronously</w:t>
      </w:r>
      <w:proofErr w:type="spellEnd"/>
      <w:r>
        <w:t xml:space="preserve"> with </w:t>
      </w:r>
      <w:proofErr w:type="spellStart"/>
      <w:r>
        <w:t>FindPathSync</w:t>
      </w:r>
      <w:proofErr w:type="spellEnd"/>
      <w:r>
        <w:t xml:space="preserve">, since the first one requires to be executed on the game thread. There is also the option to use a normal for loop and use </w:t>
      </w:r>
      <w:proofErr w:type="spellStart"/>
      <w:r>
        <w:t>FindPathASync</w:t>
      </w:r>
      <w:proofErr w:type="spellEnd"/>
      <w:r>
        <w:t>, but from what we tried</w:t>
      </w:r>
      <w:r w:rsidR="008B78E3">
        <w:t xml:space="preserve">, this was slower than </w:t>
      </w:r>
      <w:proofErr w:type="spellStart"/>
      <w:r w:rsidR="008B78E3">
        <w:t>FindPathSync</w:t>
      </w:r>
      <w:proofErr w:type="spellEnd"/>
      <w:r w:rsidR="008B78E3">
        <w:t xml:space="preserve"> in a </w:t>
      </w:r>
      <w:proofErr w:type="spellStart"/>
      <w:r w:rsidR="008B78E3">
        <w:t>ParallelFor</w:t>
      </w:r>
      <w:proofErr w:type="spellEnd"/>
      <w:r w:rsidR="008B78E3">
        <w:t>.</w:t>
      </w:r>
    </w:p>
    <w:p w14:paraId="4B739460" w14:textId="39719EB8" w:rsidR="009726B0" w:rsidRDefault="008B78E3" w:rsidP="00350C2B">
      <w:r>
        <w:t>We also multithreaded the movement and attacking processor, which in hindsight was not needed since they already barely take any frame time at all.</w:t>
      </w:r>
    </w:p>
    <w:p w14:paraId="56887772" w14:textId="31176BA5" w:rsidR="008B78E3" w:rsidRDefault="008B78E3" w:rsidP="00350C2B">
      <w:r>
        <w:t>Also make sure to use a mutex (</w:t>
      </w:r>
      <w:proofErr w:type="spellStart"/>
      <w:r>
        <w:t>FCriticalSection</w:t>
      </w:r>
      <w:proofErr w:type="spellEnd"/>
      <w:r>
        <w:t xml:space="preserve"> in Unreal Engine) whenever you don’t want two threads accessing the same section of your code at the same time.</w:t>
      </w:r>
    </w:p>
    <w:p w14:paraId="656AE7C2" w14:textId="77777777" w:rsidR="00CF321A" w:rsidRDefault="007905DE" w:rsidP="00CF321A">
      <w:pPr>
        <w:keepNext/>
      </w:pPr>
      <w:r w:rsidRPr="007905DE">
        <w:rPr>
          <w:noProof/>
        </w:rPr>
        <w:drawing>
          <wp:inline distT="0" distB="0" distL="0" distR="0" wp14:anchorId="3E059696" wp14:editId="776ED8EC">
            <wp:extent cx="3867690" cy="1209844"/>
            <wp:effectExtent l="0" t="0" r="0" b="9525"/>
            <wp:docPr id="221073221" name="Picture 1" descr="A computer screen shot of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073221" name="Picture 1" descr="A computer screen shot of text&#10;&#10;Description automatically generated"/>
                    <pic:cNvPicPr/>
                  </pic:nvPicPr>
                  <pic:blipFill>
                    <a:blip r:embed="rId51"/>
                    <a:stretch>
                      <a:fillRect/>
                    </a:stretch>
                  </pic:blipFill>
                  <pic:spPr>
                    <a:xfrm>
                      <a:off x="0" y="0"/>
                      <a:ext cx="3867690" cy="1209844"/>
                    </a:xfrm>
                    <a:prstGeom prst="rect">
                      <a:avLst/>
                    </a:prstGeom>
                  </pic:spPr>
                </pic:pic>
              </a:graphicData>
            </a:graphic>
          </wp:inline>
        </w:drawing>
      </w:r>
    </w:p>
    <w:p w14:paraId="36E56A3E" w14:textId="3D91181D" w:rsidR="008B78E3" w:rsidRDefault="00CF321A" w:rsidP="00CF321A">
      <w:pPr>
        <w:pStyle w:val="Caption"/>
      </w:pPr>
      <w:bookmarkStart w:id="61" w:name="_Toc155551578"/>
      <w:r>
        <w:t xml:space="preserve">Code snippet </w:t>
      </w:r>
      <w:r w:rsidR="00000000">
        <w:fldChar w:fldCharType="begin"/>
      </w:r>
      <w:r w:rsidR="00000000">
        <w:instrText xml:space="preserve"> SEQ Code_snippet \* ARABIC </w:instrText>
      </w:r>
      <w:r w:rsidR="00000000">
        <w:fldChar w:fldCharType="separate"/>
      </w:r>
      <w:r>
        <w:rPr>
          <w:noProof/>
        </w:rPr>
        <w:t>21</w:t>
      </w:r>
      <w:r w:rsidR="00000000">
        <w:rPr>
          <w:noProof/>
        </w:rPr>
        <w:fldChar w:fldCharType="end"/>
      </w:r>
      <w:r>
        <w:t>: Using a mutex to prevent simultaneous writing to the deferred command buffer</w:t>
      </w:r>
      <w:bookmarkEnd w:id="61"/>
    </w:p>
    <w:p w14:paraId="30DB8A6D" w14:textId="77777777" w:rsidR="00C7645D" w:rsidRDefault="00C7645D" w:rsidP="00C7645D"/>
    <w:p w14:paraId="30A84AB9" w14:textId="0503F115" w:rsidR="00C7645D" w:rsidRDefault="00C7645D" w:rsidP="00C7645D">
      <w:r>
        <w:fldChar w:fldCharType="begin"/>
      </w:r>
      <w:r>
        <w:instrText xml:space="preserve"> ADDIN ZOTERO_ITEM CSL_CITATION {"citationID":"PKiigu96","properties":{"formattedCitation":"[28]\\uc0\\u8211{}[30]","plainCitation":"[28]–[30]","noteIndex":0},"citationItems":[{"id":20,"uris":["http://zotero.org/users/12779847/items/DAQGVVRT"],"itemData":{"id":20,"type":"post","abstract":"There’s a criminal lack of condensed documentation on how to implement actually useful multithreading in Unreal, and also a general difficulty to find a good overview of practices that lead to performant code, so here’s that.  MULTITHREADING 1. Overview   Unreal by default supports multithreading, but only makes partial use of it. While there are dedicated threads for audio, render and stats, most operations are still done in the game thread, including EventTicks and blueprints, while the render...","container-title":"Epic Developer Community Forums","language":"en","title":"Multithreading and Performance in Unreal","URL":"https://forums.unrealengine.com/t/multithreading-and-performance-in-unreal/1216417","accessed":{"date-parts":[["2023",10,22]]},"issued":{"date-parts":[["2023",7,1]]}}},{"id":52,"uris":["http://zotero.org/users/12779847/items/DFVBG93V"],"itemData":{"id":52,"type":"motion_picture","abstract":"I've been working on a Job System for my ECS in UE4/5 to handle multithreaded tasks. This is a quick demo on how multithreading and ECS goes hand in hand. I ...","language":"en","source":"www.youtube.com","title":"UE4 / UE5 - Multithreading with ECS","URL":"https://www.youtube.com/watch?v=HQ3jNg1z63A","director":[{"family":"MazyModz","given":""}],"accessed":{"date-parts":[["2023",10,21]]},"issued":{"date-parts":[["2021",8,15]]}}},{"id":73,"uris":["http://zotero.org/users/12779847/items/XQUR5465"],"itemData":{"id":73,"type":"post-weblog","abstract":"An Introductory tutorial to multithreading in Unreal Engine. We discuss how to create multithreaded games in unreal engine, the thread's lifecycle, and how to","language":"en-US","title":"UE5 Multithreading With FRunnable And Thread Workflow – Unreal C++ API","URL":"https://store.algosyntax.com/tutorials/unreal-engine/ue5-multithreading-with-frunnable-and-thread-workflow/","accessed":{"date-parts":[["2023",10,21]]},"issued":{"date-parts":[["2022",6,6]]}},"label":"page"}],"schema":"https://github.com/citation-style-language/schema/raw/master/csl-citation.json"} </w:instrText>
      </w:r>
      <w:r>
        <w:fldChar w:fldCharType="separate"/>
      </w:r>
      <w:r w:rsidRPr="00C7645D">
        <w:rPr>
          <w:rFonts w:ascii="Calibri" w:hAnsi="Calibri" w:cs="Calibri"/>
          <w:szCs w:val="24"/>
        </w:rPr>
        <w:t>[28]–[30]</w:t>
      </w:r>
      <w:r>
        <w:fldChar w:fldCharType="end"/>
      </w:r>
    </w:p>
    <w:p w14:paraId="2EE4782B" w14:textId="77777777" w:rsidR="00C7645D" w:rsidRPr="00C7645D" w:rsidRDefault="00C7645D" w:rsidP="00C7645D"/>
    <w:p w14:paraId="06D34739" w14:textId="77777777" w:rsidR="00350C2B" w:rsidRDefault="00CF42AA" w:rsidP="008B3BCA">
      <w:pPr>
        <w:pStyle w:val="Heading3"/>
        <w:numPr>
          <w:ilvl w:val="1"/>
          <w:numId w:val="40"/>
        </w:numPr>
      </w:pPr>
      <w:bookmarkStart w:id="62" w:name="_Toc155520909"/>
      <w:r>
        <w:lastRenderedPageBreak/>
        <w:t>Spatial Partitioning</w:t>
      </w:r>
      <w:bookmarkEnd w:id="62"/>
    </w:p>
    <w:p w14:paraId="6E14B080" w14:textId="273E14E0" w:rsidR="008B78E3" w:rsidRDefault="008B78E3" w:rsidP="008B78E3">
      <w:r>
        <w:t>There are many types of spatial partitioning structures, ideally, we would test out multiple and compare which give the best result. However, we don’t have enough time for that since we would like to focus on all aspects of optimizing a battle simulator.</w:t>
      </w:r>
    </w:p>
    <w:p w14:paraId="6F38E3F1" w14:textId="08E923DE" w:rsidR="008B78E3" w:rsidRDefault="008B78E3" w:rsidP="008B78E3">
      <w:r>
        <w:t xml:space="preserve">The avoidance processor that is included in the plugin, uses a </w:t>
      </w:r>
      <w:proofErr w:type="spellStart"/>
      <w:r>
        <w:t>hashgrid</w:t>
      </w:r>
      <w:proofErr w:type="spellEnd"/>
      <w:r>
        <w:t xml:space="preserve"> for its spatial partitioning, however, we </w:t>
      </w:r>
      <w:r w:rsidR="00185F9F">
        <w:t>will use an octree. We will likely have a high variance in density of our units, at the start of the battle, they will be evenly divided, but after they meet each other, potentially less than 10% of the space will be used. Therefore, we expect better results for our case if we use an octree, since it is supposed to have fast querying of data when there is variance in density.</w:t>
      </w:r>
      <w:r w:rsidR="00185F9F">
        <w:br/>
        <w:t>We could have also used a quadtree (2D version of an octree), since our movement is limited to a 2D plane right now, but that might change in the future so we use an octree instead.</w:t>
      </w:r>
    </w:p>
    <w:p w14:paraId="0B918C9B" w14:textId="6BDC2AF6" w:rsidR="00185F9F" w:rsidRDefault="00185F9F" w:rsidP="008B78E3">
      <w:r>
        <w:t xml:space="preserve">Luckily, Unreal Engine has some spatial partitioning structures built into the engine, like the </w:t>
      </w:r>
      <w:proofErr w:type="spellStart"/>
      <w:r>
        <w:t>hashgrid</w:t>
      </w:r>
      <w:proofErr w:type="spellEnd"/>
      <w:r>
        <w:t xml:space="preserve"> that was used for avoidance. They also have multiple octree implementations, the one we will use is TOctree2 (the original </w:t>
      </w:r>
      <w:proofErr w:type="spellStart"/>
      <w:r>
        <w:t>TOctree</w:t>
      </w:r>
      <w:proofErr w:type="spellEnd"/>
      <w:r>
        <w:t xml:space="preserve"> is deprecated), since it is the most similar to a classic octree. There is also </w:t>
      </w:r>
      <w:r w:rsidRPr="00185F9F">
        <w:t>FSparseDynamicOctree3</w:t>
      </w:r>
      <w:r>
        <w:t>, which is a grid of octrees, which could be interesting but we will not experiment with it during this research.</w:t>
      </w:r>
    </w:p>
    <w:p w14:paraId="4F31E626" w14:textId="3D4409E5" w:rsidR="006224BF" w:rsidRDefault="006224BF" w:rsidP="008B78E3">
      <w:r>
        <w:t xml:space="preserve">Implementing the octree is simply a matter of replacing the arrays in the </w:t>
      </w:r>
      <w:proofErr w:type="spellStart"/>
      <w:r>
        <w:t>TargetAcquisitionSubsystem</w:t>
      </w:r>
      <w:proofErr w:type="spellEnd"/>
      <w:r>
        <w:t xml:space="preserve"> with an octree. The documentation of TOctree2 is very limited so it is somewhat difficult to figure out how to properly use it, so we will just look at other places in the engine code where it is used, and base our implementation on that.</w:t>
      </w:r>
    </w:p>
    <w:p w14:paraId="3B49D8CE" w14:textId="3B8AD9EC" w:rsidR="00350C2B" w:rsidRDefault="006224BF" w:rsidP="00350C2B">
      <w:r>
        <w:t>After defining the octree, we will create functions that add, remove, and update our octree elements.</w:t>
      </w:r>
      <w:r>
        <w:br/>
        <w:t>Updating an element is done by removing and reinserting it in the octree. This will get done through a processor that updates all entities in the octree every frame. This can become an expensive operation to do for every entity, so i</w:t>
      </w:r>
      <w:r w:rsidR="00A56DD0">
        <w:t>t would be a good idea to use a tag to mark an entity to require an update, that way we avoid having to update the octree for every entity every frame.</w:t>
      </w:r>
    </w:p>
    <w:p w14:paraId="7FAF310D" w14:textId="77777777" w:rsidR="00CF321A" w:rsidRDefault="006147FC" w:rsidP="00CF321A">
      <w:pPr>
        <w:keepNext/>
      </w:pPr>
      <w:r w:rsidRPr="006147FC">
        <w:rPr>
          <w:noProof/>
        </w:rPr>
        <w:drawing>
          <wp:inline distT="0" distB="0" distL="0" distR="0" wp14:anchorId="69EB7763" wp14:editId="78EC7652">
            <wp:extent cx="5943600" cy="2924810"/>
            <wp:effectExtent l="0" t="0" r="0" b="8890"/>
            <wp:docPr id="956994495" name="Picture 1" descr="A computer screen shot of a computer generated imag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6994495" name="Picture 1" descr="A computer screen shot of a computer generated image&#10;&#10;Description automatically generated with medium confidence"/>
                    <pic:cNvPicPr/>
                  </pic:nvPicPr>
                  <pic:blipFill>
                    <a:blip r:embed="rId52"/>
                    <a:stretch>
                      <a:fillRect/>
                    </a:stretch>
                  </pic:blipFill>
                  <pic:spPr>
                    <a:xfrm>
                      <a:off x="0" y="0"/>
                      <a:ext cx="5943600" cy="2924810"/>
                    </a:xfrm>
                    <a:prstGeom prst="rect">
                      <a:avLst/>
                    </a:prstGeom>
                  </pic:spPr>
                </pic:pic>
              </a:graphicData>
            </a:graphic>
          </wp:inline>
        </w:drawing>
      </w:r>
    </w:p>
    <w:p w14:paraId="7A3522FB" w14:textId="632CAFEF" w:rsidR="00B51E82" w:rsidRDefault="00CF321A" w:rsidP="00CF321A">
      <w:pPr>
        <w:pStyle w:val="Caption"/>
      </w:pPr>
      <w:bookmarkStart w:id="63" w:name="_Toc155551509"/>
      <w:r>
        <w:t xml:space="preserve">Figure </w:t>
      </w:r>
      <w:r w:rsidR="00000000">
        <w:fldChar w:fldCharType="begin"/>
      </w:r>
      <w:r w:rsidR="00000000">
        <w:instrText xml:space="preserve"> SEQ Figure \* ARABIC </w:instrText>
      </w:r>
      <w:r w:rsidR="00000000">
        <w:fldChar w:fldCharType="separate"/>
      </w:r>
      <w:r>
        <w:rPr>
          <w:noProof/>
        </w:rPr>
        <w:t>14</w:t>
      </w:r>
      <w:r w:rsidR="00000000">
        <w:rPr>
          <w:noProof/>
        </w:rPr>
        <w:fldChar w:fldCharType="end"/>
      </w:r>
      <w:r>
        <w:t>: Visualization of the octree, the blue boxes represent the nodes</w:t>
      </w:r>
      <w:r>
        <w:rPr>
          <w:noProof/>
        </w:rPr>
        <w:t xml:space="preserve"> of the tree</w:t>
      </w:r>
      <w:bookmarkEnd w:id="63"/>
    </w:p>
    <w:p w14:paraId="4C945A60" w14:textId="69B3B3A3" w:rsidR="006224BF" w:rsidRDefault="006224BF" w:rsidP="00350C2B">
      <w:r>
        <w:lastRenderedPageBreak/>
        <w:t xml:space="preserve">Next, for finding the closest target in the octree, we don’t have access to all nodes directly, but we have some functions that will help us operate on elements in the nodes. First, we will use </w:t>
      </w:r>
      <w:proofErr w:type="spellStart"/>
      <w:r w:rsidRPr="006224BF">
        <w:t>FindNearbyElements</w:t>
      </w:r>
      <w:proofErr w:type="spellEnd"/>
      <w:r>
        <w:t>, to go over all elements in the same node as our entity. This will give us a close entity, but might be inaccurate, since there could be a neighboring node</w:t>
      </w:r>
      <w:r w:rsidR="009B09B9">
        <w:t xml:space="preserve">, that has an entity very close to the edge that is closer to us. So to get an accurate result, we will use </w:t>
      </w:r>
      <w:proofErr w:type="spellStart"/>
      <w:r w:rsidR="009B09B9" w:rsidRPr="009B09B9">
        <w:t>FindElementsWithBoundsTest</w:t>
      </w:r>
      <w:proofErr w:type="spellEnd"/>
      <w:r w:rsidR="009B09B9">
        <w:t xml:space="preserve"> afterwards, with the radius of our bounds equal to the closest distance that we found so far.</w:t>
      </w:r>
    </w:p>
    <w:p w14:paraId="24DDD303" w14:textId="77777777" w:rsidR="00CF321A" w:rsidRDefault="00D64B6A" w:rsidP="00CF321A">
      <w:pPr>
        <w:keepNext/>
      </w:pPr>
      <w:r w:rsidRPr="00D64B6A">
        <w:rPr>
          <w:noProof/>
        </w:rPr>
        <w:drawing>
          <wp:inline distT="0" distB="0" distL="0" distR="0" wp14:anchorId="1B84A23F" wp14:editId="7B1500C2">
            <wp:extent cx="5943600" cy="3884295"/>
            <wp:effectExtent l="0" t="0" r="0" b="1905"/>
            <wp:docPr id="522331550" name="Picture 1"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2331550" name="Picture 1" descr="A screen shot of a computer program&#10;&#10;Description automatically generated"/>
                    <pic:cNvPicPr/>
                  </pic:nvPicPr>
                  <pic:blipFill>
                    <a:blip r:embed="rId53"/>
                    <a:stretch>
                      <a:fillRect/>
                    </a:stretch>
                  </pic:blipFill>
                  <pic:spPr>
                    <a:xfrm>
                      <a:off x="0" y="0"/>
                      <a:ext cx="5943600" cy="3884295"/>
                    </a:xfrm>
                    <a:prstGeom prst="rect">
                      <a:avLst/>
                    </a:prstGeom>
                  </pic:spPr>
                </pic:pic>
              </a:graphicData>
            </a:graphic>
          </wp:inline>
        </w:drawing>
      </w:r>
    </w:p>
    <w:p w14:paraId="25BE7953" w14:textId="291FA46C" w:rsidR="006224BF" w:rsidRDefault="00CF321A" w:rsidP="00CF321A">
      <w:pPr>
        <w:pStyle w:val="Caption"/>
      </w:pPr>
      <w:bookmarkStart w:id="64" w:name="_Toc155551510"/>
      <w:r>
        <w:t xml:space="preserve">Figure </w:t>
      </w:r>
      <w:r w:rsidR="00000000">
        <w:fldChar w:fldCharType="begin"/>
      </w:r>
      <w:r w:rsidR="00000000">
        <w:instrText xml:space="preserve"> SEQ Figure \* ARABIC </w:instrText>
      </w:r>
      <w:r w:rsidR="00000000">
        <w:fldChar w:fldCharType="separate"/>
      </w:r>
      <w:r>
        <w:rPr>
          <w:noProof/>
        </w:rPr>
        <w:t>15</w:t>
      </w:r>
      <w:r w:rsidR="00000000">
        <w:rPr>
          <w:noProof/>
        </w:rPr>
        <w:fldChar w:fldCharType="end"/>
      </w:r>
      <w:r>
        <w:t>: Finding the closest target in the octree</w:t>
      </w:r>
      <w:bookmarkEnd w:id="64"/>
    </w:p>
    <w:p w14:paraId="336FCD69" w14:textId="77777777" w:rsidR="00C7645D" w:rsidRDefault="00C7645D" w:rsidP="00C7645D"/>
    <w:p w14:paraId="111BDF02" w14:textId="78A3F65A" w:rsidR="00C7645D" w:rsidRDefault="00C7645D" w:rsidP="00C7645D">
      <w:r>
        <w:fldChar w:fldCharType="begin"/>
      </w:r>
      <w:r>
        <w:instrText xml:space="preserve"> ADDIN ZOTERO_ITEM CSL_CITATION {"citationID":"vHvpXbrY","properties":{"formattedCitation":"[24]\\uc0\\u8211{}[27]","plainCitation":"[24]–[27]","noteIndex":0},"citationItems":[{"id":74,"uris":["http://zotero.org/users/12779847/items/VIBSHS9B"],"itemData":{"id":74,"type":"post","container-title":"r/gamedev","genre":"Reddit Post","title":"Choosing a spatial partitioning structure","URL":"www.reddit.com/r/gamedev/comments/22lxg5/choosing_a_spatial_partitioning_structure/","author":[{"literal":"Symphonym"}],"accessed":{"date-parts":[["2023",10,21]]},"issued":{"date-parts":[["2014",4,9]]}}},{"id":75,"uris":["http://zotero.org/users/12779847/items/88PDU4KV"],"itemData":{"id":75,"type":"webpage","abstract":"Using Octree Space Partioning correctly can make all the difference between just another game and a beatiful work of art. Mike Kelleghan shows how it's done.","container-title":"Game Developer","language":"en","title":"Octree Partitioning Techniques","URL":"https://www.gamedeveloper.com/programming/octree-partitioning-techniques","author":[{"family":"KelleghanAugust 12","given":"Michael"},{"literal":"1997"}],"accessed":{"date-parts":[["2023",10,21]]},"issued":{"date-parts":[["1997",8,12]]}}},{"id":76,"uris":["http://zotero.org/users/12779847/items/PSNGQM5A"],"itemData":{"id":76,"type":"entry-encyclopedia","abstract":"In geometry, space partitioning is the process of dividing a space (usually a Euclidean space) into two or more disjoint subsets  (see also partition of a set).  In other words, space partitioning divides a space into non-overlapping regions.  Any point in the space can then be identified to lie in exactly one of the regions.","container-title":"Wikipedia","language":"en","license":"Creative Commons Attribution-ShareAlike License","note":"Page Version ID: 1116447126","source":"Wikipedia","title":"Space partitioning","URL":"https://en.wikipedia.org/w/index.php?title=Space_partitioning&amp;oldid=1116447126","accessed":{"date-parts":[["2023",10,21]]},"issued":{"date-parts":[["2022",10,16]]}}},{"id":49,"uris":["http://zotero.org/users/12779847/items/9N4DXF6Q"],"itemData":{"id":49,"type":"webpage","title":"Spatial Partition · Optimization Patterns · Game Programming Patterns","URL":"https://gameprogrammingpatterns.com/spatial-partition.html","author":[{"family":"Bob Nystrom","given":""}],"accessed":{"date-parts":[["2023",10,21]]}},"label":"page"}],"schema":"https://github.com/citation-style-language/schema/raw/master/csl-citation.json"} </w:instrText>
      </w:r>
      <w:r>
        <w:fldChar w:fldCharType="separate"/>
      </w:r>
      <w:r w:rsidRPr="00C7645D">
        <w:rPr>
          <w:rFonts w:ascii="Calibri" w:hAnsi="Calibri" w:cs="Calibri"/>
          <w:szCs w:val="24"/>
        </w:rPr>
        <w:t>[24]–[27]</w:t>
      </w:r>
      <w:r>
        <w:fldChar w:fldCharType="end"/>
      </w:r>
    </w:p>
    <w:p w14:paraId="5EB4D11D" w14:textId="77777777" w:rsidR="00C7645D" w:rsidRPr="00C7645D" w:rsidRDefault="00C7645D" w:rsidP="00C7645D"/>
    <w:p w14:paraId="6ACF31A6" w14:textId="0C71DA60" w:rsidR="007371E2" w:rsidRDefault="00CF42AA" w:rsidP="008B3BCA">
      <w:pPr>
        <w:pStyle w:val="Heading3"/>
        <w:numPr>
          <w:ilvl w:val="1"/>
          <w:numId w:val="40"/>
        </w:numPr>
      </w:pPr>
      <w:bookmarkStart w:id="65" w:name="_Toc155520910"/>
      <w:r>
        <w:t>Animation Sharing</w:t>
      </w:r>
      <w:bookmarkEnd w:id="65"/>
    </w:p>
    <w:p w14:paraId="2DAEF258" w14:textId="08C9AFFC" w:rsidR="00350C2B" w:rsidRDefault="00552427" w:rsidP="00350C2B">
      <w:r>
        <w:t>After optimizing the game logic, we notice that our newest bottleneck is the animations</w:t>
      </w:r>
      <w:r w:rsidR="00C1259B">
        <w:t>.</w:t>
      </w:r>
      <w:r>
        <w:t xml:space="preserve"> </w:t>
      </w:r>
      <w:r w:rsidR="00C1259B">
        <w:t>S</w:t>
      </w:r>
      <w:r>
        <w:t xml:space="preserve">keletal mesh updates and animation blueprint ticks seem to take </w:t>
      </w:r>
      <w:r w:rsidR="00C1259B">
        <w:t>too much</w:t>
      </w:r>
      <w:r>
        <w:t xml:space="preserve"> frame time.</w:t>
      </w:r>
    </w:p>
    <w:p w14:paraId="7241193A" w14:textId="77777777" w:rsidR="00CF321A" w:rsidRDefault="000317F5" w:rsidP="00CF321A">
      <w:pPr>
        <w:keepNext/>
      </w:pPr>
      <w:r>
        <w:rPr>
          <w:noProof/>
          <w:highlight w:val="yellow"/>
        </w:rPr>
        <w:lastRenderedPageBreak/>
        <w:drawing>
          <wp:inline distT="0" distB="0" distL="0" distR="0" wp14:anchorId="0D3CF2DC" wp14:editId="1E5F7A06">
            <wp:extent cx="5935980" cy="1737360"/>
            <wp:effectExtent l="0" t="0" r="7620" b="0"/>
            <wp:docPr id="96756614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935980" cy="1737360"/>
                    </a:xfrm>
                    <a:prstGeom prst="rect">
                      <a:avLst/>
                    </a:prstGeom>
                    <a:noFill/>
                    <a:ln>
                      <a:noFill/>
                    </a:ln>
                  </pic:spPr>
                </pic:pic>
              </a:graphicData>
            </a:graphic>
          </wp:inline>
        </w:drawing>
      </w:r>
    </w:p>
    <w:p w14:paraId="6162C43C" w14:textId="59604882" w:rsidR="00552427" w:rsidRDefault="00CF321A" w:rsidP="00CF321A">
      <w:pPr>
        <w:pStyle w:val="Caption"/>
        <w:rPr>
          <w:noProof/>
        </w:rPr>
      </w:pPr>
      <w:bookmarkStart w:id="66" w:name="_Toc155551511"/>
      <w:r>
        <w:t xml:space="preserve">Figure </w:t>
      </w:r>
      <w:r w:rsidR="00000000">
        <w:fldChar w:fldCharType="begin"/>
      </w:r>
      <w:r w:rsidR="00000000">
        <w:instrText xml:space="preserve"> SEQ Figure \* ARABIC </w:instrText>
      </w:r>
      <w:r w:rsidR="00000000">
        <w:fldChar w:fldCharType="separate"/>
      </w:r>
      <w:r>
        <w:rPr>
          <w:noProof/>
        </w:rPr>
        <w:t>16</w:t>
      </w:r>
      <w:r w:rsidR="00000000">
        <w:rPr>
          <w:noProof/>
        </w:rPr>
        <w:fldChar w:fldCharType="end"/>
      </w:r>
      <w:r>
        <w:t>: Screenshot from within Unreal Insights to</w:t>
      </w:r>
      <w:r>
        <w:rPr>
          <w:noProof/>
        </w:rPr>
        <w:t xml:space="preserve"> show the amount of frame time the animations take</w:t>
      </w:r>
      <w:bookmarkEnd w:id="66"/>
    </w:p>
    <w:p w14:paraId="7339F2FC" w14:textId="77777777" w:rsidR="00427C48" w:rsidRPr="00427C48" w:rsidRDefault="00427C48" w:rsidP="00427C48"/>
    <w:p w14:paraId="27CFBBF2" w14:textId="1524B98F" w:rsidR="00E433A0" w:rsidRDefault="00231221" w:rsidP="00350C2B">
      <w:r>
        <w:t>There are multiple ways to optimize animations, the most optimal solution would be to use vertex animations. This would take a long time to implement and might potentially be challenging to combine with the static mesh instance rendering from Mass that we are currently using.</w:t>
      </w:r>
    </w:p>
    <w:p w14:paraId="46D8CDFE" w14:textId="1061974B" w:rsidR="00231221" w:rsidRDefault="00231221" w:rsidP="00350C2B">
      <w:r>
        <w:t>Another option would be to use the animation budget allocator, however, this could cause noticeable animation lag with our large amount of units.</w:t>
      </w:r>
    </w:p>
    <w:p w14:paraId="11CEF2CE" w14:textId="23D08B34" w:rsidR="00231221" w:rsidRDefault="00231221" w:rsidP="00350C2B">
      <w:r>
        <w:t>So we arrive at our third option, the animation sharing manager. This seems to be an ideal solution, since we can keep using our skeletal meshes. And because all of our units share the same skeleton, we should be able to improve performance quite a bit by sharing animations.</w:t>
      </w:r>
    </w:p>
    <w:p w14:paraId="4BD574AF" w14:textId="7EFA6D5C" w:rsidR="00231221" w:rsidRDefault="00231221" w:rsidP="00350C2B">
      <w:r>
        <w:t xml:space="preserve">To set up the animation sharing manager, we have to first create an instance of the manager in our </w:t>
      </w:r>
      <w:proofErr w:type="spellStart"/>
      <w:r>
        <w:t>gamemode</w:t>
      </w:r>
      <w:proofErr w:type="spellEnd"/>
      <w:r>
        <w:t>.</w:t>
      </w:r>
    </w:p>
    <w:p w14:paraId="37EC0D29" w14:textId="77777777" w:rsidR="00CF321A" w:rsidRDefault="000317F5" w:rsidP="00CF321A">
      <w:pPr>
        <w:keepNext/>
      </w:pPr>
      <w:r w:rsidRPr="000317F5">
        <w:rPr>
          <w:noProof/>
        </w:rPr>
        <w:drawing>
          <wp:inline distT="0" distB="0" distL="0" distR="0" wp14:anchorId="6DF5CA25" wp14:editId="76BED382">
            <wp:extent cx="5943600" cy="1670050"/>
            <wp:effectExtent l="0" t="0" r="0" b="6350"/>
            <wp:docPr id="17587963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8796380" name="Picture 1" descr="A screenshot of a computer&#10;&#10;Description automatically generated"/>
                    <pic:cNvPicPr/>
                  </pic:nvPicPr>
                  <pic:blipFill>
                    <a:blip r:embed="rId55"/>
                    <a:stretch>
                      <a:fillRect/>
                    </a:stretch>
                  </pic:blipFill>
                  <pic:spPr>
                    <a:xfrm>
                      <a:off x="0" y="0"/>
                      <a:ext cx="5943600" cy="1670050"/>
                    </a:xfrm>
                    <a:prstGeom prst="rect">
                      <a:avLst/>
                    </a:prstGeom>
                  </pic:spPr>
                </pic:pic>
              </a:graphicData>
            </a:graphic>
          </wp:inline>
        </w:drawing>
      </w:r>
    </w:p>
    <w:p w14:paraId="57BFAF6C" w14:textId="7CF8E807" w:rsidR="00231221" w:rsidRDefault="00CF321A" w:rsidP="00CF321A">
      <w:pPr>
        <w:pStyle w:val="Caption"/>
      </w:pPr>
      <w:bookmarkStart w:id="67" w:name="_Toc155551512"/>
      <w:r>
        <w:t xml:space="preserve">Figure </w:t>
      </w:r>
      <w:r w:rsidR="00000000">
        <w:fldChar w:fldCharType="begin"/>
      </w:r>
      <w:r w:rsidR="00000000">
        <w:instrText xml:space="preserve"> SEQ Figure \* ARABIC </w:instrText>
      </w:r>
      <w:r w:rsidR="00000000">
        <w:fldChar w:fldCharType="separate"/>
      </w:r>
      <w:r>
        <w:rPr>
          <w:noProof/>
        </w:rPr>
        <w:t>17</w:t>
      </w:r>
      <w:r w:rsidR="00000000">
        <w:rPr>
          <w:noProof/>
        </w:rPr>
        <w:fldChar w:fldCharType="end"/>
      </w:r>
      <w:r>
        <w:t>: Creation of the animation sharing manager</w:t>
      </w:r>
      <w:bookmarkEnd w:id="67"/>
    </w:p>
    <w:p w14:paraId="27A0DD83" w14:textId="77777777" w:rsidR="00E46C21" w:rsidRPr="00E46C21" w:rsidRDefault="00E46C21" w:rsidP="00E46C21"/>
    <w:p w14:paraId="2A09ED72" w14:textId="236BF304" w:rsidR="00231221" w:rsidRDefault="00231221" w:rsidP="00350C2B">
      <w:r>
        <w:t xml:space="preserve">Then, we have to define an </w:t>
      </w:r>
      <w:proofErr w:type="spellStart"/>
      <w:r>
        <w:t>AnimationSharingSetup</w:t>
      </w:r>
      <w:proofErr w:type="spellEnd"/>
      <w:r>
        <w:t xml:space="preserve"> asset</w:t>
      </w:r>
      <w:r w:rsidR="002F3B28">
        <w:t>. In here, we define which skeletons are used and which animations they have. We also have to enable blending and set an amount of different instances per animation, to try and make it less noticeable that animations are shared.</w:t>
      </w:r>
      <w:r w:rsidR="002F3B28">
        <w:br/>
        <w:t>For our attack and death animations, we need to set them to be on demand, since we want an individual instance to play every time a unit attacks or dies.</w:t>
      </w:r>
    </w:p>
    <w:p w14:paraId="3B76116E" w14:textId="77777777" w:rsidR="00CF321A" w:rsidRDefault="000317F5" w:rsidP="00CF321A">
      <w:pPr>
        <w:keepNext/>
      </w:pPr>
      <w:r w:rsidRPr="000317F5">
        <w:rPr>
          <w:noProof/>
        </w:rPr>
        <w:lastRenderedPageBreak/>
        <w:drawing>
          <wp:inline distT="0" distB="0" distL="0" distR="0" wp14:anchorId="3FBD7220" wp14:editId="4CBF1C6D">
            <wp:extent cx="5943600" cy="3510915"/>
            <wp:effectExtent l="0" t="0" r="0" b="0"/>
            <wp:docPr id="178704940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7049400" name="Picture 1" descr="A screenshot of a computer&#10;&#10;Description automatically generated"/>
                    <pic:cNvPicPr/>
                  </pic:nvPicPr>
                  <pic:blipFill>
                    <a:blip r:embed="rId56"/>
                    <a:stretch>
                      <a:fillRect/>
                    </a:stretch>
                  </pic:blipFill>
                  <pic:spPr>
                    <a:xfrm>
                      <a:off x="0" y="0"/>
                      <a:ext cx="5943600" cy="3510915"/>
                    </a:xfrm>
                    <a:prstGeom prst="rect">
                      <a:avLst/>
                    </a:prstGeom>
                  </pic:spPr>
                </pic:pic>
              </a:graphicData>
            </a:graphic>
          </wp:inline>
        </w:drawing>
      </w:r>
    </w:p>
    <w:p w14:paraId="08509F04" w14:textId="1B5C3143" w:rsidR="000317F5" w:rsidRDefault="00CF321A" w:rsidP="00CF321A">
      <w:pPr>
        <w:pStyle w:val="Caption"/>
      </w:pPr>
      <w:bookmarkStart w:id="68" w:name="_Toc155551513"/>
      <w:r>
        <w:t xml:space="preserve">Figure </w:t>
      </w:r>
      <w:r w:rsidR="00000000">
        <w:fldChar w:fldCharType="begin"/>
      </w:r>
      <w:r w:rsidR="00000000">
        <w:instrText xml:space="preserve"> SEQ Figure \* ARABIC </w:instrText>
      </w:r>
      <w:r w:rsidR="00000000">
        <w:fldChar w:fldCharType="separate"/>
      </w:r>
      <w:r>
        <w:rPr>
          <w:noProof/>
        </w:rPr>
        <w:t>18</w:t>
      </w:r>
      <w:r w:rsidR="00000000">
        <w:rPr>
          <w:noProof/>
        </w:rPr>
        <w:fldChar w:fldCharType="end"/>
      </w:r>
      <w:r w:rsidRPr="002F1346">
        <w:t xml:space="preserve">: Configuration of the </w:t>
      </w:r>
      <w:proofErr w:type="spellStart"/>
      <w:r>
        <w:t>AnimationSharingSetup</w:t>
      </w:r>
      <w:proofErr w:type="spellEnd"/>
      <w:r>
        <w:t xml:space="preserve"> asset</w:t>
      </w:r>
      <w:bookmarkEnd w:id="68"/>
    </w:p>
    <w:p w14:paraId="6B2BD34F" w14:textId="77777777" w:rsidR="001A52E4" w:rsidRPr="001A52E4" w:rsidRDefault="001A52E4" w:rsidP="001A52E4"/>
    <w:p w14:paraId="55D89390" w14:textId="17F11F11" w:rsidR="002F3B28" w:rsidRDefault="002F3B28" w:rsidP="00350C2B">
      <w:r>
        <w:t xml:space="preserve">Lastly, we have to register every actor with the animation sharing manager on </w:t>
      </w:r>
      <w:proofErr w:type="spellStart"/>
      <w:r>
        <w:t>BeginPlay</w:t>
      </w:r>
      <w:proofErr w:type="spellEnd"/>
      <w:r>
        <w:t xml:space="preserve">, and unregister on </w:t>
      </w:r>
      <w:proofErr w:type="spellStart"/>
      <w:r>
        <w:t>EndPlay</w:t>
      </w:r>
      <w:proofErr w:type="spellEnd"/>
      <w:r>
        <w:t>. Unregister is weirdly not available to blueprints, so we expose the function ourselves through C++;</w:t>
      </w:r>
    </w:p>
    <w:p w14:paraId="6CACCAB9" w14:textId="77777777" w:rsidR="00CF321A" w:rsidRDefault="000317F5" w:rsidP="00CF321A">
      <w:pPr>
        <w:keepNext/>
      </w:pPr>
      <w:r w:rsidRPr="000317F5">
        <w:rPr>
          <w:noProof/>
        </w:rPr>
        <w:drawing>
          <wp:inline distT="0" distB="0" distL="0" distR="0" wp14:anchorId="3338AB6D" wp14:editId="6AC21712">
            <wp:extent cx="5943600" cy="2407920"/>
            <wp:effectExtent l="0" t="0" r="0" b="0"/>
            <wp:docPr id="1635892101"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5892101" name="Picture 1" descr="A screenshot of a computer program&#10;&#10;Description automatically generated"/>
                    <pic:cNvPicPr/>
                  </pic:nvPicPr>
                  <pic:blipFill>
                    <a:blip r:embed="rId57"/>
                    <a:stretch>
                      <a:fillRect/>
                    </a:stretch>
                  </pic:blipFill>
                  <pic:spPr>
                    <a:xfrm>
                      <a:off x="0" y="0"/>
                      <a:ext cx="5943600" cy="2407920"/>
                    </a:xfrm>
                    <a:prstGeom prst="rect">
                      <a:avLst/>
                    </a:prstGeom>
                  </pic:spPr>
                </pic:pic>
              </a:graphicData>
            </a:graphic>
          </wp:inline>
        </w:drawing>
      </w:r>
    </w:p>
    <w:p w14:paraId="62860DB3" w14:textId="5D3F0030" w:rsidR="002F3B28" w:rsidRDefault="00CF321A" w:rsidP="00CF321A">
      <w:pPr>
        <w:pStyle w:val="Caption"/>
      </w:pPr>
      <w:bookmarkStart w:id="69" w:name="_Toc155551514"/>
      <w:r>
        <w:t xml:space="preserve">Figure </w:t>
      </w:r>
      <w:r w:rsidR="00000000">
        <w:fldChar w:fldCharType="begin"/>
      </w:r>
      <w:r w:rsidR="00000000">
        <w:instrText xml:space="preserve"> SEQ Figure \* ARABIC </w:instrText>
      </w:r>
      <w:r w:rsidR="00000000">
        <w:fldChar w:fldCharType="separate"/>
      </w:r>
      <w:r>
        <w:rPr>
          <w:noProof/>
        </w:rPr>
        <w:t>19</w:t>
      </w:r>
      <w:r w:rsidR="00000000">
        <w:rPr>
          <w:noProof/>
        </w:rPr>
        <w:fldChar w:fldCharType="end"/>
      </w:r>
      <w:r>
        <w:t>: Registering and unregistering the actor with the animation sharing manager</w:t>
      </w:r>
      <w:bookmarkEnd w:id="69"/>
    </w:p>
    <w:p w14:paraId="20F06514" w14:textId="77777777" w:rsidR="00C7645D" w:rsidRDefault="00C7645D" w:rsidP="00C7645D"/>
    <w:p w14:paraId="7A2B5891" w14:textId="6854D682" w:rsidR="00C7645D" w:rsidRPr="00C7645D" w:rsidRDefault="00C7645D" w:rsidP="00C7645D">
      <w:r>
        <w:fldChar w:fldCharType="begin"/>
      </w:r>
      <w:r>
        <w:instrText xml:space="preserve"> ADDIN ZOTERO_ITEM CSL_CITATION {"citationID":"VADUr5E5","properties":{"formattedCitation":"[33]","plainCitation":"[33]","noteIndex":0},"citationItems":[{"id":801,"uris":["http://zotero.org/users/12779847/items/MSW9ZM5E"],"itemData":{"id":801,"type":"webpage","abstract":"Create a character animation system that can be efficiently shared across multiple characters.","language":"en-US","title":"Animation Sharing Plugin","URL":"https://docs.unrealengine.com/5.3/en-US/animation-sharing-plugin-in-unreal-engine/","accessed":{"date-parts":[["2024",1,7]]}}}],"schema":"https://github.com/citation-style-language/schema/raw/master/csl-citation.json"} </w:instrText>
      </w:r>
      <w:r>
        <w:fldChar w:fldCharType="separate"/>
      </w:r>
      <w:r w:rsidRPr="00C7645D">
        <w:rPr>
          <w:rFonts w:ascii="Calibri" w:hAnsi="Calibri" w:cs="Calibri"/>
        </w:rPr>
        <w:t>[33]</w:t>
      </w:r>
      <w:r>
        <w:fldChar w:fldCharType="end"/>
      </w:r>
    </w:p>
    <w:p w14:paraId="24DC491D" w14:textId="5BC5D838" w:rsidR="00EB1279" w:rsidRDefault="006A3E9B" w:rsidP="008B3BCA">
      <w:pPr>
        <w:pStyle w:val="Heading2"/>
        <w:numPr>
          <w:ilvl w:val="0"/>
          <w:numId w:val="40"/>
        </w:numPr>
      </w:pPr>
      <w:bookmarkStart w:id="70" w:name="_Toc155520911"/>
      <w:r>
        <w:lastRenderedPageBreak/>
        <w:t>Results</w:t>
      </w:r>
      <w:bookmarkEnd w:id="70"/>
    </w:p>
    <w:p w14:paraId="645150DF" w14:textId="2D931AD7" w:rsidR="00BA5C57" w:rsidRDefault="00AB5F9A" w:rsidP="000D5C84">
      <w:r>
        <w:t xml:space="preserve">Results are only measured on one device, and each trace was only recorded once. This can lead to inaccurate results, but </w:t>
      </w:r>
      <w:r w:rsidR="00BA1975">
        <w:t>they will still present a general idea that can be insightful.</w:t>
      </w:r>
      <w:r w:rsidR="00E433A0">
        <w:t xml:space="preserve"> We don’t think more </w:t>
      </w:r>
      <w:r w:rsidR="00DD107B">
        <w:t>accurate</w:t>
      </w:r>
      <w:r w:rsidR="00E433A0">
        <w:t xml:space="preserve"> measurements will </w:t>
      </w:r>
      <w:r w:rsidR="00DD107B">
        <w:t xml:space="preserve">heavily </w:t>
      </w:r>
      <w:r w:rsidR="00E433A0">
        <w:t>influence the conclusion.</w:t>
      </w:r>
    </w:p>
    <w:p w14:paraId="2DF550FD" w14:textId="610AFF92" w:rsidR="005853DC" w:rsidRDefault="00552427" w:rsidP="000D5C84">
      <w:r>
        <w:t xml:space="preserve">You can find an excel sheet with all the recorded data </w:t>
      </w:r>
      <w:r w:rsidRPr="00D852C2">
        <w:t>here</w:t>
      </w:r>
      <w:r>
        <w:t>:</w:t>
      </w:r>
      <w:r w:rsidR="00D852C2">
        <w:t xml:space="preserve"> </w:t>
      </w:r>
      <w:hyperlink r:id="rId58" w:history="1">
        <w:r w:rsidR="00D852C2" w:rsidRPr="00D852C2">
          <w:rPr>
            <w:rStyle w:val="Hyperlink"/>
          </w:rPr>
          <w:t>https://github.com/SimonSchaep/Research-UE5-Mass/blob/main/Results.xlsx</w:t>
        </w:r>
      </w:hyperlink>
    </w:p>
    <w:p w14:paraId="73F9D478" w14:textId="3C70DA3D" w:rsidR="008E022D" w:rsidRDefault="008E022D" w:rsidP="000D5C84">
      <w:r>
        <w:t>Use the drop-down list in the top right of the master sheet to determine what amount of units you want to see data for.</w:t>
      </w:r>
    </w:p>
    <w:p w14:paraId="2C90A3FA" w14:textId="6E2111C2" w:rsidR="008E022D" w:rsidRDefault="008E022D" w:rsidP="000D5C84">
      <w:r>
        <w:t>You can see the most impactful and interesting frame times in the table.</w:t>
      </w:r>
    </w:p>
    <w:p w14:paraId="26410FFF" w14:textId="77777777" w:rsidR="002E6F83" w:rsidRDefault="002E6F83" w:rsidP="002E6F83">
      <w:r>
        <w:t>The navigation and target acquisition costs in the simple battle simulator are difficult to distinguish, since they don’t happen in order. We will present these frame costs combined under the target acquisition cost, please be aware that this also includes navigation in the case of the simple battle simulator.</w:t>
      </w:r>
    </w:p>
    <w:p w14:paraId="12A2AF68" w14:textId="77777777" w:rsidR="00CF321A" w:rsidRDefault="00B51E82" w:rsidP="00CF321A">
      <w:pPr>
        <w:keepNext/>
      </w:pPr>
      <w:r w:rsidRPr="00B51E82">
        <w:rPr>
          <w:noProof/>
        </w:rPr>
        <w:drawing>
          <wp:inline distT="0" distB="0" distL="0" distR="0" wp14:anchorId="038116EC" wp14:editId="0A58FE6E">
            <wp:extent cx="5044877" cy="1691787"/>
            <wp:effectExtent l="0" t="0" r="3810" b="3810"/>
            <wp:docPr id="155984733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9847336" name="Picture 1" descr="A screenshot of a computer&#10;&#10;Description automatically generated"/>
                    <pic:cNvPicPr/>
                  </pic:nvPicPr>
                  <pic:blipFill>
                    <a:blip r:embed="rId59"/>
                    <a:stretch>
                      <a:fillRect/>
                    </a:stretch>
                  </pic:blipFill>
                  <pic:spPr>
                    <a:xfrm>
                      <a:off x="0" y="0"/>
                      <a:ext cx="5044877" cy="1691787"/>
                    </a:xfrm>
                    <a:prstGeom prst="rect">
                      <a:avLst/>
                    </a:prstGeom>
                  </pic:spPr>
                </pic:pic>
              </a:graphicData>
            </a:graphic>
          </wp:inline>
        </w:drawing>
      </w:r>
    </w:p>
    <w:p w14:paraId="30696125" w14:textId="0C000A05" w:rsidR="005853DC" w:rsidRDefault="00CF321A" w:rsidP="00CF321A">
      <w:pPr>
        <w:pStyle w:val="Caption"/>
      </w:pPr>
      <w:bookmarkStart w:id="71" w:name="_Toc155551515"/>
      <w:r>
        <w:t xml:space="preserve">Figure </w:t>
      </w:r>
      <w:r w:rsidR="00000000">
        <w:fldChar w:fldCharType="begin"/>
      </w:r>
      <w:r w:rsidR="00000000">
        <w:instrText xml:space="preserve"> SEQ Figure \* ARABIC </w:instrText>
      </w:r>
      <w:r w:rsidR="00000000">
        <w:fldChar w:fldCharType="separate"/>
      </w:r>
      <w:r>
        <w:rPr>
          <w:noProof/>
        </w:rPr>
        <w:t>20</w:t>
      </w:r>
      <w:r w:rsidR="00000000">
        <w:rPr>
          <w:noProof/>
        </w:rPr>
        <w:fldChar w:fldCharType="end"/>
      </w:r>
      <w:r>
        <w:t>: Screenshot from within Unreal Insights showing how component ticks are not grouped</w:t>
      </w:r>
      <w:bookmarkEnd w:id="71"/>
    </w:p>
    <w:p w14:paraId="481C373B" w14:textId="77777777" w:rsidR="0096337D" w:rsidRPr="0096337D" w:rsidRDefault="0096337D" w:rsidP="0096337D"/>
    <w:p w14:paraId="25BCBF4E" w14:textId="510A4052" w:rsidR="005853DC" w:rsidRDefault="005853DC" w:rsidP="005853DC">
      <w:r>
        <w:t xml:space="preserve">For target acquisition with spatial partitioning, the time required to update the octree is also included in the target acquisition time. </w:t>
      </w:r>
    </w:p>
    <w:p w14:paraId="586C7B6B" w14:textId="77777777" w:rsidR="00552427" w:rsidRDefault="00552427" w:rsidP="000D5C84"/>
    <w:p w14:paraId="58D80D41" w14:textId="78FE00FB" w:rsidR="00C7645D" w:rsidRDefault="00C7645D" w:rsidP="000D5C84">
      <w:r>
        <w:fldChar w:fldCharType="begin"/>
      </w:r>
      <w:r>
        <w:instrText xml:space="preserve"> ADDIN ZOTERO_ITEM CSL_CITATION {"citationID":"wcchrr7E","properties":{"formattedCitation":"[51]\\uc0\\u8211{}[53]","plainCitation":"[51]–[53]","noteIndex":0},"citationItems":[{"id":3,"uris":["http://zotero.org/users/12779847/items/HUDW5RH9"],"itemData":{"id":3,"type":"motion_picture","abstract":"This week we’ll be diving into a topic that is near and dear to all developers hearts; optimization &amp; profiling! We’ll be taking a look at some of the new fe...","language":"en","source":"www.youtube.com","title":"New Features of Insights: Unreal Engine's Built In Profiling Tools | Inside Unreal","title-short":"New Features of Insights","URL":"https://www.youtube.com/watch?v=af_M38Z325I&amp;list=PLGAgBU0oz5KZXHvaHAgas90IGBkJqsgzV","accessed":{"date-parts":[["2024",1,7]]},"issued":{"date-parts":[["2023",3,30]]}}},{"id":2,"uris":["http://zotero.org/users/12779847/items/8H7B4XJ2"],"itemData":{"id":2,"type":"motion_picture","abstract":"I wanted to share some knowledge about render thread and animation thread and also a way to optimize game logic by moving load away from game thread into ani...","language":"en","source":"www.youtube.com","title":"[UE5] Understanding Render Thread and Animation Thread in Unreal Engine","URL":"https://www.youtube.com/watch?v=RRwNlntV10I","accessed":{"date-parts":[["2024",1,7]]},"issued":{"date-parts":[["2023",3,6]]}},"label":"page"},{"id":4,"uris":["http://zotero.org/users/12779847/items/UPUEKN5K"],"itemData":{"id":4,"type":"motion_picture","abstract":"Everyone on your team should be able to gauge the performance impact of their work. In this session, Unreal Engine Evangelist Ari Arnbjörnsson uses the new b...","language":"en","source":"www.youtube.com","title":"Maximizing Your Game's Performance in Unreal Engine | Unreal Fest 2022","URL":"https://www.youtube.com/watch?v=GuIav71867E&amp;list=PLGAgBU0oz5KZXHvaHAgas90IGBkJqsgzV","accessed":{"date-parts":[["2024",1,7]]},"issued":{"date-parts":[["2022",11,3]]}}}],"schema":"https://github.com/citation-style-language/schema/raw/master/csl-citation.json"} </w:instrText>
      </w:r>
      <w:r>
        <w:fldChar w:fldCharType="separate"/>
      </w:r>
      <w:r w:rsidRPr="00C7645D">
        <w:rPr>
          <w:rFonts w:ascii="Calibri" w:hAnsi="Calibri" w:cs="Calibri"/>
          <w:szCs w:val="24"/>
        </w:rPr>
        <w:t>[51]–[53]</w:t>
      </w:r>
      <w:r>
        <w:fldChar w:fldCharType="end"/>
      </w:r>
    </w:p>
    <w:p w14:paraId="4711749C" w14:textId="77777777" w:rsidR="00C7645D" w:rsidRDefault="00C7645D" w:rsidP="000D5C84"/>
    <w:p w14:paraId="0B89129D" w14:textId="4CD5AC22" w:rsidR="00552427" w:rsidRDefault="00552427" w:rsidP="000D5C84">
      <w:r>
        <w:t>If you want to look at the traces recorde</w:t>
      </w:r>
      <w:r w:rsidR="002E6F83">
        <w:t>d</w:t>
      </w:r>
      <w:r>
        <w:t xml:space="preserve"> with Unreal Insights</w:t>
      </w:r>
      <w:r w:rsidR="0029406E">
        <w:t>, that were used to extract this data</w:t>
      </w:r>
      <w:r>
        <w:t xml:space="preserve">, they are available </w:t>
      </w:r>
      <w:r w:rsidRPr="00262331">
        <w:t>here</w:t>
      </w:r>
      <w:r>
        <w:t>:</w:t>
      </w:r>
      <w:r w:rsidR="00262331">
        <w:t xml:space="preserve"> </w:t>
      </w:r>
      <w:hyperlink r:id="rId60" w:history="1">
        <w:r w:rsidR="00262331" w:rsidRPr="00262331">
          <w:rPr>
            <w:rStyle w:val="Hyperlink"/>
          </w:rPr>
          <w:t>https://drive.google.com/file/d/1dy27FoWe-HDYQR6C2MbmFpC7WUoz_FB9/view?usp=sharing</w:t>
        </w:r>
      </w:hyperlink>
    </w:p>
    <w:p w14:paraId="1D5CF3B1" w14:textId="19B63A55" w:rsidR="00552427" w:rsidRPr="000D5C84" w:rsidRDefault="00552427" w:rsidP="000D5C84">
      <w:r>
        <w:br w:type="page"/>
      </w:r>
    </w:p>
    <w:p w14:paraId="5C84DD26" w14:textId="76C419D6" w:rsidR="00CA24DB" w:rsidRDefault="00CA24DB" w:rsidP="00CA24DB">
      <w:pPr>
        <w:pStyle w:val="Heading1"/>
      </w:pPr>
      <w:bookmarkStart w:id="72" w:name="_Toc155520912"/>
      <w:r>
        <w:lastRenderedPageBreak/>
        <w:t>Discussion</w:t>
      </w:r>
      <w:bookmarkEnd w:id="72"/>
    </w:p>
    <w:p w14:paraId="464C0569" w14:textId="08E904BD" w:rsidR="00D44054" w:rsidRDefault="00D44054" w:rsidP="00CA24DB">
      <w:r>
        <w:t xml:space="preserve">Let’s first address the many inconsistencies in some results when going to higher frame times. We took the frame </w:t>
      </w:r>
      <w:r w:rsidR="00B648FE">
        <w:t xml:space="preserve">snapshot </w:t>
      </w:r>
      <w:r>
        <w:t>after exactly 10 seconds of the trace start, but that means that differences in frame times can affect the amount of units that are still alive at 10 seconds, which means that frame time measurements could potentially be misleading.</w:t>
      </w:r>
      <w:r>
        <w:br/>
        <w:t xml:space="preserve">We could solve that by taking a frame after only one second, but this might also make results inaccurate, since there will be different animations playing, density might be different for spatial partitioning, </w:t>
      </w:r>
      <w:proofErr w:type="spellStart"/>
      <w:r>
        <w:t>etc</w:t>
      </w:r>
      <w:proofErr w:type="spellEnd"/>
      <w:r>
        <w:t>…</w:t>
      </w:r>
      <w:r w:rsidR="00EE00A4">
        <w:br/>
        <w:t>This also means that results with frame times above 100 might be almost useless.</w:t>
      </w:r>
    </w:p>
    <w:p w14:paraId="501B06EF" w14:textId="77777777" w:rsidR="00EE00A4" w:rsidRDefault="00EE00A4" w:rsidP="00CA24DB"/>
    <w:p w14:paraId="095690AE" w14:textId="6296C8C2" w:rsidR="00EE00A4" w:rsidRDefault="00C96985" w:rsidP="00CA24DB">
      <w:r>
        <w:t xml:space="preserve">We will be using graphs to </w:t>
      </w:r>
      <w:r w:rsidR="00A369D8">
        <w:t>discuss</w:t>
      </w:r>
      <w:r>
        <w:t xml:space="preserve"> the data, if you want to see the exact numbers we measured, please refer to the excel file</w:t>
      </w:r>
      <w:r w:rsidR="00A0567D">
        <w:t xml:space="preserve"> with all the data</w:t>
      </w:r>
      <w:r>
        <w:t xml:space="preserve"> </w:t>
      </w:r>
      <w:r w:rsidRPr="00D852C2">
        <w:t>here</w:t>
      </w:r>
      <w:r w:rsidR="00D852C2">
        <w:t xml:space="preserve">: </w:t>
      </w:r>
      <w:hyperlink r:id="rId61" w:history="1">
        <w:r w:rsidR="00D852C2" w:rsidRPr="00D852C2">
          <w:rPr>
            <w:rStyle w:val="Hyperlink"/>
          </w:rPr>
          <w:t>https://github.com/SimonSchaep/Research-UE5-Mass/blob/main/Results.xlsx</w:t>
        </w:r>
      </w:hyperlink>
    </w:p>
    <w:p w14:paraId="6663A28B" w14:textId="6ADC9086" w:rsidR="005A143E" w:rsidRDefault="005A143E">
      <w:r>
        <w:br w:type="page"/>
      </w:r>
    </w:p>
    <w:p w14:paraId="237BDFB3" w14:textId="26C1ED59" w:rsidR="004979EC" w:rsidRDefault="00B648FE" w:rsidP="004979EC">
      <w:pPr>
        <w:pStyle w:val="Heading2"/>
        <w:numPr>
          <w:ilvl w:val="0"/>
          <w:numId w:val="62"/>
        </w:numPr>
      </w:pPr>
      <w:bookmarkStart w:id="73" w:name="_Toc155520913"/>
      <w:r>
        <w:lastRenderedPageBreak/>
        <w:t>Frame Time Over Unit Count</w:t>
      </w:r>
      <w:bookmarkEnd w:id="73"/>
    </w:p>
    <w:p w14:paraId="5D800724" w14:textId="77777777" w:rsidR="005A143E" w:rsidRDefault="005A143E" w:rsidP="005A143E">
      <w:r>
        <w:t>The game thread takes more frame time than the render thread and the GPU in all cases, once we go past 800 vs 800 units. This means that our game functionality scales the worst over unit count, it is also our bottleneck and should be the focus of optimizations.</w:t>
      </w:r>
    </w:p>
    <w:p w14:paraId="139EC832" w14:textId="77777777" w:rsidR="005A143E" w:rsidRDefault="005A143E" w:rsidP="005A143E">
      <w:r>
        <w:t>An unexpected result is that the battle simulator with Mass seems to only very barely improve the frame time compared to the simple battle simulator.</w:t>
      </w:r>
    </w:p>
    <w:p w14:paraId="1E19C3FA" w14:textId="4D9511E6" w:rsidR="005A143E" w:rsidRPr="005A143E" w:rsidRDefault="005A143E" w:rsidP="005A143E">
      <w:r>
        <w:t>We can also see that the addition of spatial partitioning seems to greatly improve the scaling of the frame time.</w:t>
      </w:r>
    </w:p>
    <w:p w14:paraId="282B6243" w14:textId="77777777" w:rsidR="005A143E" w:rsidRDefault="00A369D8" w:rsidP="005A143E">
      <w:pPr>
        <w:keepNext/>
      </w:pPr>
      <w:r>
        <w:rPr>
          <w:noProof/>
        </w:rPr>
        <w:drawing>
          <wp:inline distT="0" distB="0" distL="0" distR="0" wp14:anchorId="578DD288" wp14:editId="2D88BF24">
            <wp:extent cx="5943600" cy="2910840"/>
            <wp:effectExtent l="0" t="0" r="0" b="3810"/>
            <wp:docPr id="1327906309" name="Chart 1">
              <a:extLst xmlns:a="http://schemas.openxmlformats.org/drawingml/2006/main">
                <a:ext uri="{FF2B5EF4-FFF2-40B4-BE49-F238E27FC236}">
                  <a16:creationId xmlns:a16="http://schemas.microsoft.com/office/drawing/2014/main" id="{40A8EB64-537A-C345-07CE-FC987A8671C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2"/>
              </a:graphicData>
            </a:graphic>
          </wp:inline>
        </w:drawing>
      </w:r>
    </w:p>
    <w:p w14:paraId="4E5B1BFD" w14:textId="5BE9A074" w:rsidR="00E32CF7" w:rsidRDefault="005A143E" w:rsidP="001473F8">
      <w:pPr>
        <w:pStyle w:val="Caption"/>
      </w:pPr>
      <w:bookmarkStart w:id="74" w:name="_Toc155551658"/>
      <w:r>
        <w:t xml:space="preserve">Chart </w:t>
      </w:r>
      <w:r w:rsidR="00000000">
        <w:fldChar w:fldCharType="begin"/>
      </w:r>
      <w:r w:rsidR="00000000">
        <w:instrText xml:space="preserve"> SEQ Chart \* ARABIC </w:instrText>
      </w:r>
      <w:r w:rsidR="00000000">
        <w:fldChar w:fldCharType="separate"/>
      </w:r>
      <w:r w:rsidR="00C4770A">
        <w:rPr>
          <w:noProof/>
        </w:rPr>
        <w:t>1</w:t>
      </w:r>
      <w:r w:rsidR="00000000">
        <w:rPr>
          <w:noProof/>
        </w:rPr>
        <w:fldChar w:fldCharType="end"/>
      </w:r>
      <w:r w:rsidRPr="00306CE3">
        <w:t>: Game thread frame time over unit count</w:t>
      </w:r>
      <w:bookmarkEnd w:id="74"/>
    </w:p>
    <w:p w14:paraId="4CD7DFE1" w14:textId="77777777" w:rsidR="001473F8" w:rsidRDefault="001473F8">
      <w:r>
        <w:br w:type="page"/>
      </w:r>
    </w:p>
    <w:p w14:paraId="4224157D" w14:textId="5EE6870D" w:rsidR="005A143E" w:rsidRDefault="005A143E" w:rsidP="005A143E">
      <w:r>
        <w:lastRenderedPageBreak/>
        <w:t>In case of the render thread, it seems like mass greatly reduces the frame time. Probably as a result of the instanced static meshes that are used for rendering at longer distances instead of actors.</w:t>
      </w:r>
    </w:p>
    <w:p w14:paraId="7D592E14" w14:textId="77777777" w:rsidR="005A143E" w:rsidRDefault="005A143E" w:rsidP="005A143E">
      <w:r>
        <w:t>Something noticeable is that spatial partitioning seemingly improves rendering frame time. However, it is possible that because the frame time gets so high without spatial partitioning, there is a different amount of units alive at the time of the frame, which will of course influence rendering speed.</w:t>
      </w:r>
    </w:p>
    <w:p w14:paraId="60A3CC72" w14:textId="77777777" w:rsidR="00F36E07" w:rsidRDefault="00A369D8" w:rsidP="00F36E07">
      <w:pPr>
        <w:keepNext/>
      </w:pPr>
      <w:r>
        <w:rPr>
          <w:noProof/>
        </w:rPr>
        <w:drawing>
          <wp:inline distT="0" distB="0" distL="0" distR="0" wp14:anchorId="7A9402F7" wp14:editId="7B175C6B">
            <wp:extent cx="5943600" cy="2628900"/>
            <wp:effectExtent l="0" t="0" r="0" b="0"/>
            <wp:docPr id="1407582272" name="Chart 1">
              <a:extLst xmlns:a="http://schemas.openxmlformats.org/drawingml/2006/main">
                <a:ext uri="{FF2B5EF4-FFF2-40B4-BE49-F238E27FC236}">
                  <a16:creationId xmlns:a16="http://schemas.microsoft.com/office/drawing/2014/main" id="{1D880F80-D628-15F5-DA6A-A74D0E6FB67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3"/>
              </a:graphicData>
            </a:graphic>
          </wp:inline>
        </w:drawing>
      </w:r>
    </w:p>
    <w:p w14:paraId="71C79596" w14:textId="44C28014" w:rsidR="003D6EE0" w:rsidRDefault="00F36E07" w:rsidP="00F36E07">
      <w:pPr>
        <w:pStyle w:val="Caption"/>
      </w:pPr>
      <w:bookmarkStart w:id="75" w:name="_Toc155551659"/>
      <w:r>
        <w:t xml:space="preserve">Chart </w:t>
      </w:r>
      <w:r w:rsidR="00000000">
        <w:fldChar w:fldCharType="begin"/>
      </w:r>
      <w:r w:rsidR="00000000">
        <w:instrText xml:space="preserve"> SEQ Chart \* ARABIC </w:instrText>
      </w:r>
      <w:r w:rsidR="00000000">
        <w:fldChar w:fldCharType="separate"/>
      </w:r>
      <w:r w:rsidR="00C4770A">
        <w:rPr>
          <w:noProof/>
        </w:rPr>
        <w:t>2</w:t>
      </w:r>
      <w:r w:rsidR="00000000">
        <w:rPr>
          <w:noProof/>
        </w:rPr>
        <w:fldChar w:fldCharType="end"/>
      </w:r>
      <w:r>
        <w:t>: Render thread frame time over unit count</w:t>
      </w:r>
      <w:bookmarkEnd w:id="75"/>
    </w:p>
    <w:p w14:paraId="6946B452" w14:textId="77777777" w:rsidR="00EE00A4" w:rsidRDefault="00EE00A4" w:rsidP="00CA24DB"/>
    <w:p w14:paraId="4A92049E" w14:textId="3C0C01A8" w:rsidR="005A143E" w:rsidRDefault="005A143E" w:rsidP="00CA24DB">
      <w:r>
        <w:t>The GPU frame time seems to vary a lot, seemingly randomly. We can also deduce that the GPU time goes up when there are more units on screen, and that Mass, or any other technique doesn’t have a clear obvious impact on GPU performance.</w:t>
      </w:r>
    </w:p>
    <w:p w14:paraId="11D68EEA" w14:textId="77777777" w:rsidR="00F36E07" w:rsidRDefault="00A369D8" w:rsidP="00F36E07">
      <w:pPr>
        <w:keepNext/>
      </w:pPr>
      <w:r>
        <w:rPr>
          <w:noProof/>
        </w:rPr>
        <w:drawing>
          <wp:inline distT="0" distB="0" distL="0" distR="0" wp14:anchorId="2A392343" wp14:editId="52AFCE22">
            <wp:extent cx="5943600" cy="2735580"/>
            <wp:effectExtent l="0" t="0" r="0" b="7620"/>
            <wp:docPr id="1772324234" name="Chart 1">
              <a:extLst xmlns:a="http://schemas.openxmlformats.org/drawingml/2006/main">
                <a:ext uri="{FF2B5EF4-FFF2-40B4-BE49-F238E27FC236}">
                  <a16:creationId xmlns:a16="http://schemas.microsoft.com/office/drawing/2014/main" id="{CBF16717-0499-B658-5B5C-BDED736D1A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4"/>
              </a:graphicData>
            </a:graphic>
          </wp:inline>
        </w:drawing>
      </w:r>
    </w:p>
    <w:p w14:paraId="70885B33" w14:textId="7295735F" w:rsidR="00EE00A4" w:rsidRDefault="00F36E07" w:rsidP="00F36E07">
      <w:pPr>
        <w:pStyle w:val="Caption"/>
      </w:pPr>
      <w:bookmarkStart w:id="76" w:name="_Toc155551660"/>
      <w:r>
        <w:t xml:space="preserve">Chart </w:t>
      </w:r>
      <w:r w:rsidR="00000000">
        <w:fldChar w:fldCharType="begin"/>
      </w:r>
      <w:r w:rsidR="00000000">
        <w:instrText xml:space="preserve"> SEQ Chart \* ARABIC </w:instrText>
      </w:r>
      <w:r w:rsidR="00000000">
        <w:fldChar w:fldCharType="separate"/>
      </w:r>
      <w:r w:rsidR="00C4770A">
        <w:rPr>
          <w:noProof/>
        </w:rPr>
        <w:t>3</w:t>
      </w:r>
      <w:r w:rsidR="00000000">
        <w:rPr>
          <w:noProof/>
        </w:rPr>
        <w:fldChar w:fldCharType="end"/>
      </w:r>
      <w:r>
        <w:t>: GPU frame time over unit count</w:t>
      </w:r>
      <w:bookmarkEnd w:id="76"/>
    </w:p>
    <w:p w14:paraId="7B07577E" w14:textId="7949A6E0" w:rsidR="005A143E" w:rsidRDefault="005A143E" w:rsidP="005A143E">
      <w:r>
        <w:lastRenderedPageBreak/>
        <w:t>For the simple battle simulator, we couldn’t gather data for target acquisition and navigation separately, so both costs are included together in this one. This makes it much more difficult to compare the simple battle simulator with the others.</w:t>
      </w:r>
    </w:p>
    <w:p w14:paraId="63B466CC" w14:textId="77777777" w:rsidR="005A143E" w:rsidRDefault="005A143E" w:rsidP="005A143E">
      <w:r>
        <w:t>Target acquisition seems to be scaling very badly, and is at least one of the reasons of why the game thread in general scales badly over unit count. The addition of multithreading seems to help a lot with the frame time, but doesn’t improve the scaling. However, the addition of spatial partitioning seems to fully solve that issue.</w:t>
      </w:r>
    </w:p>
    <w:p w14:paraId="52394B37" w14:textId="3BB23E50" w:rsidR="005A143E" w:rsidRDefault="005A143E" w:rsidP="00CA24DB">
      <w:r>
        <w:t>It is noticeable that the Mass battle simulator has a worse frame time than the simple one, even with the simple one also including navigation. This is likely caused by a mistake in our implementation or measurements, and would need to be further analyzed to find the reason.</w:t>
      </w:r>
    </w:p>
    <w:p w14:paraId="05E1B575" w14:textId="77777777" w:rsidR="00F36E07" w:rsidRDefault="00836A11" w:rsidP="00F36E07">
      <w:pPr>
        <w:keepNext/>
      </w:pPr>
      <w:r>
        <w:rPr>
          <w:noProof/>
        </w:rPr>
        <w:drawing>
          <wp:inline distT="0" distB="0" distL="0" distR="0" wp14:anchorId="0426EB19" wp14:editId="6AA56AC1">
            <wp:extent cx="5943600" cy="2256155"/>
            <wp:effectExtent l="0" t="0" r="0" b="10795"/>
            <wp:docPr id="1335452407" name="Chart 1">
              <a:extLst xmlns:a="http://schemas.openxmlformats.org/drawingml/2006/main">
                <a:ext uri="{FF2B5EF4-FFF2-40B4-BE49-F238E27FC236}">
                  <a16:creationId xmlns:a16="http://schemas.microsoft.com/office/drawing/2014/main" id="{C138002A-625F-FEF0-3553-A8B376D456F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5"/>
              </a:graphicData>
            </a:graphic>
          </wp:inline>
        </w:drawing>
      </w:r>
    </w:p>
    <w:p w14:paraId="4D743A2D" w14:textId="6EF482B8" w:rsidR="00836A11" w:rsidRDefault="00F36E07" w:rsidP="00F36E07">
      <w:pPr>
        <w:pStyle w:val="Caption"/>
      </w:pPr>
      <w:bookmarkStart w:id="77" w:name="_Toc155551661"/>
      <w:r>
        <w:t xml:space="preserve">Chart </w:t>
      </w:r>
      <w:r w:rsidR="00000000">
        <w:fldChar w:fldCharType="begin"/>
      </w:r>
      <w:r w:rsidR="00000000">
        <w:instrText xml:space="preserve"> SEQ Chart \* ARABIC </w:instrText>
      </w:r>
      <w:r w:rsidR="00000000">
        <w:fldChar w:fldCharType="separate"/>
      </w:r>
      <w:r w:rsidR="00C4770A">
        <w:rPr>
          <w:noProof/>
        </w:rPr>
        <w:t>4</w:t>
      </w:r>
      <w:r w:rsidR="00000000">
        <w:rPr>
          <w:noProof/>
        </w:rPr>
        <w:fldChar w:fldCharType="end"/>
      </w:r>
      <w:r>
        <w:t>: Target acquisition frame time over unit count</w:t>
      </w:r>
      <w:bookmarkEnd w:id="77"/>
    </w:p>
    <w:p w14:paraId="2AFC11C5" w14:textId="77777777" w:rsidR="00AE0FB9" w:rsidRDefault="00AE0FB9" w:rsidP="00CA24DB"/>
    <w:p w14:paraId="1F8C4194" w14:textId="77777777" w:rsidR="009F60E4" w:rsidRDefault="009F60E4" w:rsidP="009F60E4">
      <w:r>
        <w:t>The navigation frame time of the simple battle simulator was included in target acquisition time, since we couldn’t distinguish those measurements. As a result it is excluded from this graph.</w:t>
      </w:r>
    </w:p>
    <w:p w14:paraId="6D3EDC09" w14:textId="763DCB6E" w:rsidR="009F60E4" w:rsidRDefault="009F60E4" w:rsidP="00CA24DB">
      <w:r>
        <w:t>Navigation seems to scale at roughly O(n) time. Multithreading improved navigation frame time by quite a lot, but didn’t affect the scaling.</w:t>
      </w:r>
    </w:p>
    <w:p w14:paraId="5CF6A29B" w14:textId="77777777" w:rsidR="00F36E07" w:rsidRDefault="00984133" w:rsidP="00F36E07">
      <w:pPr>
        <w:keepNext/>
      </w:pPr>
      <w:r>
        <w:rPr>
          <w:noProof/>
        </w:rPr>
        <w:lastRenderedPageBreak/>
        <w:drawing>
          <wp:inline distT="0" distB="0" distL="0" distR="0" wp14:anchorId="2096C11C" wp14:editId="78D0EB86">
            <wp:extent cx="5943600" cy="2499360"/>
            <wp:effectExtent l="0" t="0" r="0" b="15240"/>
            <wp:docPr id="1694610741" name="Chart 1">
              <a:extLst xmlns:a="http://schemas.openxmlformats.org/drawingml/2006/main">
                <a:ext uri="{FF2B5EF4-FFF2-40B4-BE49-F238E27FC236}">
                  <a16:creationId xmlns:a16="http://schemas.microsoft.com/office/drawing/2014/main" id="{62138139-B964-1426-47D7-5B5062E0D4C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6"/>
              </a:graphicData>
            </a:graphic>
          </wp:inline>
        </w:drawing>
      </w:r>
    </w:p>
    <w:p w14:paraId="22D6B728" w14:textId="6ADC3FD2" w:rsidR="00984133" w:rsidRDefault="00F36E07" w:rsidP="00F36E07">
      <w:pPr>
        <w:pStyle w:val="Caption"/>
      </w:pPr>
      <w:bookmarkStart w:id="78" w:name="_Toc155551662"/>
      <w:r>
        <w:t xml:space="preserve">Chart </w:t>
      </w:r>
      <w:r w:rsidR="00000000">
        <w:fldChar w:fldCharType="begin"/>
      </w:r>
      <w:r w:rsidR="00000000">
        <w:instrText xml:space="preserve"> SEQ Chart \* ARABIC </w:instrText>
      </w:r>
      <w:r w:rsidR="00000000">
        <w:fldChar w:fldCharType="separate"/>
      </w:r>
      <w:r w:rsidR="00C4770A">
        <w:rPr>
          <w:noProof/>
        </w:rPr>
        <w:t>5</w:t>
      </w:r>
      <w:r w:rsidR="00000000">
        <w:rPr>
          <w:noProof/>
        </w:rPr>
        <w:fldChar w:fldCharType="end"/>
      </w:r>
      <w:r>
        <w:t>: Navigation frame time over unit count</w:t>
      </w:r>
      <w:bookmarkEnd w:id="78"/>
    </w:p>
    <w:p w14:paraId="4525D777" w14:textId="77777777" w:rsidR="00E34D84" w:rsidRPr="00E34D84" w:rsidRDefault="00E34D84" w:rsidP="00E34D84"/>
    <w:p w14:paraId="7EF2787B" w14:textId="77777777" w:rsidR="009F60E4" w:rsidRDefault="009F60E4" w:rsidP="009F60E4">
      <w:r>
        <w:t>In this graph, we can see that the character movement component that was used in the simple battle simulator, seems to be very inefficient in general, even with only a few hundred units.</w:t>
      </w:r>
    </w:p>
    <w:p w14:paraId="3704F08F" w14:textId="77777777" w:rsidR="009F60E4" w:rsidRDefault="009F60E4" w:rsidP="009F60E4">
      <w:r>
        <w:t>The movement in the Mass battle simulator is very fast, and the avoidance processor seems to be very optimized. It is not multithreaded however, so there is no noticeable difference with the multithreading addition.</w:t>
      </w:r>
    </w:p>
    <w:p w14:paraId="4CC3647A" w14:textId="7345288E" w:rsidR="009F60E4" w:rsidRDefault="009F60E4" w:rsidP="00CA24DB">
      <w:r>
        <w:t>Movement and avoidance take over 25 milliseconds in the final test, which means they will still need more optimizations if we want to run the battle simulator at 30 fps.</w:t>
      </w:r>
      <w:r>
        <w:br/>
        <w:t xml:space="preserve">Multithreading could potentially be a good enough solution. </w:t>
      </w:r>
    </w:p>
    <w:p w14:paraId="45DAB415" w14:textId="77777777" w:rsidR="00F36E07" w:rsidRDefault="004374EC" w:rsidP="00F36E07">
      <w:pPr>
        <w:keepNext/>
      </w:pPr>
      <w:r>
        <w:rPr>
          <w:noProof/>
        </w:rPr>
        <w:drawing>
          <wp:inline distT="0" distB="0" distL="0" distR="0" wp14:anchorId="24FE0C8B" wp14:editId="40630248">
            <wp:extent cx="5943600" cy="2743200"/>
            <wp:effectExtent l="0" t="0" r="0" b="0"/>
            <wp:docPr id="349357998" name="Chart 1">
              <a:extLst xmlns:a="http://schemas.openxmlformats.org/drawingml/2006/main">
                <a:ext uri="{FF2B5EF4-FFF2-40B4-BE49-F238E27FC236}">
                  <a16:creationId xmlns:a16="http://schemas.microsoft.com/office/drawing/2014/main" id="{63EB2D67-E80B-7E77-26EC-AC6A515BA78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7"/>
              </a:graphicData>
            </a:graphic>
          </wp:inline>
        </w:drawing>
      </w:r>
    </w:p>
    <w:p w14:paraId="111A9197" w14:textId="65E74391" w:rsidR="004374EC" w:rsidRDefault="00F36E07" w:rsidP="00F36E07">
      <w:pPr>
        <w:pStyle w:val="Caption"/>
      </w:pPr>
      <w:bookmarkStart w:id="79" w:name="_Toc155551663"/>
      <w:r>
        <w:t xml:space="preserve">Chart </w:t>
      </w:r>
      <w:r w:rsidR="00000000">
        <w:fldChar w:fldCharType="begin"/>
      </w:r>
      <w:r w:rsidR="00000000">
        <w:instrText xml:space="preserve"> SEQ Chart \* ARABIC </w:instrText>
      </w:r>
      <w:r w:rsidR="00000000">
        <w:fldChar w:fldCharType="separate"/>
      </w:r>
      <w:r w:rsidR="00C4770A">
        <w:rPr>
          <w:noProof/>
        </w:rPr>
        <w:t>6</w:t>
      </w:r>
      <w:r w:rsidR="00000000">
        <w:rPr>
          <w:noProof/>
        </w:rPr>
        <w:fldChar w:fldCharType="end"/>
      </w:r>
      <w:r>
        <w:t>: Movement and avoidance frame time over unit count</w:t>
      </w:r>
      <w:bookmarkEnd w:id="79"/>
    </w:p>
    <w:p w14:paraId="322A3CF4" w14:textId="77777777" w:rsidR="009F60E4" w:rsidRDefault="009F60E4" w:rsidP="009F60E4">
      <w:r>
        <w:lastRenderedPageBreak/>
        <w:t>The time it takes to translate from Mass to the actors is noticeable enough to be worth analyzing. In the first three tests, the frame time seems to steadily grow, after which it stabilizes. This is because at that point, most new units will be spawned outside of the range where actors get used for visualization.</w:t>
      </w:r>
    </w:p>
    <w:p w14:paraId="1971367B" w14:textId="77777777" w:rsidR="009F60E4" w:rsidRDefault="009F60E4" w:rsidP="009F60E4">
      <w:r>
        <w:t>The frame time in case of the animation sharing implementation deviates from the others. This might be because there is an extra step involved with the skeletal meshes copying data from the animation sharing manager. It could also be a measuring mistake.</w:t>
      </w:r>
    </w:p>
    <w:p w14:paraId="2743DE5B" w14:textId="77777777" w:rsidR="009F60E4" w:rsidRDefault="009F60E4" w:rsidP="009F60E4">
      <w:r>
        <w:t>Multithreading did not improve translation frame time, because we are not able to manipulate actor positions from a thread other than the game thread. Which means we are not able to multithread this process at all.</w:t>
      </w:r>
    </w:p>
    <w:p w14:paraId="7A087981" w14:textId="73546400" w:rsidR="009F60E4" w:rsidRDefault="009F60E4" w:rsidP="00CA24DB">
      <w:r>
        <w:t>Using vertex animations could potentially eliminate this entire cost, since we could use instanced static meshes to render everything in that case.</w:t>
      </w:r>
    </w:p>
    <w:p w14:paraId="548876BF" w14:textId="77777777" w:rsidR="00F36E07" w:rsidRDefault="00B34A19" w:rsidP="00F36E07">
      <w:pPr>
        <w:keepNext/>
      </w:pPr>
      <w:r>
        <w:rPr>
          <w:noProof/>
        </w:rPr>
        <w:drawing>
          <wp:inline distT="0" distB="0" distL="0" distR="0" wp14:anchorId="26444B73" wp14:editId="428D51B4">
            <wp:extent cx="5943600" cy="2727960"/>
            <wp:effectExtent l="0" t="0" r="0" b="15240"/>
            <wp:docPr id="1003585688" name="Chart 1">
              <a:extLst xmlns:a="http://schemas.openxmlformats.org/drawingml/2006/main">
                <a:ext uri="{FF2B5EF4-FFF2-40B4-BE49-F238E27FC236}">
                  <a16:creationId xmlns:a16="http://schemas.microsoft.com/office/drawing/2014/main" id="{9C845043-6AB3-7948-3DAC-5AC841EC799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8"/>
              </a:graphicData>
            </a:graphic>
          </wp:inline>
        </w:drawing>
      </w:r>
    </w:p>
    <w:p w14:paraId="0B250CB0" w14:textId="76AC4272" w:rsidR="00B34A19" w:rsidRDefault="00F36E07" w:rsidP="00F36E07">
      <w:pPr>
        <w:pStyle w:val="Caption"/>
      </w:pPr>
      <w:bookmarkStart w:id="80" w:name="_Toc155551664"/>
      <w:r>
        <w:t xml:space="preserve">Chart </w:t>
      </w:r>
      <w:r w:rsidR="00000000">
        <w:fldChar w:fldCharType="begin"/>
      </w:r>
      <w:r w:rsidR="00000000">
        <w:instrText xml:space="preserve"> SEQ Chart \* ARABIC </w:instrText>
      </w:r>
      <w:r w:rsidR="00000000">
        <w:fldChar w:fldCharType="separate"/>
      </w:r>
      <w:r w:rsidR="00C4770A">
        <w:rPr>
          <w:noProof/>
        </w:rPr>
        <w:t>7</w:t>
      </w:r>
      <w:r w:rsidR="00000000">
        <w:rPr>
          <w:noProof/>
        </w:rPr>
        <w:fldChar w:fldCharType="end"/>
      </w:r>
      <w:r>
        <w:t>: Mass to actor frame time over unit count</w:t>
      </w:r>
      <w:bookmarkEnd w:id="80"/>
    </w:p>
    <w:p w14:paraId="19E9DC53" w14:textId="77777777" w:rsidR="00B34A19" w:rsidRDefault="00B34A19" w:rsidP="00CA24DB"/>
    <w:p w14:paraId="3F7E1115" w14:textId="77777777" w:rsidR="009F60E4" w:rsidRDefault="009F60E4" w:rsidP="009F60E4">
      <w:r>
        <w:t>Animation frame times vary a lot, this might be because of the kind of animations that are playing at that specific frame, for example an attacking animations might be more costly than an idle one. Or perhaps it is more costly while the animations are blending between each other.</w:t>
      </w:r>
    </w:p>
    <w:p w14:paraId="6262348F" w14:textId="77777777" w:rsidR="009F60E4" w:rsidRDefault="009F60E4" w:rsidP="009F60E4">
      <w:r>
        <w:t>We can see that the simple battle simulator needs a lot more frame time for animations compared to the Mass implementations. This is because in Mass, the furthest away units are instanced static meshes and don’t play any animations. This is definitely somewhat noticeable though, so the improved animation performance comes at a cost of quality in this case.</w:t>
      </w:r>
    </w:p>
    <w:p w14:paraId="6C873B4C" w14:textId="77777777" w:rsidR="009F60E4" w:rsidRDefault="009F60E4" w:rsidP="009F60E4">
      <w:r>
        <w:t>The animation sharing implementation greatly reduces animation frame time in all tests, which means that it works quite well.</w:t>
      </w:r>
    </w:p>
    <w:p w14:paraId="6FEBADF9" w14:textId="1FEFAFEB" w:rsidR="009F60E4" w:rsidRDefault="009F60E4" w:rsidP="00CA24DB">
      <w:r>
        <w:t>Vertex animations might be a better solution than animation sharing, since it would solve the issue of far away units not having animations and also delegate the animation work to the GPU.</w:t>
      </w:r>
    </w:p>
    <w:p w14:paraId="5A6C00EC" w14:textId="77777777" w:rsidR="00F36E07" w:rsidRDefault="003B641E" w:rsidP="00F36E07">
      <w:pPr>
        <w:keepNext/>
      </w:pPr>
      <w:r>
        <w:rPr>
          <w:noProof/>
        </w:rPr>
        <w:lastRenderedPageBreak/>
        <w:drawing>
          <wp:inline distT="0" distB="0" distL="0" distR="0" wp14:anchorId="4CE9048F" wp14:editId="3F7D048E">
            <wp:extent cx="5943600" cy="2453640"/>
            <wp:effectExtent l="0" t="0" r="0" b="3810"/>
            <wp:docPr id="1079973978" name="Chart 1">
              <a:extLst xmlns:a="http://schemas.openxmlformats.org/drawingml/2006/main">
                <a:ext uri="{FF2B5EF4-FFF2-40B4-BE49-F238E27FC236}">
                  <a16:creationId xmlns:a16="http://schemas.microsoft.com/office/drawing/2014/main" id="{A4EB4C9B-5758-DE6D-54F2-2F3CA2BA63B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9"/>
              </a:graphicData>
            </a:graphic>
          </wp:inline>
        </w:drawing>
      </w:r>
    </w:p>
    <w:p w14:paraId="07382BD7" w14:textId="6221D9E1" w:rsidR="00B648FE" w:rsidRDefault="00F36E07" w:rsidP="00F36E07">
      <w:pPr>
        <w:pStyle w:val="Caption"/>
      </w:pPr>
      <w:bookmarkStart w:id="81" w:name="_Toc155551665"/>
      <w:r>
        <w:t xml:space="preserve">Chart </w:t>
      </w:r>
      <w:r w:rsidR="00000000">
        <w:fldChar w:fldCharType="begin"/>
      </w:r>
      <w:r w:rsidR="00000000">
        <w:instrText xml:space="preserve"> SEQ Chart \* ARABIC </w:instrText>
      </w:r>
      <w:r w:rsidR="00000000">
        <w:fldChar w:fldCharType="separate"/>
      </w:r>
      <w:r w:rsidR="00C4770A">
        <w:rPr>
          <w:noProof/>
        </w:rPr>
        <w:t>8</w:t>
      </w:r>
      <w:r w:rsidR="00000000">
        <w:rPr>
          <w:noProof/>
        </w:rPr>
        <w:fldChar w:fldCharType="end"/>
      </w:r>
      <w:r>
        <w:t>: Animation frame time over unit count</w:t>
      </w:r>
      <w:bookmarkEnd w:id="81"/>
    </w:p>
    <w:p w14:paraId="2785DBDE" w14:textId="77777777" w:rsidR="00E34D84" w:rsidRPr="00E34D84" w:rsidRDefault="00E34D84" w:rsidP="00E34D84"/>
    <w:p w14:paraId="42B0FD24" w14:textId="5A1BA8A3" w:rsidR="00B648FE" w:rsidRDefault="00B648FE" w:rsidP="00B648FE">
      <w:pPr>
        <w:pStyle w:val="Heading2"/>
        <w:numPr>
          <w:ilvl w:val="0"/>
          <w:numId w:val="62"/>
        </w:numPr>
      </w:pPr>
      <w:bookmarkStart w:id="82" w:name="_Toc155520914"/>
      <w:r>
        <w:t>Game Thread Frame Time Composition</w:t>
      </w:r>
      <w:bookmarkEnd w:id="82"/>
    </w:p>
    <w:p w14:paraId="518A6CC0" w14:textId="7DBA6866" w:rsidR="0038438B" w:rsidRDefault="0038438B" w:rsidP="0038438B">
      <w:r>
        <w:t>Through the following graphs, we will take a look at which elements take the most time in the game thread, since that is our biggest bottleneck. These measurements are from the 800 vs 800 test, because that is about where the fps drops below 60 in all cases.</w:t>
      </w:r>
    </w:p>
    <w:p w14:paraId="7F889F0B" w14:textId="77777777" w:rsidR="00C4770A" w:rsidRDefault="00C4770A" w:rsidP="0038438B"/>
    <w:p w14:paraId="3E142B71" w14:textId="18117E52" w:rsidR="00C4770A" w:rsidRPr="0038438B" w:rsidRDefault="00C4770A" w:rsidP="0038438B">
      <w:r>
        <w:t>In the simple battle simulator, it is obvious that the character movement component is the biggest performance issue. Creating your own movement component and avoidance system might help with that. After that, target acquisition takes the most frame time.</w:t>
      </w:r>
    </w:p>
    <w:p w14:paraId="6AA3CE9C" w14:textId="77777777" w:rsidR="00F36E07" w:rsidRDefault="001D08A1" w:rsidP="00F36E07">
      <w:pPr>
        <w:keepNext/>
      </w:pPr>
      <w:r>
        <w:rPr>
          <w:noProof/>
        </w:rPr>
        <w:drawing>
          <wp:inline distT="0" distB="0" distL="0" distR="0" wp14:anchorId="77852948" wp14:editId="43D81636">
            <wp:extent cx="4572000" cy="2743200"/>
            <wp:effectExtent l="0" t="0" r="0" b="0"/>
            <wp:docPr id="1410429229" name="Chart 1">
              <a:extLst xmlns:a="http://schemas.openxmlformats.org/drawingml/2006/main">
                <a:ext uri="{FF2B5EF4-FFF2-40B4-BE49-F238E27FC236}">
                  <a16:creationId xmlns:a16="http://schemas.microsoft.com/office/drawing/2014/main" id="{BAC725C5-F5C2-4976-ACD4-B9BE2EABE10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0"/>
              </a:graphicData>
            </a:graphic>
          </wp:inline>
        </w:drawing>
      </w:r>
    </w:p>
    <w:p w14:paraId="43CC8276" w14:textId="20EA4511" w:rsidR="003B641E" w:rsidRDefault="00F36E07" w:rsidP="00F36E07">
      <w:pPr>
        <w:pStyle w:val="Caption"/>
      </w:pPr>
      <w:bookmarkStart w:id="83" w:name="_Toc155551666"/>
      <w:r>
        <w:t xml:space="preserve">Chart </w:t>
      </w:r>
      <w:r w:rsidR="00000000">
        <w:fldChar w:fldCharType="begin"/>
      </w:r>
      <w:r w:rsidR="00000000">
        <w:instrText xml:space="preserve"> SEQ Chart \* ARABIC </w:instrText>
      </w:r>
      <w:r w:rsidR="00000000">
        <w:fldChar w:fldCharType="separate"/>
      </w:r>
      <w:r w:rsidR="00C4770A">
        <w:rPr>
          <w:noProof/>
        </w:rPr>
        <w:t>9</w:t>
      </w:r>
      <w:r w:rsidR="00000000">
        <w:rPr>
          <w:noProof/>
        </w:rPr>
        <w:fldChar w:fldCharType="end"/>
      </w:r>
      <w:r>
        <w:t>: Game thread frame time distribution in the simple battle simulator with 800 vs 800 units</w:t>
      </w:r>
      <w:bookmarkEnd w:id="83"/>
    </w:p>
    <w:p w14:paraId="44915782" w14:textId="77777777" w:rsidR="00C4770A" w:rsidRDefault="00C4770A" w:rsidP="00C4770A">
      <w:r>
        <w:lastRenderedPageBreak/>
        <w:t>In the Mass battle simulator, target acquisition takes most of the frame time. This could be the result of a mistake in the implementation.</w:t>
      </w:r>
    </w:p>
    <w:p w14:paraId="0D3BA764" w14:textId="4D96BB6D" w:rsidR="00C4770A" w:rsidRDefault="00C4770A" w:rsidP="00CA24DB">
      <w:r>
        <w:t>It is also noticeable that the navigation starts taking a big chunk of frame time as well.</w:t>
      </w:r>
    </w:p>
    <w:p w14:paraId="3C73D31C" w14:textId="77777777" w:rsidR="00F36E07" w:rsidRDefault="001D08A1" w:rsidP="00F36E07">
      <w:pPr>
        <w:keepNext/>
      </w:pPr>
      <w:r>
        <w:rPr>
          <w:noProof/>
        </w:rPr>
        <w:drawing>
          <wp:inline distT="0" distB="0" distL="0" distR="0" wp14:anchorId="7F0980A5" wp14:editId="2A993E31">
            <wp:extent cx="4572000" cy="2743200"/>
            <wp:effectExtent l="0" t="0" r="0" b="0"/>
            <wp:docPr id="910226847" name="Chart 1">
              <a:extLst xmlns:a="http://schemas.openxmlformats.org/drawingml/2006/main">
                <a:ext uri="{FF2B5EF4-FFF2-40B4-BE49-F238E27FC236}">
                  <a16:creationId xmlns:a16="http://schemas.microsoft.com/office/drawing/2014/main" id="{F5D2DB68-81FB-4535-8D4B-D40E0D7B08F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1"/>
              </a:graphicData>
            </a:graphic>
          </wp:inline>
        </w:drawing>
      </w:r>
    </w:p>
    <w:p w14:paraId="1B8AD8F0" w14:textId="7A72095E" w:rsidR="00F36E07" w:rsidRDefault="00F36E07" w:rsidP="00F36E07">
      <w:pPr>
        <w:pStyle w:val="Caption"/>
      </w:pPr>
      <w:bookmarkStart w:id="84" w:name="_Toc155551667"/>
      <w:r>
        <w:t xml:space="preserve">Chart </w:t>
      </w:r>
      <w:r w:rsidR="00000000">
        <w:fldChar w:fldCharType="begin"/>
      </w:r>
      <w:r w:rsidR="00000000">
        <w:instrText xml:space="preserve"> SEQ Chart \* ARABIC </w:instrText>
      </w:r>
      <w:r w:rsidR="00000000">
        <w:fldChar w:fldCharType="separate"/>
      </w:r>
      <w:r w:rsidR="00C4770A">
        <w:rPr>
          <w:noProof/>
        </w:rPr>
        <w:t>10</w:t>
      </w:r>
      <w:r w:rsidR="00000000">
        <w:rPr>
          <w:noProof/>
        </w:rPr>
        <w:fldChar w:fldCharType="end"/>
      </w:r>
      <w:r w:rsidRPr="00A86A29">
        <w:t>: Game thread frame time distribution in the</w:t>
      </w:r>
      <w:r>
        <w:t xml:space="preserve"> mass</w:t>
      </w:r>
      <w:r w:rsidRPr="00A86A29">
        <w:t xml:space="preserve"> battle simulator with</w:t>
      </w:r>
      <w:r>
        <w:t xml:space="preserve"> </w:t>
      </w:r>
      <w:r w:rsidRPr="00A86A29">
        <w:t>800 vs 800 units</w:t>
      </w:r>
      <w:bookmarkEnd w:id="84"/>
    </w:p>
    <w:p w14:paraId="5ED18F22" w14:textId="77777777" w:rsidR="0038438B" w:rsidRDefault="0038438B" w:rsidP="00CA24DB"/>
    <w:p w14:paraId="2B0CCDD5" w14:textId="533079B0" w:rsidR="00C4770A" w:rsidRDefault="00C4770A" w:rsidP="00CA24DB">
      <w:r>
        <w:t>With the addition of multithreading, we can see that the distribution of frame time is much more even than before. However, target acquisition is still clearly the biggest chunk, while animation and navigation start to become very noticeable as well.</w:t>
      </w:r>
    </w:p>
    <w:p w14:paraId="3E66A673" w14:textId="77777777" w:rsidR="00C4770A" w:rsidRDefault="001D08A1" w:rsidP="00C4770A">
      <w:pPr>
        <w:keepNext/>
      </w:pPr>
      <w:r>
        <w:rPr>
          <w:noProof/>
        </w:rPr>
        <w:drawing>
          <wp:inline distT="0" distB="0" distL="0" distR="0" wp14:anchorId="0ECF1017" wp14:editId="38A909C3">
            <wp:extent cx="4572000" cy="2743200"/>
            <wp:effectExtent l="0" t="0" r="0" b="0"/>
            <wp:docPr id="577830447" name="Chart 1">
              <a:extLst xmlns:a="http://schemas.openxmlformats.org/drawingml/2006/main">
                <a:ext uri="{FF2B5EF4-FFF2-40B4-BE49-F238E27FC236}">
                  <a16:creationId xmlns:a16="http://schemas.microsoft.com/office/drawing/2014/main" id="{7ACC0049-5AF8-4ABC-967D-4688E6B0843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2"/>
              </a:graphicData>
            </a:graphic>
          </wp:inline>
        </w:drawing>
      </w:r>
    </w:p>
    <w:p w14:paraId="77087ECB" w14:textId="3F3F468E" w:rsidR="0038438B" w:rsidRDefault="00C4770A" w:rsidP="00C4770A">
      <w:pPr>
        <w:pStyle w:val="Caption"/>
      </w:pPr>
      <w:bookmarkStart w:id="85" w:name="_Toc155551668"/>
      <w:r>
        <w:t xml:space="preserve">Chart </w:t>
      </w:r>
      <w:r w:rsidR="00000000">
        <w:fldChar w:fldCharType="begin"/>
      </w:r>
      <w:r w:rsidR="00000000">
        <w:instrText xml:space="preserve"> SEQ Chart \* ARABIC </w:instrText>
      </w:r>
      <w:r w:rsidR="00000000">
        <w:fldChar w:fldCharType="separate"/>
      </w:r>
      <w:r>
        <w:rPr>
          <w:noProof/>
        </w:rPr>
        <w:t>11</w:t>
      </w:r>
      <w:r w:rsidR="00000000">
        <w:rPr>
          <w:noProof/>
        </w:rPr>
        <w:fldChar w:fldCharType="end"/>
      </w:r>
      <w:r>
        <w:t>: Game thread frame time distribution in the mass battle simulator with multithreading with 800 vs 800 units</w:t>
      </w:r>
      <w:bookmarkEnd w:id="85"/>
    </w:p>
    <w:p w14:paraId="75EC8567" w14:textId="64EFC70E" w:rsidR="001D08A1" w:rsidRDefault="00C4770A" w:rsidP="00CA24DB">
      <w:r>
        <w:lastRenderedPageBreak/>
        <w:t>Spatial partitioning resolves the scaling issue that target acquisition had. As a result, the biggest consumers of frame time are now animation and navigation.</w:t>
      </w:r>
    </w:p>
    <w:p w14:paraId="48F17F6D" w14:textId="77777777" w:rsidR="00C4770A" w:rsidRDefault="001D08A1" w:rsidP="00C4770A">
      <w:pPr>
        <w:keepNext/>
      </w:pPr>
      <w:r>
        <w:rPr>
          <w:noProof/>
        </w:rPr>
        <w:drawing>
          <wp:inline distT="0" distB="0" distL="0" distR="0" wp14:anchorId="6C27D567" wp14:editId="2E731452">
            <wp:extent cx="4572000" cy="2743200"/>
            <wp:effectExtent l="0" t="0" r="0" b="0"/>
            <wp:docPr id="917521512" name="Chart 1">
              <a:extLst xmlns:a="http://schemas.openxmlformats.org/drawingml/2006/main">
                <a:ext uri="{FF2B5EF4-FFF2-40B4-BE49-F238E27FC236}">
                  <a16:creationId xmlns:a16="http://schemas.microsoft.com/office/drawing/2014/main" id="{F12B9F8D-F088-461F-8C6C-ED44A8F784A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3"/>
              </a:graphicData>
            </a:graphic>
          </wp:inline>
        </w:drawing>
      </w:r>
    </w:p>
    <w:p w14:paraId="1B2F0431" w14:textId="3AE81415" w:rsidR="001D08A1" w:rsidRDefault="00C4770A" w:rsidP="00C4770A">
      <w:pPr>
        <w:pStyle w:val="Caption"/>
      </w:pPr>
      <w:bookmarkStart w:id="86" w:name="_Toc155551669"/>
      <w:r>
        <w:t xml:space="preserve">Chart </w:t>
      </w:r>
      <w:r w:rsidR="00000000">
        <w:fldChar w:fldCharType="begin"/>
      </w:r>
      <w:r w:rsidR="00000000">
        <w:instrText xml:space="preserve"> SEQ Chart \* ARABIC </w:instrText>
      </w:r>
      <w:r w:rsidR="00000000">
        <w:fldChar w:fldCharType="separate"/>
      </w:r>
      <w:r>
        <w:rPr>
          <w:noProof/>
        </w:rPr>
        <w:t>12</w:t>
      </w:r>
      <w:r w:rsidR="00000000">
        <w:rPr>
          <w:noProof/>
        </w:rPr>
        <w:fldChar w:fldCharType="end"/>
      </w:r>
      <w:r w:rsidRPr="008364AD">
        <w:t xml:space="preserve">: Game thread frame time distribution in the mass battle simulator with </w:t>
      </w:r>
      <w:r>
        <w:t>spatial partitioning</w:t>
      </w:r>
      <w:r w:rsidRPr="008364AD">
        <w:t xml:space="preserve"> with 800 vs 800 units</w:t>
      </w:r>
      <w:bookmarkEnd w:id="86"/>
    </w:p>
    <w:p w14:paraId="4356743F" w14:textId="77777777" w:rsidR="003F2D08" w:rsidRDefault="003F2D08" w:rsidP="00CA24DB"/>
    <w:p w14:paraId="6597B89D" w14:textId="6FCD1651" w:rsidR="00C4770A" w:rsidRDefault="00C4770A" w:rsidP="00CA24DB">
      <w:r>
        <w:t>With our final addition of animation sharing, we drastically reduce the frame time that animation takes. With the newest game thread bottleneck being the navigation.</w:t>
      </w:r>
    </w:p>
    <w:p w14:paraId="02183610" w14:textId="77777777" w:rsidR="00C4770A" w:rsidRDefault="003F2D08" w:rsidP="00C4770A">
      <w:pPr>
        <w:keepNext/>
      </w:pPr>
      <w:r>
        <w:rPr>
          <w:noProof/>
        </w:rPr>
        <w:drawing>
          <wp:inline distT="0" distB="0" distL="0" distR="0" wp14:anchorId="4B718876" wp14:editId="5D8CEDB5">
            <wp:extent cx="4572000" cy="2743200"/>
            <wp:effectExtent l="0" t="0" r="0" b="0"/>
            <wp:docPr id="2113832325" name="Chart 1">
              <a:extLst xmlns:a="http://schemas.openxmlformats.org/drawingml/2006/main">
                <a:ext uri="{FF2B5EF4-FFF2-40B4-BE49-F238E27FC236}">
                  <a16:creationId xmlns:a16="http://schemas.microsoft.com/office/drawing/2014/main" id="{4A0080B1-13A2-447D-AA63-3BF7A5A1B0B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4"/>
              </a:graphicData>
            </a:graphic>
          </wp:inline>
        </w:drawing>
      </w:r>
    </w:p>
    <w:p w14:paraId="7EC2D2C0" w14:textId="5240E912" w:rsidR="003F2D08" w:rsidRDefault="00C4770A" w:rsidP="00C4770A">
      <w:pPr>
        <w:pStyle w:val="Caption"/>
      </w:pPr>
      <w:bookmarkStart w:id="87" w:name="_Toc155551670"/>
      <w:r>
        <w:t xml:space="preserve">Chart </w:t>
      </w:r>
      <w:r w:rsidR="00000000">
        <w:fldChar w:fldCharType="begin"/>
      </w:r>
      <w:r w:rsidR="00000000">
        <w:instrText xml:space="preserve"> SEQ Chart \* ARABIC </w:instrText>
      </w:r>
      <w:r w:rsidR="00000000">
        <w:fldChar w:fldCharType="separate"/>
      </w:r>
      <w:r>
        <w:rPr>
          <w:noProof/>
        </w:rPr>
        <w:t>13</w:t>
      </w:r>
      <w:r w:rsidR="00000000">
        <w:rPr>
          <w:noProof/>
        </w:rPr>
        <w:fldChar w:fldCharType="end"/>
      </w:r>
      <w:r w:rsidRPr="00DC3595">
        <w:t xml:space="preserve">: Game thread frame time distribution in the mass battle simulator with </w:t>
      </w:r>
      <w:r>
        <w:t>animation sharing</w:t>
      </w:r>
      <w:r w:rsidRPr="00DC3595">
        <w:t xml:space="preserve"> with 800 vs 800 units</w:t>
      </w:r>
      <w:bookmarkEnd w:id="87"/>
    </w:p>
    <w:p w14:paraId="6E6E6AE6" w14:textId="5E72FE38" w:rsidR="00F7278D" w:rsidRDefault="00F7278D">
      <w:r>
        <w:br w:type="page"/>
      </w:r>
    </w:p>
    <w:p w14:paraId="32F48FC8" w14:textId="0572BF5C" w:rsidR="006D40D7" w:rsidRDefault="006D40D7" w:rsidP="006D40D7">
      <w:pPr>
        <w:pStyle w:val="Heading2"/>
        <w:numPr>
          <w:ilvl w:val="0"/>
          <w:numId w:val="62"/>
        </w:numPr>
      </w:pPr>
      <w:bookmarkStart w:id="88" w:name="_Toc155520915"/>
      <w:r>
        <w:lastRenderedPageBreak/>
        <w:t>Summary</w:t>
      </w:r>
      <w:bookmarkEnd w:id="88"/>
    </w:p>
    <w:p w14:paraId="7045B60F" w14:textId="244F4AB4" w:rsidR="00102E74" w:rsidRDefault="00102E74" w:rsidP="00102E74">
      <w:r>
        <w:t xml:space="preserve">With all these results we can now verify if </w:t>
      </w:r>
      <w:r w:rsidR="002648C1">
        <w:t>the</w:t>
      </w:r>
      <w:r>
        <w:t xml:space="preserve"> hypotheses were wrong or right.</w:t>
      </w:r>
    </w:p>
    <w:p w14:paraId="157FEE77" w14:textId="79348E58" w:rsidR="00B648FE" w:rsidRDefault="00102E74" w:rsidP="00102E74">
      <w:r>
        <w:t xml:space="preserve">We can conclude that with our implementations, we cannot simulate </w:t>
      </w:r>
      <w:r w:rsidR="006D40D7">
        <w:t>20 000 units at 30 fps</w:t>
      </w:r>
      <w:r>
        <w:t>.</w:t>
      </w:r>
    </w:p>
    <w:p w14:paraId="4015B604" w14:textId="60BD5B4D" w:rsidR="00102E74" w:rsidRDefault="00102E74" w:rsidP="00CA24DB">
      <w:r>
        <w:t>Using</w:t>
      </w:r>
      <w:r w:rsidRPr="00102E74">
        <w:t xml:space="preserve"> </w:t>
      </w:r>
      <w:r w:rsidRPr="000E675C">
        <w:t>Unreal Engine’s Mass</w:t>
      </w:r>
      <w:r>
        <w:t xml:space="preserve"> system, does increase overall performance if you take away the target acquisition aspect of the simulation, however, our Mass implementation seems to decrease the performance of that target acquisition.</w:t>
      </w:r>
    </w:p>
    <w:p w14:paraId="3BFF1469" w14:textId="1C5AE649" w:rsidR="00102E74" w:rsidRDefault="00102E74" w:rsidP="00CA24DB">
      <w:r>
        <w:t>Multithreading does improve overall performance when combined with Mass.</w:t>
      </w:r>
    </w:p>
    <w:p w14:paraId="6F69C6D2" w14:textId="4EC3D6D1" w:rsidR="00102E74" w:rsidRDefault="00102E74" w:rsidP="00CA24DB">
      <w:r>
        <w:t xml:space="preserve">Octree spatial partitioning does reduce frame time needed for target acquisition by </w:t>
      </w:r>
      <w:r w:rsidR="00F7278D">
        <w:t>improving how well it scales with unit count.</w:t>
      </w:r>
    </w:p>
    <w:p w14:paraId="6523E594" w14:textId="19C6C269" w:rsidR="00B648FE" w:rsidRDefault="00F7278D" w:rsidP="00CA24DB">
      <w:r>
        <w:t>Animation sharing does reduce animation frame time.</w:t>
      </w:r>
    </w:p>
    <w:p w14:paraId="686A1685" w14:textId="2DFD4148" w:rsidR="00CA24DB" w:rsidRPr="00794208" w:rsidRDefault="00CA24DB" w:rsidP="00CA24DB">
      <w:r>
        <w:br w:type="page"/>
      </w:r>
    </w:p>
    <w:p w14:paraId="3C2F9225" w14:textId="77777777" w:rsidR="000D5C84" w:rsidRDefault="000D5C84" w:rsidP="000D5C84">
      <w:pPr>
        <w:pStyle w:val="Heading1"/>
      </w:pPr>
      <w:bookmarkStart w:id="89" w:name="_Toc155520916"/>
      <w:r>
        <w:lastRenderedPageBreak/>
        <w:t>Conclusion</w:t>
      </w:r>
      <w:bookmarkEnd w:id="89"/>
    </w:p>
    <w:p w14:paraId="2943FFCA" w14:textId="7FD13E82" w:rsidR="00F7278D" w:rsidRDefault="00F7278D" w:rsidP="000D5C84">
      <w:r>
        <w:t>While we didn’t reach the target we expected when forming our hypotheses, we still gained some interesting insights</w:t>
      </w:r>
      <w:r w:rsidR="009230A6">
        <w:t xml:space="preserve"> from our case study</w:t>
      </w:r>
      <w:r>
        <w:t xml:space="preserve"> on how to optimize huge battles in a video game:</w:t>
      </w:r>
    </w:p>
    <w:p w14:paraId="345C991F" w14:textId="039C8C72" w:rsidR="00F7278D" w:rsidRDefault="00F7278D" w:rsidP="00F7278D">
      <w:pPr>
        <w:pStyle w:val="ListParagraph"/>
        <w:numPr>
          <w:ilvl w:val="0"/>
          <w:numId w:val="64"/>
        </w:numPr>
      </w:pPr>
      <w:r>
        <w:t>First of all, the game thread is the primary bottleneck in a battle simulator game.</w:t>
      </w:r>
      <w:r>
        <w:br/>
      </w:r>
    </w:p>
    <w:p w14:paraId="57EB21B8" w14:textId="5176E611" w:rsidR="00F7278D" w:rsidRDefault="00F7278D" w:rsidP="00F7278D">
      <w:pPr>
        <w:pStyle w:val="ListParagraph"/>
        <w:numPr>
          <w:ilvl w:val="0"/>
          <w:numId w:val="64"/>
        </w:numPr>
      </w:pPr>
      <w:r>
        <w:t>Secondly, spatial partitioning is extremely important in simulations with thousands of units.</w:t>
      </w:r>
      <w:r>
        <w:br/>
      </w:r>
    </w:p>
    <w:p w14:paraId="727974D8" w14:textId="37AAB121" w:rsidR="00F7278D" w:rsidRDefault="00F7278D" w:rsidP="00F7278D">
      <w:pPr>
        <w:pStyle w:val="ListParagraph"/>
        <w:numPr>
          <w:ilvl w:val="0"/>
          <w:numId w:val="64"/>
        </w:numPr>
      </w:pPr>
      <w:r>
        <w:t>A data oriented system has the potential of increasing overall performance, and makes it easier to optimize other aspects, like multithreading especially.</w:t>
      </w:r>
    </w:p>
    <w:p w14:paraId="4D680A16" w14:textId="77777777" w:rsidR="00DC3B3B" w:rsidRDefault="00DC3B3B" w:rsidP="00DC3B3B"/>
    <w:p w14:paraId="0DE863DE" w14:textId="01798CBB" w:rsidR="00F7278D" w:rsidRDefault="00DC3B3B" w:rsidP="000D5C84">
      <w:r>
        <w:t xml:space="preserve">We also </w:t>
      </w:r>
      <w:r w:rsidR="009230A6">
        <w:t>have</w:t>
      </w:r>
      <w:r>
        <w:t xml:space="preserve"> a</w:t>
      </w:r>
      <w:r w:rsidR="009230A6">
        <w:t>n</w:t>
      </w:r>
      <w:r>
        <w:t xml:space="preserve"> example of the usage of Mass available now, which other people can use to learn how the system works.</w:t>
      </w:r>
    </w:p>
    <w:p w14:paraId="1DBFC80C" w14:textId="60C43CFB" w:rsidR="00977BF1" w:rsidRDefault="00977BF1" w:rsidP="000D5C84">
      <w:r>
        <w:t xml:space="preserve">If your game has different requirements than this case study, you will be able to do more specific optimizations. For example, if your battlefield does not have any obstacles, you could completely remove navigation. If it fits the battle, you could also group your units together in squads, which could also </w:t>
      </w:r>
      <w:r w:rsidR="00606858">
        <w:t>give a huge boost to game thread performance.</w:t>
      </w:r>
      <w:r w:rsidR="00D3038D">
        <w:t xml:space="preserve"> </w:t>
      </w:r>
      <w:r w:rsidR="00D3038D">
        <w:fldChar w:fldCharType="begin"/>
      </w:r>
      <w:r w:rsidR="00C7645D">
        <w:instrText xml:space="preserve"> ADDIN ZOTERO_ITEM CSL_CITATION {"citationID":"hp5I5mLa","properties":{"formattedCitation":"[54]","plainCitation":"[54]","noteIndex":0},"citationItems":[{"id":72,"uris":["http://zotero.org/users/12779847/items/PC4V2M7V"],"itemData":{"id":72,"type":"post","container-title":"r/unrealengine","genre":"Reddit Post","title":"Optimizations For High Unit Count AI","URL":"www.reddit.com/r/unrealengine/comments/dmockq/optimizations_for_high_unit_count_ai/","author":[{"literal":"Phantomx1024"}],"accessed":{"date-parts":[["2023",10,21]]},"issued":{"date-parts":[["2019",10,24]]}}}],"schema":"https://github.com/citation-style-language/schema/raw/master/csl-citation.json"} </w:instrText>
      </w:r>
      <w:r w:rsidR="00D3038D">
        <w:fldChar w:fldCharType="separate"/>
      </w:r>
      <w:r w:rsidR="00C7645D" w:rsidRPr="00C7645D">
        <w:rPr>
          <w:rFonts w:ascii="Calibri" w:hAnsi="Calibri" w:cs="Calibri"/>
        </w:rPr>
        <w:t>[54]</w:t>
      </w:r>
      <w:r w:rsidR="00D3038D">
        <w:fldChar w:fldCharType="end"/>
      </w:r>
    </w:p>
    <w:p w14:paraId="4DEA0958" w14:textId="5C3D553C" w:rsidR="003C4C6D" w:rsidRDefault="00977BF1" w:rsidP="000D5C84">
      <w:r>
        <w:t>Reducing tick rate of certain operations like target acquisition and navigation</w:t>
      </w:r>
      <w:r w:rsidR="00606858">
        <w:t>,</w:t>
      </w:r>
      <w:r>
        <w:t xml:space="preserve"> could also make an immense impact on performance at the cost of simulation accuracy of course. In many cases however, it will be worth it.</w:t>
      </w:r>
    </w:p>
    <w:p w14:paraId="267559C0" w14:textId="77777777" w:rsidR="002E1349" w:rsidRDefault="002E1349">
      <w:pPr>
        <w:rPr>
          <w:rFonts w:asciiTheme="majorHAnsi" w:eastAsiaTheme="majorEastAsia" w:hAnsiTheme="majorHAnsi" w:cstheme="majorBidi"/>
          <w:color w:val="1F4E79" w:themeColor="accent1" w:themeShade="80"/>
          <w:sz w:val="36"/>
          <w:szCs w:val="36"/>
        </w:rPr>
      </w:pPr>
      <w:r>
        <w:br w:type="page"/>
      </w:r>
    </w:p>
    <w:p w14:paraId="4E1528F2" w14:textId="39BF1AB0" w:rsidR="00CA24DB" w:rsidRDefault="00CA24DB" w:rsidP="00CA24DB">
      <w:pPr>
        <w:pStyle w:val="Heading1"/>
      </w:pPr>
      <w:bookmarkStart w:id="90" w:name="_Toc155520917"/>
      <w:r>
        <w:lastRenderedPageBreak/>
        <w:t>Future work</w:t>
      </w:r>
      <w:bookmarkEnd w:id="90"/>
    </w:p>
    <w:p w14:paraId="40EC8541" w14:textId="77777777" w:rsidR="00977BF1" w:rsidRDefault="00F7278D" w:rsidP="001D5823">
      <w:r>
        <w:t>There is a lot of potential future work that can be done on the basis of this study.</w:t>
      </w:r>
    </w:p>
    <w:p w14:paraId="5CA29842" w14:textId="660DF7E9" w:rsidR="00F7278D" w:rsidRDefault="00977BF1" w:rsidP="001D5823">
      <w:r>
        <w:t>You could delve deeper into most aspects that were applied in the case study. For example, you could try out many different spatial partitioning structures and measure which ones have the biggest impact on performance in which situations. Or you could go deeper into Mass or other data oriented systems, to try and make the most optimal use of it.</w:t>
      </w:r>
    </w:p>
    <w:p w14:paraId="543A2BE2" w14:textId="434D2D75" w:rsidR="00977BF1" w:rsidRDefault="00977BF1" w:rsidP="001D5823">
      <w:r>
        <w:t>This case study could also be expanded by continuing to optimize here. The two things that would probably have the biggest impact would be to optimize navigation, since that seems to be a big consumer of frame time. Another optimization would be to use vertex animations and only instanced static meshes to render the Mass entities. This could potentially even be combined with Niagara’s rendering system to try and get the best possible rendering performance.</w:t>
      </w:r>
    </w:p>
    <w:p w14:paraId="4E65BCB5" w14:textId="44ED3706" w:rsidR="00AA7859" w:rsidRDefault="00AA7859" w:rsidP="001D5823">
      <w:r>
        <w:t xml:space="preserve">There could also be a study on how to add projectiles to the simulation. This is quite a big addition, since you might need hit detection, efficient spawning of entities, </w:t>
      </w:r>
      <w:proofErr w:type="spellStart"/>
      <w:r>
        <w:t>etc</w:t>
      </w:r>
      <w:proofErr w:type="spellEnd"/>
      <w:r>
        <w:t>…</w:t>
      </w:r>
    </w:p>
    <w:p w14:paraId="326A85A8" w14:textId="495B0E21" w:rsidR="00CA24DB" w:rsidRDefault="00AA7859" w:rsidP="00CA24DB">
      <w:r>
        <w:t>Another big topic that could be its own research project, is GPU programming. This is how the biggest battle simulator on the market, Ultimate Epic Battle Simulator, achieves millions of units in a single battle. It is a very complex topic, but could definitely pay off.</w:t>
      </w:r>
    </w:p>
    <w:p w14:paraId="3B9652DA" w14:textId="77777777" w:rsidR="00CA24DB" w:rsidRDefault="00CA24DB" w:rsidP="00CA24DB">
      <w:pPr>
        <w:rPr>
          <w:rFonts w:asciiTheme="majorHAnsi" w:eastAsiaTheme="majorEastAsia" w:hAnsiTheme="majorHAnsi" w:cstheme="majorBidi"/>
          <w:color w:val="1F4E79" w:themeColor="accent1" w:themeShade="80"/>
          <w:sz w:val="36"/>
          <w:szCs w:val="36"/>
        </w:rPr>
      </w:pPr>
      <w:r>
        <w:br w:type="page"/>
      </w:r>
    </w:p>
    <w:p w14:paraId="10F5405A" w14:textId="021EAB2D" w:rsidR="00CA24DB" w:rsidRDefault="001D5823" w:rsidP="00CA24DB">
      <w:pPr>
        <w:pStyle w:val="Heading1"/>
      </w:pPr>
      <w:bookmarkStart w:id="91" w:name="_Toc155520918"/>
      <w:r>
        <w:lastRenderedPageBreak/>
        <w:t xml:space="preserve">Critical </w:t>
      </w:r>
      <w:r w:rsidR="00CA24DB">
        <w:t>Reflection</w:t>
      </w:r>
      <w:bookmarkEnd w:id="91"/>
    </w:p>
    <w:p w14:paraId="7CA2E2E9" w14:textId="6DD9352E" w:rsidR="00074958" w:rsidRDefault="00074958" w:rsidP="00CA24DB">
      <w:r>
        <w:t>Overall I am happy with what I accomplished during this research project. However, I really wish I had more time to fully optimize the battle simulator and reach my goal of 20 000 agents fighting each other.</w:t>
      </w:r>
    </w:p>
    <w:p w14:paraId="31F9647E" w14:textId="53F44531" w:rsidR="00BB10D7" w:rsidRDefault="00074958" w:rsidP="00074958">
      <w:r>
        <w:t>I also would have liked to take more time to explore Mass further since I only scraped the surface.</w:t>
      </w:r>
    </w:p>
    <w:p w14:paraId="637526DD" w14:textId="105F8192" w:rsidR="00074958" w:rsidRDefault="00BB10D7" w:rsidP="00CA24DB">
      <w:r>
        <w:t xml:space="preserve">I underestimated how much work the </w:t>
      </w:r>
      <w:r w:rsidR="00074958">
        <w:t>CPU</w:t>
      </w:r>
      <w:r>
        <w:t xml:space="preserve"> needs to do </w:t>
      </w:r>
      <w:r w:rsidR="00074958">
        <w:t>for animations and rendering as a whole.</w:t>
      </w:r>
    </w:p>
    <w:p w14:paraId="40BF3032" w14:textId="2C86786C" w:rsidR="00074958" w:rsidRDefault="00074958" w:rsidP="00CA24DB">
      <w:r>
        <w:t>I learned a lot about Mass and how a data oriented system can be implemented in a game engine. I would like to take the time to also look into Unity DOTS, and compare the two systems.</w:t>
      </w:r>
    </w:p>
    <w:p w14:paraId="495382AD" w14:textId="45467DB9" w:rsidR="00CA24DB" w:rsidRDefault="00074958" w:rsidP="00CA24DB">
      <w:r>
        <w:t>I also learned how to use the Unreal Engine source code to understand how their systems work, since that was my main source of information about Mass, because there are very few tutorials and documentation about more advanced Mass aspects.</w:t>
      </w:r>
    </w:p>
    <w:p w14:paraId="23C8F1DA" w14:textId="77777777" w:rsidR="00CA24DB" w:rsidRDefault="00CA24DB" w:rsidP="00CA24DB">
      <w:pPr>
        <w:rPr>
          <w:rFonts w:asciiTheme="majorHAnsi" w:eastAsiaTheme="majorEastAsia" w:hAnsiTheme="majorHAnsi" w:cstheme="majorBidi"/>
          <w:color w:val="1F4E79" w:themeColor="accent1" w:themeShade="80"/>
          <w:sz w:val="36"/>
          <w:szCs w:val="36"/>
        </w:rPr>
      </w:pPr>
      <w:r>
        <w:br w:type="page"/>
      </w:r>
    </w:p>
    <w:p w14:paraId="7F00D9FC" w14:textId="77777777" w:rsidR="000D5C84" w:rsidRDefault="000D5C84" w:rsidP="000D5C84">
      <w:pPr>
        <w:pStyle w:val="Heading1"/>
      </w:pPr>
      <w:bookmarkStart w:id="92" w:name="_Toc155520919"/>
      <w:r>
        <w:lastRenderedPageBreak/>
        <w:t>References</w:t>
      </w:r>
      <w:bookmarkEnd w:id="92"/>
    </w:p>
    <w:p w14:paraId="3D4563B1" w14:textId="35EF9614" w:rsidR="00C7645D" w:rsidRDefault="00D3038D" w:rsidP="00C7645D">
      <w:pPr>
        <w:pStyle w:val="Bibliography"/>
      </w:pPr>
      <w:r>
        <w:fldChar w:fldCharType="begin"/>
      </w:r>
      <w:r>
        <w:instrText xml:space="preserve"> ADDIN ZOTERO_BIBL {"uncited":[],"omitted":[],"custom":[]} CSL_BIBLIOGRAPHY </w:instrText>
      </w:r>
      <w:r>
        <w:fldChar w:fldCharType="separate"/>
      </w:r>
      <w:r w:rsidR="00C7645D">
        <w:t>[1]</w:t>
      </w:r>
      <w:r w:rsidR="00C7645D">
        <w:tab/>
      </w:r>
      <w:proofErr w:type="spellStart"/>
      <w:r w:rsidR="00C7645D">
        <w:rPr>
          <w:i/>
          <w:iCs/>
        </w:rPr>
        <w:t>CppCon</w:t>
      </w:r>
      <w:proofErr w:type="spellEnd"/>
      <w:r w:rsidR="00C7645D">
        <w:rPr>
          <w:i/>
          <w:iCs/>
        </w:rPr>
        <w:t xml:space="preserve"> 2014: Mike Acton ‘Data-Oriented Design and C++’</w:t>
      </w:r>
      <w:r w:rsidR="00C7645D">
        <w:t xml:space="preserve">, (Sep. 30, 2014). [Online Video]. Available: </w:t>
      </w:r>
      <w:hyperlink r:id="rId75" w:history="1">
        <w:r w:rsidR="00C7645D" w:rsidRPr="003D33A8">
          <w:rPr>
            <w:rStyle w:val="Hyperlink"/>
          </w:rPr>
          <w:t>https://www.youtube.com/watch?v=rX0ItVEVjHc</w:t>
        </w:r>
      </w:hyperlink>
    </w:p>
    <w:p w14:paraId="2A0E5186" w14:textId="49178C9E" w:rsidR="00C7645D" w:rsidRDefault="00C7645D" w:rsidP="00C7645D">
      <w:pPr>
        <w:pStyle w:val="Bibliography"/>
      </w:pPr>
      <w:r>
        <w:t>[2]</w:t>
      </w:r>
      <w:r>
        <w:tab/>
      </w:r>
      <w:proofErr w:type="spellStart"/>
      <w:r>
        <w:rPr>
          <w:i/>
          <w:iCs/>
        </w:rPr>
        <w:t>CppCon</w:t>
      </w:r>
      <w:proofErr w:type="spellEnd"/>
      <w:r>
        <w:rPr>
          <w:i/>
          <w:iCs/>
        </w:rPr>
        <w:t xml:space="preserve"> 2018: Stoyan Nikolov “OOP Is Dead, Long Live Data-oriented Design”</w:t>
      </w:r>
      <w:r>
        <w:t xml:space="preserve">, (Oct. 26, 2018). [Online Video]. Available: </w:t>
      </w:r>
      <w:hyperlink r:id="rId76" w:history="1">
        <w:r w:rsidRPr="003D33A8">
          <w:rPr>
            <w:rStyle w:val="Hyperlink"/>
          </w:rPr>
          <w:t>https://www.youtube.com/watch?v=yy8jQgmhbAU</w:t>
        </w:r>
      </w:hyperlink>
    </w:p>
    <w:p w14:paraId="025A3B74" w14:textId="43243B2D" w:rsidR="00C7645D" w:rsidRDefault="00C7645D" w:rsidP="00C7645D">
      <w:pPr>
        <w:pStyle w:val="Bibliography"/>
      </w:pPr>
      <w:r>
        <w:t>[3]</w:t>
      </w:r>
      <w:r>
        <w:tab/>
        <w:t xml:space="preserve">‘Data-oriented design’, </w:t>
      </w:r>
      <w:r>
        <w:rPr>
          <w:i/>
          <w:iCs/>
        </w:rPr>
        <w:t>Wikipedia</w:t>
      </w:r>
      <w:r>
        <w:t xml:space="preserve">. Oct. 03, 2023. [Online]. Available: </w:t>
      </w:r>
      <w:hyperlink r:id="rId77" w:history="1">
        <w:r w:rsidRPr="003D33A8">
          <w:rPr>
            <w:rStyle w:val="Hyperlink"/>
          </w:rPr>
          <w:t>https://en.wikipedia.org/w/index.php?title=Data-oriented_design&amp;oldid=1178464448</w:t>
        </w:r>
      </w:hyperlink>
    </w:p>
    <w:p w14:paraId="5AA78657" w14:textId="240D7395" w:rsidR="00C7645D" w:rsidRDefault="00C7645D" w:rsidP="00C7645D">
      <w:pPr>
        <w:pStyle w:val="Bibliography"/>
      </w:pPr>
      <w:r>
        <w:t>[4]</w:t>
      </w:r>
      <w:r>
        <w:tab/>
        <w:t xml:space="preserve">‘Entity component system’, </w:t>
      </w:r>
      <w:r>
        <w:rPr>
          <w:i/>
          <w:iCs/>
        </w:rPr>
        <w:t>Wikipedia</w:t>
      </w:r>
      <w:r>
        <w:t xml:space="preserve">. Dec. 20, 2023. [Online]. Available: </w:t>
      </w:r>
      <w:hyperlink r:id="rId78" w:history="1">
        <w:r w:rsidRPr="003D33A8">
          <w:rPr>
            <w:rStyle w:val="Hyperlink"/>
          </w:rPr>
          <w:t>https://en.wikipedia.org/w/index.php?title=Entity_component_system&amp;oldid=1190943102</w:t>
        </w:r>
      </w:hyperlink>
    </w:p>
    <w:p w14:paraId="67D99019" w14:textId="7FB2248D" w:rsidR="00C7645D" w:rsidRDefault="00C7645D" w:rsidP="00C7645D">
      <w:pPr>
        <w:pStyle w:val="Bibliography"/>
      </w:pPr>
      <w:r>
        <w:t>[5]</w:t>
      </w:r>
      <w:r>
        <w:tab/>
      </w:r>
      <w:r>
        <w:rPr>
          <w:i/>
          <w:iCs/>
        </w:rPr>
        <w:t>The ECS Architecture - Performance in UE4</w:t>
      </w:r>
      <w:r>
        <w:t xml:space="preserve">, (Feb. 06, 2021). [Online Video]. Available: </w:t>
      </w:r>
      <w:hyperlink r:id="rId79" w:history="1">
        <w:r w:rsidRPr="003D33A8">
          <w:rPr>
            <w:rStyle w:val="Hyperlink"/>
          </w:rPr>
          <w:t>https://www.youtube.com/watch?v=kXd0VDZDSks</w:t>
        </w:r>
      </w:hyperlink>
    </w:p>
    <w:p w14:paraId="2079ED6B" w14:textId="2B858C06" w:rsidR="00C7645D" w:rsidRPr="00C7645D" w:rsidRDefault="00C7645D" w:rsidP="00C7645D">
      <w:pPr>
        <w:pStyle w:val="Bibliography"/>
        <w:rPr>
          <w:lang w:val="fr-BE"/>
        </w:rPr>
      </w:pPr>
      <w:r>
        <w:t>[6]</w:t>
      </w:r>
      <w:r>
        <w:tab/>
        <w:t>‘</w:t>
      </w:r>
      <w:proofErr w:type="spellStart"/>
      <w:r>
        <w:t>MassEntity</w:t>
      </w:r>
      <w:proofErr w:type="spellEnd"/>
      <w:r>
        <w:t xml:space="preserve"> Overview’. Accessed: Oct. 21, 2023. [Online]. </w:t>
      </w:r>
      <w:proofErr w:type="spellStart"/>
      <w:r w:rsidRPr="00C7645D">
        <w:rPr>
          <w:lang w:val="fr-BE"/>
        </w:rPr>
        <w:t>Available</w:t>
      </w:r>
      <w:proofErr w:type="spellEnd"/>
      <w:r w:rsidRPr="00C7645D">
        <w:rPr>
          <w:lang w:val="fr-BE"/>
        </w:rPr>
        <w:t xml:space="preserve">: </w:t>
      </w:r>
      <w:hyperlink r:id="rId80" w:history="1">
        <w:r w:rsidRPr="00003ACD">
          <w:rPr>
            <w:rStyle w:val="Hyperlink"/>
            <w:lang w:val="fr-BE"/>
          </w:rPr>
          <w:t>https://docs.unrealengine.com/5.2/en-US/overview-of-mass-entity-in-unreal-engine/</w:t>
        </w:r>
      </w:hyperlink>
    </w:p>
    <w:p w14:paraId="0095EFA7" w14:textId="0E514ED9" w:rsidR="00C7645D" w:rsidRPr="00C7645D" w:rsidRDefault="00C7645D" w:rsidP="00C7645D">
      <w:pPr>
        <w:pStyle w:val="Bibliography"/>
        <w:rPr>
          <w:lang w:val="fr-BE"/>
        </w:rPr>
      </w:pPr>
      <w:r>
        <w:t>[7]</w:t>
      </w:r>
      <w:r>
        <w:tab/>
        <w:t xml:space="preserve">‘Community Mass Sample’, </w:t>
      </w:r>
      <w:proofErr w:type="spellStart"/>
      <w:r>
        <w:t>Github</w:t>
      </w:r>
      <w:proofErr w:type="spellEnd"/>
      <w:r>
        <w:t xml:space="preserve">. [Online]. </w:t>
      </w:r>
      <w:proofErr w:type="spellStart"/>
      <w:r w:rsidRPr="00C7645D">
        <w:rPr>
          <w:lang w:val="fr-BE"/>
        </w:rPr>
        <w:t>Available</w:t>
      </w:r>
      <w:proofErr w:type="spellEnd"/>
      <w:r w:rsidRPr="00C7645D">
        <w:rPr>
          <w:lang w:val="fr-BE"/>
        </w:rPr>
        <w:t xml:space="preserve">: </w:t>
      </w:r>
      <w:hyperlink r:id="rId81" w:history="1">
        <w:r w:rsidRPr="00003ACD">
          <w:rPr>
            <w:rStyle w:val="Hyperlink"/>
            <w:lang w:val="fr-BE"/>
          </w:rPr>
          <w:t>https://github.com/Megafunk/MassSample</w:t>
        </w:r>
      </w:hyperlink>
    </w:p>
    <w:p w14:paraId="13177B9D" w14:textId="10C9E3CD" w:rsidR="00C7645D" w:rsidRPr="00C7645D" w:rsidRDefault="00C7645D" w:rsidP="00C7645D">
      <w:pPr>
        <w:pStyle w:val="Bibliography"/>
        <w:rPr>
          <w:lang w:val="fr-BE"/>
        </w:rPr>
      </w:pPr>
      <w:r>
        <w:t>[8]</w:t>
      </w:r>
      <w:r>
        <w:tab/>
        <w:t xml:space="preserve">‘On All Fronts’, </w:t>
      </w:r>
      <w:proofErr w:type="spellStart"/>
      <w:r>
        <w:t>Github</w:t>
      </w:r>
      <w:proofErr w:type="spellEnd"/>
      <w:r>
        <w:t xml:space="preserve">. [Online]. </w:t>
      </w:r>
      <w:proofErr w:type="spellStart"/>
      <w:r w:rsidRPr="00C7645D">
        <w:rPr>
          <w:lang w:val="fr-BE"/>
        </w:rPr>
        <w:t>Available</w:t>
      </w:r>
      <w:proofErr w:type="spellEnd"/>
      <w:r w:rsidRPr="00C7645D">
        <w:rPr>
          <w:lang w:val="fr-BE"/>
        </w:rPr>
        <w:t xml:space="preserve">: </w:t>
      </w:r>
      <w:hyperlink r:id="rId82" w:history="1">
        <w:r w:rsidRPr="00003ACD">
          <w:rPr>
            <w:rStyle w:val="Hyperlink"/>
            <w:lang w:val="fr-BE"/>
          </w:rPr>
          <w:t>https://github.com/HaywireInteractive/OnAllFronts-Public</w:t>
        </w:r>
      </w:hyperlink>
    </w:p>
    <w:p w14:paraId="06EDF461" w14:textId="303DD0EC" w:rsidR="00C7645D" w:rsidRPr="00003ACD" w:rsidRDefault="00C7645D" w:rsidP="00C7645D">
      <w:pPr>
        <w:pStyle w:val="Bibliography"/>
        <w:rPr>
          <w:lang w:val="en-GB"/>
        </w:rPr>
      </w:pPr>
      <w:r w:rsidRPr="00C7645D">
        <w:rPr>
          <w:lang w:val="fr-BE"/>
        </w:rPr>
        <w:t>[9]</w:t>
      </w:r>
      <w:r w:rsidRPr="00C7645D">
        <w:rPr>
          <w:lang w:val="fr-BE"/>
        </w:rPr>
        <w:tab/>
        <w:t>‘</w:t>
      </w:r>
      <w:proofErr w:type="spellStart"/>
      <w:r w:rsidRPr="00C7645D">
        <w:rPr>
          <w:lang w:val="fr-BE"/>
        </w:rPr>
        <w:t>MassAITesting</w:t>
      </w:r>
      <w:proofErr w:type="spellEnd"/>
      <w:r w:rsidRPr="00C7645D">
        <w:rPr>
          <w:lang w:val="fr-BE"/>
        </w:rPr>
        <w:t xml:space="preserve">’, </w:t>
      </w:r>
      <w:proofErr w:type="spellStart"/>
      <w:r w:rsidRPr="00C7645D">
        <w:rPr>
          <w:lang w:val="fr-BE"/>
        </w:rPr>
        <w:t>Github</w:t>
      </w:r>
      <w:proofErr w:type="spellEnd"/>
      <w:r w:rsidRPr="00C7645D">
        <w:rPr>
          <w:lang w:val="fr-BE"/>
        </w:rPr>
        <w:t xml:space="preserve">. [Online]. </w:t>
      </w:r>
      <w:r w:rsidRPr="00003ACD">
        <w:rPr>
          <w:lang w:val="en-GB"/>
        </w:rPr>
        <w:t xml:space="preserve">Available: </w:t>
      </w:r>
      <w:hyperlink r:id="rId83" w:history="1">
        <w:r w:rsidRPr="00003ACD">
          <w:rPr>
            <w:rStyle w:val="Hyperlink"/>
            <w:lang w:val="en-GB"/>
          </w:rPr>
          <w:t>https://github.com/Ji-Rath/MassAITesting</w:t>
        </w:r>
      </w:hyperlink>
    </w:p>
    <w:p w14:paraId="71C4F102" w14:textId="4965A90B" w:rsidR="00C7645D" w:rsidRDefault="00C7645D" w:rsidP="00C7645D">
      <w:pPr>
        <w:pStyle w:val="Bibliography"/>
      </w:pPr>
      <w:r>
        <w:t>[10]</w:t>
      </w:r>
      <w:r>
        <w:tab/>
      </w:r>
      <w:r>
        <w:rPr>
          <w:i/>
          <w:iCs/>
        </w:rPr>
        <w:t>Large Numbers of Entities with Mass in UE5 | Feature Highlight | State of Unreal 2022</w:t>
      </w:r>
      <w:r>
        <w:t xml:space="preserve">, (Apr. 26, 2022). [Online Video]. </w:t>
      </w:r>
      <w:hyperlink r:id="rId84" w:history="1">
        <w:r w:rsidRPr="00003ACD">
          <w:rPr>
            <w:rStyle w:val="Hyperlink"/>
          </w:rPr>
          <w:t>Available: https://www.youtube.com/watch?v=f9q8A-9DvPo</w:t>
        </w:r>
      </w:hyperlink>
    </w:p>
    <w:p w14:paraId="2B5ED207" w14:textId="45497ADA" w:rsidR="00C7645D" w:rsidRPr="00003ACD" w:rsidRDefault="00C7645D" w:rsidP="00C7645D">
      <w:pPr>
        <w:pStyle w:val="Bibliography"/>
        <w:rPr>
          <w:lang w:val="en-GB"/>
        </w:rPr>
      </w:pPr>
      <w:r>
        <w:t>[11]</w:t>
      </w:r>
      <w:r>
        <w:tab/>
        <w:t xml:space="preserve">‘Mass Avoidance Overview’. </w:t>
      </w:r>
      <w:r w:rsidRPr="00003ACD">
        <w:rPr>
          <w:lang w:val="en-GB"/>
        </w:rPr>
        <w:t xml:space="preserve">[Online]. Available: </w:t>
      </w:r>
      <w:hyperlink r:id="rId85" w:history="1">
        <w:r w:rsidRPr="00003ACD">
          <w:rPr>
            <w:rStyle w:val="Hyperlink"/>
            <w:lang w:val="en-GB"/>
          </w:rPr>
          <w:t>https://docs.unrealengine.com/5.2/en-US/mass-avoidance-overview-in-unreal-engine/</w:t>
        </w:r>
      </w:hyperlink>
    </w:p>
    <w:p w14:paraId="6FAC0ED0" w14:textId="69A21439" w:rsidR="00C7645D" w:rsidRDefault="00C7645D" w:rsidP="00C7645D">
      <w:pPr>
        <w:pStyle w:val="Bibliography"/>
      </w:pPr>
      <w:r>
        <w:t>[12]</w:t>
      </w:r>
      <w:r>
        <w:tab/>
        <w:t>‘</w:t>
      </w:r>
      <w:proofErr w:type="spellStart"/>
      <w:r>
        <w:t>MassAI</w:t>
      </w:r>
      <w:proofErr w:type="spellEnd"/>
      <w:r>
        <w:t xml:space="preserve">, Mass Crowd, State Tree with Custom Character | UE5 | Community tutorial’, Epic Developer Community. [Online]. Available: </w:t>
      </w:r>
      <w:hyperlink r:id="rId86" w:history="1">
        <w:r w:rsidRPr="00003ACD">
          <w:rPr>
            <w:rStyle w:val="Hyperlink"/>
          </w:rPr>
          <w:t>https://dev.epicgames.com/community/learning/tutorials/0be9/unreal-engine-massai-mass-crowd-state-tree-with-custom-character-ue5</w:t>
        </w:r>
      </w:hyperlink>
    </w:p>
    <w:p w14:paraId="36C12B36" w14:textId="440A1934" w:rsidR="00C7645D" w:rsidRPr="00003ACD" w:rsidRDefault="00C7645D" w:rsidP="00C7645D">
      <w:pPr>
        <w:pStyle w:val="Bibliography"/>
        <w:rPr>
          <w:lang w:val="en-GB"/>
        </w:rPr>
      </w:pPr>
      <w:r>
        <w:t>[13]</w:t>
      </w:r>
      <w:r>
        <w:tab/>
        <w:t>‘</w:t>
      </w:r>
      <w:proofErr w:type="spellStart"/>
      <w:r>
        <w:t>MassGameplay</w:t>
      </w:r>
      <w:proofErr w:type="spellEnd"/>
      <w:r>
        <w:t xml:space="preserve"> Overview’. [Online]. </w:t>
      </w:r>
      <w:r w:rsidRPr="00003ACD">
        <w:rPr>
          <w:lang w:val="en-GB"/>
        </w:rPr>
        <w:t>Available:</w:t>
      </w:r>
      <w:hyperlink r:id="rId87" w:history="1">
        <w:r w:rsidRPr="00003ACD">
          <w:rPr>
            <w:rStyle w:val="Hyperlink"/>
            <w:lang w:val="en-GB"/>
          </w:rPr>
          <w:t xml:space="preserve"> https://docs.unrealengine.com/5.2/en-US/overview-of-mass-gameplay-in-unreal-engine/</w:t>
        </w:r>
      </w:hyperlink>
    </w:p>
    <w:p w14:paraId="2BA394F4" w14:textId="4756B555" w:rsidR="00C7645D" w:rsidRDefault="00C7645D" w:rsidP="00C7645D">
      <w:pPr>
        <w:pStyle w:val="Bibliography"/>
      </w:pPr>
      <w:r>
        <w:t>[14]</w:t>
      </w:r>
      <w:r>
        <w:tab/>
      </w:r>
      <w:r>
        <w:rPr>
          <w:i/>
          <w:iCs/>
        </w:rPr>
        <w:t>The Matrix Awakens: Generating a World | Tech Talk | State of Unreal 2022</w:t>
      </w:r>
      <w:r>
        <w:t xml:space="preserve">, (Apr. 05, 2022). [Online Video]. Available: </w:t>
      </w:r>
      <w:hyperlink r:id="rId88" w:history="1">
        <w:r w:rsidRPr="00003ACD">
          <w:rPr>
            <w:rStyle w:val="Hyperlink"/>
          </w:rPr>
          <w:t>https://www.youtube.com/watch?v=usJrcwN6T4I</w:t>
        </w:r>
      </w:hyperlink>
    </w:p>
    <w:p w14:paraId="3D96226B" w14:textId="1834B9D3" w:rsidR="00C7645D" w:rsidRDefault="00C7645D" w:rsidP="00C7645D">
      <w:pPr>
        <w:pStyle w:val="Bibliography"/>
      </w:pPr>
      <w:r>
        <w:t>[15]</w:t>
      </w:r>
      <w:r>
        <w:tab/>
        <w:t xml:space="preserve">J. Keeling, ‘Tutorial: Your First 60 Minutes with Mass’, Epic Developer Community Forums. [Online]. Available: </w:t>
      </w:r>
      <w:hyperlink r:id="rId89" w:history="1">
        <w:r w:rsidRPr="00003ACD">
          <w:rPr>
            <w:rStyle w:val="Hyperlink"/>
          </w:rPr>
          <w:t>https://forums.unrealengine.com/t/tutorial-your-first-60-minutes-with-mass/794314</w:t>
        </w:r>
      </w:hyperlink>
    </w:p>
    <w:p w14:paraId="43B32B2D" w14:textId="5FB43085" w:rsidR="00C7645D" w:rsidRDefault="00C7645D" w:rsidP="00C7645D">
      <w:pPr>
        <w:pStyle w:val="Bibliography"/>
      </w:pPr>
      <w:r>
        <w:t>[16]</w:t>
      </w:r>
      <w:r>
        <w:tab/>
      </w:r>
      <w:r>
        <w:rPr>
          <w:i/>
          <w:iCs/>
        </w:rPr>
        <w:t xml:space="preserve">UE5 </w:t>
      </w:r>
      <w:proofErr w:type="spellStart"/>
      <w:r>
        <w:rPr>
          <w:i/>
          <w:iCs/>
        </w:rPr>
        <w:t>MassAI</w:t>
      </w:r>
      <w:proofErr w:type="spellEnd"/>
      <w:r>
        <w:rPr>
          <w:i/>
          <w:iCs/>
        </w:rPr>
        <w:t xml:space="preserve"> Crowd in your project step by step guide Part 1</w:t>
      </w:r>
      <w:r>
        <w:t xml:space="preserve">, (May 08, 2022). [Online Video]. Available: </w:t>
      </w:r>
      <w:hyperlink r:id="rId90" w:history="1">
        <w:r w:rsidRPr="00003ACD">
          <w:rPr>
            <w:rStyle w:val="Hyperlink"/>
          </w:rPr>
          <w:t>https://www.youtube.com/watch?v=bVvYn7dEqMA</w:t>
        </w:r>
      </w:hyperlink>
    </w:p>
    <w:p w14:paraId="4B8C420D" w14:textId="105F15A9" w:rsidR="00C7645D" w:rsidRDefault="00C7645D" w:rsidP="00C7645D">
      <w:pPr>
        <w:pStyle w:val="Bibliography"/>
      </w:pPr>
      <w:r>
        <w:t>[17]</w:t>
      </w:r>
      <w:r>
        <w:tab/>
      </w:r>
      <w:r>
        <w:rPr>
          <w:i/>
          <w:iCs/>
        </w:rPr>
        <w:t xml:space="preserve">UE5 </w:t>
      </w:r>
      <w:proofErr w:type="spellStart"/>
      <w:r>
        <w:rPr>
          <w:i/>
          <w:iCs/>
        </w:rPr>
        <w:t>MassAI</w:t>
      </w:r>
      <w:proofErr w:type="spellEnd"/>
      <w:r>
        <w:rPr>
          <w:i/>
          <w:iCs/>
        </w:rPr>
        <w:t xml:space="preserve"> Crowd in your project step by step guide Part2 </w:t>
      </w:r>
      <w:proofErr w:type="spellStart"/>
      <w:r>
        <w:rPr>
          <w:i/>
          <w:iCs/>
        </w:rPr>
        <w:t>AnimationBlueprint</w:t>
      </w:r>
      <w:proofErr w:type="spellEnd"/>
      <w:r>
        <w:t xml:space="preserve">, (Jun. 29, 2022). [Online Video]. Available: </w:t>
      </w:r>
      <w:hyperlink r:id="rId91" w:history="1">
        <w:r w:rsidRPr="00003ACD">
          <w:rPr>
            <w:rStyle w:val="Hyperlink"/>
          </w:rPr>
          <w:t>https://www.youtube.com/watch?v=4-qcSrAxGCc&amp;list=PLKNsvWABWRceGFLyCWBz33f1aw4WjyYGs&amp;index=3</w:t>
        </w:r>
      </w:hyperlink>
    </w:p>
    <w:p w14:paraId="5ECECB5B" w14:textId="5907D4ED" w:rsidR="00C7645D" w:rsidRDefault="00C7645D" w:rsidP="00C7645D">
      <w:pPr>
        <w:pStyle w:val="Bibliography"/>
      </w:pPr>
      <w:r>
        <w:t>[18]</w:t>
      </w:r>
      <w:r>
        <w:tab/>
      </w:r>
      <w:r>
        <w:rPr>
          <w:i/>
          <w:iCs/>
        </w:rPr>
        <w:t xml:space="preserve">UE5 Tutorial </w:t>
      </w:r>
      <w:proofErr w:type="spellStart"/>
      <w:r>
        <w:rPr>
          <w:i/>
          <w:iCs/>
        </w:rPr>
        <w:t>MassAI</w:t>
      </w:r>
      <w:proofErr w:type="spellEnd"/>
      <w:r>
        <w:rPr>
          <w:i/>
          <w:iCs/>
        </w:rPr>
        <w:t xml:space="preserve"> Crowd in any project in less then 15 mins.</w:t>
      </w:r>
      <w:r>
        <w:t xml:space="preserve">, (Jul. 03, 2022). [Online Video]. Available: </w:t>
      </w:r>
      <w:hyperlink r:id="rId92" w:history="1">
        <w:r w:rsidRPr="00003ACD">
          <w:rPr>
            <w:rStyle w:val="Hyperlink"/>
          </w:rPr>
          <w:t>https://www.youtube.com/watch?v=2LvUB3_PAhI</w:t>
        </w:r>
      </w:hyperlink>
    </w:p>
    <w:p w14:paraId="3E5C4BB5" w14:textId="5E18F2F3" w:rsidR="00C7645D" w:rsidRDefault="00C7645D" w:rsidP="00C7645D">
      <w:pPr>
        <w:pStyle w:val="Bibliography"/>
      </w:pPr>
      <w:r>
        <w:t>[19]</w:t>
      </w:r>
      <w:r>
        <w:tab/>
      </w:r>
      <w:r>
        <w:rPr>
          <w:i/>
          <w:iCs/>
        </w:rPr>
        <w:t>Unity vs. Unreal - Which has the Best ECS in 2022?</w:t>
      </w:r>
      <w:r>
        <w:t xml:space="preserve">, (May 06, 2022). [Online Video]. Available: </w:t>
      </w:r>
      <w:hyperlink r:id="rId93" w:history="1">
        <w:r w:rsidRPr="00003ACD">
          <w:rPr>
            <w:rStyle w:val="Hyperlink"/>
          </w:rPr>
          <w:t>https://www.youtube.com/watch?v=fFVuzlTIye4</w:t>
        </w:r>
      </w:hyperlink>
    </w:p>
    <w:p w14:paraId="75D13CF0" w14:textId="2B60EF29" w:rsidR="00C7645D" w:rsidRDefault="00C7645D" w:rsidP="00C7645D">
      <w:pPr>
        <w:pStyle w:val="Bibliography"/>
      </w:pPr>
      <w:r>
        <w:t>[20]</w:t>
      </w:r>
      <w:r>
        <w:tab/>
      </w:r>
      <w:r>
        <w:rPr>
          <w:i/>
          <w:iCs/>
        </w:rPr>
        <w:t>Unreal Engine 5 Mass Crowd Ai Tutorial</w:t>
      </w:r>
      <w:r>
        <w:t xml:space="preserve">, (May 03, 2022). [Online Video]. Available: </w:t>
      </w:r>
      <w:hyperlink r:id="rId94" w:history="1">
        <w:r w:rsidRPr="00003ACD">
          <w:rPr>
            <w:rStyle w:val="Hyperlink"/>
          </w:rPr>
          <w:t>https://www.youtube.com/watch?v=w_6LGyACVz0</w:t>
        </w:r>
      </w:hyperlink>
    </w:p>
    <w:p w14:paraId="771BA963" w14:textId="4C5A4439" w:rsidR="00C7645D" w:rsidRDefault="00C7645D" w:rsidP="00C7645D">
      <w:pPr>
        <w:pStyle w:val="Bibliography"/>
      </w:pPr>
      <w:r>
        <w:t>[21]</w:t>
      </w:r>
      <w:r>
        <w:tab/>
      </w:r>
      <w:r>
        <w:rPr>
          <w:i/>
          <w:iCs/>
        </w:rPr>
        <w:t xml:space="preserve">Unreal Engine 5 </w:t>
      </w:r>
      <w:proofErr w:type="spellStart"/>
      <w:r>
        <w:rPr>
          <w:i/>
          <w:iCs/>
        </w:rPr>
        <w:t>MassEntity</w:t>
      </w:r>
      <w:proofErr w:type="spellEnd"/>
      <w:r>
        <w:rPr>
          <w:i/>
          <w:iCs/>
        </w:rPr>
        <w:t xml:space="preserve"> Plugin Demo</w:t>
      </w:r>
      <w:r>
        <w:t xml:space="preserve">, (Jul. 11, 2022). [Online Video]. Available: </w:t>
      </w:r>
      <w:hyperlink r:id="rId95" w:history="1">
        <w:r w:rsidRPr="00003ACD">
          <w:rPr>
            <w:rStyle w:val="Hyperlink"/>
          </w:rPr>
          <w:t>https://www.youtube.com/watch?v=0dwgnH3SoC0</w:t>
        </w:r>
      </w:hyperlink>
    </w:p>
    <w:p w14:paraId="7B3E31DF" w14:textId="0DEADBA2" w:rsidR="00C7645D" w:rsidRDefault="00C7645D" w:rsidP="00C7645D">
      <w:pPr>
        <w:pStyle w:val="Bibliography"/>
      </w:pPr>
      <w:r>
        <w:lastRenderedPageBreak/>
        <w:t>[22]</w:t>
      </w:r>
      <w:r>
        <w:tab/>
        <w:t xml:space="preserve">‘Large Numbers of Entities with Mass in Unreal Engine 5 | Talks and demos’, Epic Developer Community. [Online]. Available: </w:t>
      </w:r>
      <w:hyperlink r:id="rId96" w:history="1">
        <w:r w:rsidRPr="00003ACD">
          <w:rPr>
            <w:rStyle w:val="Hyperlink"/>
          </w:rPr>
          <w:t>https://dev.epicgames.com/community/learning/talks-and-demos/37Oz/large-numbers-of-entities-with-mass-in-unreal-engine-5</w:t>
        </w:r>
      </w:hyperlink>
    </w:p>
    <w:p w14:paraId="1C0C4268" w14:textId="24F0BAD8" w:rsidR="00C7645D" w:rsidRDefault="00C7645D" w:rsidP="00C7645D">
      <w:pPr>
        <w:pStyle w:val="Bibliography"/>
      </w:pPr>
      <w:r>
        <w:t>[23]</w:t>
      </w:r>
      <w:r>
        <w:tab/>
        <w:t xml:space="preserve">‘Unreal Source Discord Server’, Discord. [Online]. Available: </w:t>
      </w:r>
      <w:hyperlink r:id="rId97" w:history="1">
        <w:r w:rsidRPr="00003ACD">
          <w:rPr>
            <w:rStyle w:val="Hyperlink"/>
          </w:rPr>
          <w:t>https://discord.com/invite/unrealsource</w:t>
        </w:r>
      </w:hyperlink>
    </w:p>
    <w:p w14:paraId="1D5C5624" w14:textId="0A061512" w:rsidR="00C7645D" w:rsidRDefault="00C7645D" w:rsidP="00C7645D">
      <w:pPr>
        <w:pStyle w:val="Bibliography"/>
      </w:pPr>
      <w:r>
        <w:t>[24]</w:t>
      </w:r>
      <w:r>
        <w:tab/>
      </w:r>
      <w:proofErr w:type="spellStart"/>
      <w:r>
        <w:t>Symphonym</w:t>
      </w:r>
      <w:proofErr w:type="spellEnd"/>
      <w:r>
        <w:t>, ‘Choosing a spatial partitioning structure’, r/</w:t>
      </w:r>
      <w:proofErr w:type="spellStart"/>
      <w:r>
        <w:t>gamedev</w:t>
      </w:r>
      <w:proofErr w:type="spellEnd"/>
      <w:r>
        <w:t xml:space="preserve">. [Online]. Available: </w:t>
      </w:r>
      <w:hyperlink r:id="rId98" w:history="1">
        <w:r w:rsidRPr="00003ACD">
          <w:rPr>
            <w:rStyle w:val="Hyperlink"/>
          </w:rPr>
          <w:t>www.reddit.com/r/gamedev/comments/22lxg5/choosing_a_spatial_partitioning_structure/</w:t>
        </w:r>
      </w:hyperlink>
    </w:p>
    <w:p w14:paraId="7A616C0E" w14:textId="73B9F84A" w:rsidR="00C7645D" w:rsidRDefault="00C7645D" w:rsidP="00C7645D">
      <w:pPr>
        <w:pStyle w:val="Bibliography"/>
      </w:pPr>
      <w:r>
        <w:t>[25]</w:t>
      </w:r>
      <w:r>
        <w:tab/>
        <w:t xml:space="preserve">M. </w:t>
      </w:r>
      <w:proofErr w:type="spellStart"/>
      <w:r>
        <w:t>KelleghanAugust</w:t>
      </w:r>
      <w:proofErr w:type="spellEnd"/>
      <w:r>
        <w:t xml:space="preserve"> 12 and 1997, ‘Octree Partitioning Techniques’, Game Developer. [Online]. Available: </w:t>
      </w:r>
      <w:hyperlink r:id="rId99" w:history="1">
        <w:r w:rsidRPr="00003ACD">
          <w:rPr>
            <w:rStyle w:val="Hyperlink"/>
          </w:rPr>
          <w:t>https://www.gamedeveloper.com/programming/octree-partitioning-techniques</w:t>
        </w:r>
      </w:hyperlink>
    </w:p>
    <w:p w14:paraId="067B5225" w14:textId="00D81AA7" w:rsidR="00C7645D" w:rsidRPr="00003ACD" w:rsidRDefault="00C7645D" w:rsidP="00C7645D">
      <w:pPr>
        <w:pStyle w:val="Bibliography"/>
        <w:rPr>
          <w:lang w:val="en-GB"/>
        </w:rPr>
      </w:pPr>
      <w:r>
        <w:t>[26]</w:t>
      </w:r>
      <w:r>
        <w:tab/>
        <w:t xml:space="preserve">‘Space partitioning’, </w:t>
      </w:r>
      <w:r>
        <w:rPr>
          <w:i/>
          <w:iCs/>
        </w:rPr>
        <w:t>Wikipedia</w:t>
      </w:r>
      <w:r>
        <w:t xml:space="preserve">. Oct. 16, 2022. </w:t>
      </w:r>
      <w:r w:rsidRPr="00003ACD">
        <w:rPr>
          <w:lang w:val="en-GB"/>
        </w:rPr>
        <w:t xml:space="preserve">[Online]. Available: </w:t>
      </w:r>
      <w:hyperlink r:id="rId100" w:history="1">
        <w:r w:rsidRPr="00003ACD">
          <w:rPr>
            <w:rStyle w:val="Hyperlink"/>
            <w:lang w:val="en-GB"/>
          </w:rPr>
          <w:t>https://en.wikipedia.org/w/index.php?title=Space_partitioning&amp;oldid=1116447126</w:t>
        </w:r>
      </w:hyperlink>
    </w:p>
    <w:p w14:paraId="440B0F10" w14:textId="4D31A879" w:rsidR="00C7645D" w:rsidRDefault="00C7645D" w:rsidP="00C7645D">
      <w:pPr>
        <w:pStyle w:val="Bibliography"/>
      </w:pPr>
      <w:r>
        <w:t>[27]</w:t>
      </w:r>
      <w:r>
        <w:tab/>
        <w:t xml:space="preserve">Bob Nystrom, ‘Spatial Partition · Optimization Patterns · Game Programming Patterns’. [Online]. Available: </w:t>
      </w:r>
      <w:hyperlink r:id="rId101" w:history="1">
        <w:r w:rsidRPr="00003ACD">
          <w:rPr>
            <w:rStyle w:val="Hyperlink"/>
          </w:rPr>
          <w:t>https://gameprogrammingpatterns.com/spatial-partition.html</w:t>
        </w:r>
      </w:hyperlink>
    </w:p>
    <w:p w14:paraId="774DA66F" w14:textId="7FD2F57C" w:rsidR="00C7645D" w:rsidRDefault="00C7645D" w:rsidP="00C7645D">
      <w:pPr>
        <w:pStyle w:val="Bibliography"/>
      </w:pPr>
      <w:r>
        <w:t>[28]</w:t>
      </w:r>
      <w:r>
        <w:tab/>
        <w:t xml:space="preserve">‘Multithreading and Performance in Unreal’, Epic Developer Community Forums. [Online]. Available: </w:t>
      </w:r>
      <w:hyperlink r:id="rId102" w:history="1">
        <w:r w:rsidRPr="00003ACD">
          <w:rPr>
            <w:rStyle w:val="Hyperlink"/>
          </w:rPr>
          <w:t>https://forums.unrealengine.com/t/multithreading-and-performance-in-unreal/1216417</w:t>
        </w:r>
      </w:hyperlink>
    </w:p>
    <w:p w14:paraId="78F6F76B" w14:textId="34407FD9" w:rsidR="00C7645D" w:rsidRDefault="00C7645D" w:rsidP="00C7645D">
      <w:pPr>
        <w:pStyle w:val="Bibliography"/>
      </w:pPr>
      <w:r>
        <w:t>[29]</w:t>
      </w:r>
      <w:r>
        <w:tab/>
      </w:r>
      <w:r>
        <w:rPr>
          <w:i/>
          <w:iCs/>
        </w:rPr>
        <w:t>UE4 / UE5 - Multithreading with ECS</w:t>
      </w:r>
      <w:r>
        <w:t xml:space="preserve">, (Aug. 15, 2021). [Online Video]. Available: </w:t>
      </w:r>
      <w:hyperlink r:id="rId103" w:history="1">
        <w:r w:rsidRPr="00003ACD">
          <w:rPr>
            <w:rStyle w:val="Hyperlink"/>
          </w:rPr>
          <w:t>https://www.youtube.com/watch?v=HQ3jNg1z63A</w:t>
        </w:r>
      </w:hyperlink>
    </w:p>
    <w:p w14:paraId="357EB0E5" w14:textId="0125B384" w:rsidR="00C7645D" w:rsidRPr="00003ACD" w:rsidRDefault="00C7645D" w:rsidP="00C7645D">
      <w:pPr>
        <w:pStyle w:val="Bibliography"/>
        <w:rPr>
          <w:lang w:val="en-GB"/>
        </w:rPr>
      </w:pPr>
      <w:r>
        <w:t>[30]</w:t>
      </w:r>
      <w:r>
        <w:tab/>
        <w:t xml:space="preserve">‘UE5 Multithreading With </w:t>
      </w:r>
      <w:proofErr w:type="spellStart"/>
      <w:r>
        <w:t>FRunnable</w:t>
      </w:r>
      <w:proofErr w:type="spellEnd"/>
      <w:r>
        <w:t xml:space="preserve"> And Thread Workflow – Unreal C++ API’. </w:t>
      </w:r>
      <w:r w:rsidRPr="00003ACD">
        <w:rPr>
          <w:lang w:val="en-GB"/>
        </w:rPr>
        <w:t xml:space="preserve">Available: </w:t>
      </w:r>
      <w:hyperlink r:id="rId104" w:history="1">
        <w:r w:rsidRPr="00003ACD">
          <w:rPr>
            <w:rStyle w:val="Hyperlink"/>
            <w:lang w:val="en-GB"/>
          </w:rPr>
          <w:t>https://store.algosyntax.com/tutorials/unreal-engine/ue5-multithreading-with-frunnable-and-thread-workflow/</w:t>
        </w:r>
      </w:hyperlink>
    </w:p>
    <w:p w14:paraId="5854FFC1" w14:textId="1B32D0EA" w:rsidR="00C7645D" w:rsidRDefault="00C7645D" w:rsidP="00C7645D">
      <w:pPr>
        <w:pStyle w:val="Bibliography"/>
      </w:pPr>
      <w:r>
        <w:t>[31]</w:t>
      </w:r>
      <w:r>
        <w:tab/>
      </w:r>
      <w:r>
        <w:rPr>
          <w:i/>
          <w:iCs/>
        </w:rPr>
        <w:t>Simulating Large Crowds In Niagara | Unreal Engine</w:t>
      </w:r>
      <w:r>
        <w:t xml:space="preserve">, (Jan. 15, 2021). [Online Video]. Available: </w:t>
      </w:r>
      <w:hyperlink r:id="rId105" w:history="1">
        <w:r w:rsidRPr="00003ACD">
          <w:rPr>
            <w:rStyle w:val="Hyperlink"/>
          </w:rPr>
          <w:t>https://www.youtube.com/watch?v=CqXKSyAPWZY</w:t>
        </w:r>
      </w:hyperlink>
    </w:p>
    <w:p w14:paraId="4FE482A7" w14:textId="4B2BC5D4" w:rsidR="00C7645D" w:rsidRPr="00003ACD" w:rsidRDefault="00C7645D" w:rsidP="00C7645D">
      <w:pPr>
        <w:pStyle w:val="Bibliography"/>
        <w:rPr>
          <w:lang w:val="en-GB"/>
        </w:rPr>
      </w:pPr>
      <w:r>
        <w:t>[32]</w:t>
      </w:r>
      <w:r>
        <w:tab/>
        <w:t xml:space="preserve">‘Animation Budget Allocator’. </w:t>
      </w:r>
      <w:r w:rsidRPr="00003ACD">
        <w:rPr>
          <w:lang w:val="en-GB"/>
        </w:rPr>
        <w:t xml:space="preserve">[Online]. Available: </w:t>
      </w:r>
      <w:hyperlink r:id="rId106" w:history="1">
        <w:r w:rsidRPr="00003ACD">
          <w:rPr>
            <w:rStyle w:val="Hyperlink"/>
            <w:lang w:val="en-GB"/>
          </w:rPr>
          <w:t>https://docs.unrealengine.com/5.3/en-US/animation-budget-allocator-in-unreal-engine/</w:t>
        </w:r>
      </w:hyperlink>
    </w:p>
    <w:p w14:paraId="0C751DF5" w14:textId="66AEDB10" w:rsidR="00C7645D" w:rsidRPr="00C7645D" w:rsidRDefault="00C7645D" w:rsidP="00C7645D">
      <w:pPr>
        <w:pStyle w:val="Bibliography"/>
        <w:rPr>
          <w:lang w:val="fr-BE"/>
        </w:rPr>
      </w:pPr>
      <w:r>
        <w:t>[33]</w:t>
      </w:r>
      <w:r>
        <w:tab/>
        <w:t xml:space="preserve">‘Animation Sharing Plugin’. </w:t>
      </w:r>
      <w:r w:rsidRPr="00C7645D">
        <w:rPr>
          <w:lang w:val="fr-BE"/>
        </w:rPr>
        <w:t xml:space="preserve">[Online]. </w:t>
      </w:r>
      <w:proofErr w:type="spellStart"/>
      <w:r w:rsidRPr="00C7645D">
        <w:rPr>
          <w:lang w:val="fr-BE"/>
        </w:rPr>
        <w:t>Available</w:t>
      </w:r>
      <w:proofErr w:type="spellEnd"/>
      <w:r w:rsidRPr="00C7645D">
        <w:rPr>
          <w:lang w:val="fr-BE"/>
        </w:rPr>
        <w:t xml:space="preserve">: </w:t>
      </w:r>
      <w:hyperlink r:id="rId107" w:history="1">
        <w:r w:rsidRPr="00003ACD">
          <w:rPr>
            <w:rStyle w:val="Hyperlink"/>
            <w:lang w:val="fr-BE"/>
          </w:rPr>
          <w:t>https://docs.unrealengine.com/5.3/en-US/animation-sharing-plugin-in-unreal-engine/</w:t>
        </w:r>
      </w:hyperlink>
    </w:p>
    <w:p w14:paraId="040AF8F4" w14:textId="337E231A" w:rsidR="00C7645D" w:rsidRDefault="00C7645D" w:rsidP="00C7645D">
      <w:pPr>
        <w:pStyle w:val="Bibliography"/>
      </w:pPr>
      <w:r>
        <w:t>[34]</w:t>
      </w:r>
      <w:r>
        <w:tab/>
        <w:t xml:space="preserve">Stephen Phillips, ‘Baking out vertex animation in editor with </w:t>
      </w:r>
      <w:proofErr w:type="spellStart"/>
      <w:r>
        <w:t>AnimToTexture</w:t>
      </w:r>
      <w:proofErr w:type="spellEnd"/>
      <w:r>
        <w:t xml:space="preserve"> | Community tutorial’, Epic Developer Community. [Online]. Available: </w:t>
      </w:r>
      <w:hyperlink r:id="rId108" w:history="1">
        <w:r w:rsidRPr="00003ACD">
          <w:rPr>
            <w:rStyle w:val="Hyperlink"/>
          </w:rPr>
          <w:t>https://dev.epicgames.com/community/learning/tutorials/daE9/unreal-engine-baking-out-vertex-animation-in-editor-with-animtotexture</w:t>
        </w:r>
      </w:hyperlink>
    </w:p>
    <w:p w14:paraId="33FD5DEA" w14:textId="76CD77C6" w:rsidR="00C7645D" w:rsidRDefault="00C7645D" w:rsidP="00C7645D">
      <w:pPr>
        <w:pStyle w:val="Bibliography"/>
      </w:pPr>
      <w:r>
        <w:t>[35]</w:t>
      </w:r>
      <w:r>
        <w:tab/>
      </w:r>
      <w:r>
        <w:rPr>
          <w:i/>
          <w:iCs/>
        </w:rPr>
        <w:t>10 MILLION Characters On Screen?! - Ultimate Epic Battle Simulator 2 The Making Of Pt1</w:t>
      </w:r>
      <w:r>
        <w:t xml:space="preserve">, (Feb. 12, 2021). [Online Video]. Available: </w:t>
      </w:r>
      <w:hyperlink r:id="rId109" w:history="1">
        <w:r w:rsidRPr="00003ACD">
          <w:rPr>
            <w:rStyle w:val="Hyperlink"/>
          </w:rPr>
          <w:t>https://www.youtube.com/watch?v=kpojDPlIjdQ</w:t>
        </w:r>
      </w:hyperlink>
    </w:p>
    <w:p w14:paraId="1A08B978" w14:textId="440205D7" w:rsidR="00C7645D" w:rsidRDefault="00C7645D" w:rsidP="00C7645D">
      <w:pPr>
        <w:pStyle w:val="Bibliography"/>
      </w:pPr>
      <w:r>
        <w:t>[36]</w:t>
      </w:r>
      <w:r>
        <w:tab/>
        <w:t xml:space="preserve">R. Banerjee, ‘Answer to “What is the difference between OpenCL and OpenGL’s compute shader?”’, Stack Overflow. [Online]. Available: </w:t>
      </w:r>
      <w:hyperlink r:id="rId110" w:history="1">
        <w:r w:rsidRPr="00003ACD">
          <w:rPr>
            <w:rStyle w:val="Hyperlink"/>
          </w:rPr>
          <w:t>https://stackoverflow.com/a/15868564</w:t>
        </w:r>
      </w:hyperlink>
    </w:p>
    <w:p w14:paraId="5BBFF3CE" w14:textId="4727EE73" w:rsidR="00C7645D" w:rsidRDefault="00C7645D" w:rsidP="00C7645D">
      <w:pPr>
        <w:pStyle w:val="Bibliography"/>
      </w:pPr>
      <w:r>
        <w:t>[37]</w:t>
      </w:r>
      <w:r>
        <w:tab/>
        <w:t xml:space="preserve">C. Rau, ‘Answer to “What is the difference between OpenCL and OpenGL’s compute shader?”’, Stack Overflow. [Online]. Available: </w:t>
      </w:r>
      <w:hyperlink r:id="rId111" w:history="1">
        <w:r w:rsidRPr="00003ACD">
          <w:rPr>
            <w:rStyle w:val="Hyperlink"/>
          </w:rPr>
          <w:t>https://stackoverflow.com/a/15874988</w:t>
        </w:r>
      </w:hyperlink>
    </w:p>
    <w:p w14:paraId="6DF8FD0D" w14:textId="4EABF858" w:rsidR="00C7645D" w:rsidRDefault="00C7645D" w:rsidP="00C7645D">
      <w:pPr>
        <w:pStyle w:val="Bibliography"/>
      </w:pPr>
      <w:r>
        <w:t>[38]</w:t>
      </w:r>
      <w:r>
        <w:tab/>
        <w:t xml:space="preserve">Jeremy Frank, ‘Simple compute shader with CPU readback | Community tutorial’, Epic Developer Community. [Online]. Available: </w:t>
      </w:r>
      <w:hyperlink r:id="rId112" w:history="1">
        <w:r w:rsidRPr="00003ACD">
          <w:rPr>
            <w:rStyle w:val="Hyperlink"/>
          </w:rPr>
          <w:t>https://dev.epicgames.com/community/learning/tutorials/WkwJ/unreal-engine-simple-compute-shader-with-cpu-readback</w:t>
        </w:r>
      </w:hyperlink>
    </w:p>
    <w:p w14:paraId="0410C60D" w14:textId="1FF220F5" w:rsidR="00C7645D" w:rsidRDefault="00C7645D" w:rsidP="00C7645D">
      <w:pPr>
        <w:pStyle w:val="Bibliography"/>
      </w:pPr>
      <w:r>
        <w:t>[39]</w:t>
      </w:r>
      <w:r>
        <w:tab/>
      </w:r>
      <w:proofErr w:type="spellStart"/>
      <w:r>
        <w:t>Maiss</w:t>
      </w:r>
      <w:proofErr w:type="spellEnd"/>
      <w:r>
        <w:t xml:space="preserve">, ‘What is the difference between OpenCL and OpenGL’s compute shader?’, Stack Overflow. [Online]. Available: </w:t>
      </w:r>
      <w:hyperlink r:id="rId113" w:history="1">
        <w:r w:rsidRPr="00003ACD">
          <w:rPr>
            <w:rStyle w:val="Hyperlink"/>
          </w:rPr>
          <w:t>https://stackoverflow.com/q/15868498</w:t>
        </w:r>
      </w:hyperlink>
    </w:p>
    <w:p w14:paraId="128A8A9C" w14:textId="7CCEB4F7" w:rsidR="00C7645D" w:rsidRDefault="00C7645D" w:rsidP="00C7645D">
      <w:pPr>
        <w:pStyle w:val="Bibliography"/>
      </w:pPr>
      <w:r>
        <w:t>[40]</w:t>
      </w:r>
      <w:r>
        <w:tab/>
        <w:t xml:space="preserve">‘CUDA’, </w:t>
      </w:r>
      <w:r>
        <w:rPr>
          <w:i/>
          <w:iCs/>
        </w:rPr>
        <w:t>Wikipedia</w:t>
      </w:r>
      <w:r>
        <w:t xml:space="preserve">. Jan. 05, 2024. [Online]. Available: </w:t>
      </w:r>
      <w:hyperlink r:id="rId114" w:history="1">
        <w:r w:rsidRPr="00003ACD">
          <w:rPr>
            <w:rStyle w:val="Hyperlink"/>
          </w:rPr>
          <w:t>https://en.wikipedia.org/w/index.php?title=CUDA&amp;oldid=1193733902</w:t>
        </w:r>
      </w:hyperlink>
    </w:p>
    <w:p w14:paraId="67F44AC0" w14:textId="762880F2" w:rsidR="00C7645D" w:rsidRDefault="00C7645D" w:rsidP="00C7645D">
      <w:pPr>
        <w:pStyle w:val="Bibliography"/>
      </w:pPr>
      <w:r>
        <w:t>[41]</w:t>
      </w:r>
      <w:r>
        <w:tab/>
        <w:t>SCIEMENT, ‘[C++][CUDA][UE4]</w:t>
      </w:r>
      <w:proofErr w:type="spellStart"/>
      <w:r>
        <w:t>CUDA</w:t>
      </w:r>
      <w:r>
        <w:rPr>
          <w:rFonts w:ascii="MS Mincho" w:eastAsia="MS Mincho" w:hAnsi="MS Mincho" w:cs="MS Mincho" w:hint="eastAsia"/>
        </w:rPr>
        <w:t>関数を</w:t>
      </w:r>
      <w:r>
        <w:t>Unreal</w:t>
      </w:r>
      <w:proofErr w:type="spellEnd"/>
      <w:r>
        <w:t xml:space="preserve"> Engine 4</w:t>
      </w:r>
      <w:r>
        <w:rPr>
          <w:rFonts w:ascii="MS Mincho" w:eastAsia="MS Mincho" w:hAnsi="MS Mincho" w:cs="MS Mincho" w:hint="eastAsia"/>
        </w:rPr>
        <w:t>で用いる</w:t>
      </w:r>
      <w:r>
        <w:t xml:space="preserve"> – </w:t>
      </w:r>
      <w:proofErr w:type="spellStart"/>
      <w:r>
        <w:rPr>
          <w:rFonts w:ascii="MS Mincho" w:eastAsia="MS Mincho" w:hAnsi="MS Mincho" w:cs="MS Mincho" w:hint="eastAsia"/>
        </w:rPr>
        <w:t>サイアメント技術メモ</w:t>
      </w:r>
      <w:proofErr w:type="spellEnd"/>
      <w:r>
        <w:t xml:space="preserve">’. [Online]. Available: </w:t>
      </w:r>
      <w:hyperlink r:id="rId115" w:history="1">
        <w:r w:rsidRPr="00003ACD">
          <w:rPr>
            <w:rStyle w:val="Hyperlink"/>
          </w:rPr>
          <w:t>https://www.sciement.com/tech-blog/c/cuda_in_ue4/</w:t>
        </w:r>
      </w:hyperlink>
    </w:p>
    <w:p w14:paraId="21E49DEA" w14:textId="57634354" w:rsidR="00C7645D" w:rsidRDefault="00C7645D" w:rsidP="00C7645D">
      <w:pPr>
        <w:pStyle w:val="Bibliography"/>
      </w:pPr>
      <w:r>
        <w:lastRenderedPageBreak/>
        <w:t>[42]</w:t>
      </w:r>
      <w:r>
        <w:tab/>
        <w:t xml:space="preserve">‘CUDA’. [Online]. Available: </w:t>
      </w:r>
      <w:hyperlink r:id="rId116" w:history="1">
        <w:r w:rsidRPr="00003ACD">
          <w:rPr>
            <w:rStyle w:val="Hyperlink"/>
          </w:rPr>
          <w:t>https://docs.unrealengine.com/5.1/en-US/API/Runtime/CUDA/</w:t>
        </w:r>
      </w:hyperlink>
    </w:p>
    <w:p w14:paraId="5A8ADEA4" w14:textId="1956FCCD" w:rsidR="00C7645D" w:rsidRDefault="00C7645D" w:rsidP="00C7645D">
      <w:pPr>
        <w:pStyle w:val="Bibliography"/>
      </w:pPr>
      <w:r>
        <w:t>[43]</w:t>
      </w:r>
      <w:r>
        <w:tab/>
        <w:t xml:space="preserve">Brad Nemire, ‘CUDA Spotlight: GPU-Accelerated Agent-Based Simulation of Complex Systems’, NVIDIA Technical Blog. [Online]. Available: </w:t>
      </w:r>
      <w:hyperlink r:id="rId117" w:history="1">
        <w:r w:rsidRPr="00003ACD">
          <w:rPr>
            <w:rStyle w:val="Hyperlink"/>
          </w:rPr>
          <w:t>https://developer.nvidia.com/blog/cuda-spotlight-gpu-accelerated-agent-based-simulation-complex-systems/</w:t>
        </w:r>
      </w:hyperlink>
    </w:p>
    <w:p w14:paraId="1C8C221B" w14:textId="0A3E00BE" w:rsidR="00C7645D" w:rsidRDefault="00C7645D" w:rsidP="00C7645D">
      <w:pPr>
        <w:pStyle w:val="Bibliography"/>
      </w:pPr>
      <w:r>
        <w:t>[44]</w:t>
      </w:r>
      <w:r>
        <w:tab/>
        <w:t xml:space="preserve">‘Fast Large-Scale Agent-based Simulations on NVIDIA GPUs with FLAME GPU’, NVIDIA Technical Blog. [Online]. Available: </w:t>
      </w:r>
      <w:hyperlink r:id="rId118" w:history="1">
        <w:r w:rsidRPr="00003ACD">
          <w:rPr>
            <w:rStyle w:val="Hyperlink"/>
          </w:rPr>
          <w:t>https://developer.nvidia.com/blog/fast-large-scale-agent-based-simulations-on-nvidia-gpus-with-flame-gpu/</w:t>
        </w:r>
      </w:hyperlink>
    </w:p>
    <w:p w14:paraId="47052832" w14:textId="19D466ED" w:rsidR="00C7645D" w:rsidRDefault="00C7645D" w:rsidP="00C7645D">
      <w:pPr>
        <w:pStyle w:val="Bibliography"/>
      </w:pPr>
      <w:r>
        <w:t>[45]</w:t>
      </w:r>
      <w:r>
        <w:tab/>
        <w:t xml:space="preserve">anonymous_user_526a5b67, ‘How to use CUDA file in UE4?’, Epic Developer Community Forums. [Online]. Available: </w:t>
      </w:r>
      <w:hyperlink r:id="rId119" w:history="1">
        <w:r w:rsidRPr="00003ACD">
          <w:rPr>
            <w:rStyle w:val="Hyperlink"/>
          </w:rPr>
          <w:t>https://forums.unrealengine.com/t/how-to-use-cuda-file-in-ue4/90965</w:t>
        </w:r>
      </w:hyperlink>
    </w:p>
    <w:p w14:paraId="2BE3DD75" w14:textId="3DCA2B4C" w:rsidR="00C7645D" w:rsidRPr="00003ACD" w:rsidRDefault="00C7645D" w:rsidP="00C7645D">
      <w:pPr>
        <w:pStyle w:val="Bibliography"/>
        <w:rPr>
          <w:lang w:val="en-GB"/>
        </w:rPr>
      </w:pPr>
      <w:r>
        <w:t>[46]</w:t>
      </w:r>
      <w:r>
        <w:tab/>
        <w:t xml:space="preserve">‘OpenCL’, </w:t>
      </w:r>
      <w:r>
        <w:rPr>
          <w:i/>
          <w:iCs/>
        </w:rPr>
        <w:t>Wikipedia</w:t>
      </w:r>
      <w:r>
        <w:t xml:space="preserve">. Oct. 20, 2023. </w:t>
      </w:r>
      <w:r w:rsidRPr="00003ACD">
        <w:rPr>
          <w:lang w:val="en-GB"/>
        </w:rPr>
        <w:t xml:space="preserve">[Online]. Available: </w:t>
      </w:r>
      <w:hyperlink r:id="rId120" w:history="1">
        <w:r w:rsidRPr="00003ACD">
          <w:rPr>
            <w:rStyle w:val="Hyperlink"/>
            <w:lang w:val="en-GB"/>
          </w:rPr>
          <w:t>https://en.wikipedia.org/w/index.php?title=OpenCL&amp;oldid=1181029989</w:t>
        </w:r>
      </w:hyperlink>
    </w:p>
    <w:p w14:paraId="5FB39C6E" w14:textId="6CC0F9AF" w:rsidR="00C7645D" w:rsidRDefault="00C7645D" w:rsidP="00C7645D">
      <w:pPr>
        <w:pStyle w:val="Bibliography"/>
      </w:pPr>
      <w:r>
        <w:t>[47]</w:t>
      </w:r>
      <w:r>
        <w:tab/>
        <w:t xml:space="preserve">‘OpenCL - The Open Standard for Parallel Programming of Heterogeneous Systems’, The Khronos Group. [Online]. Available: </w:t>
      </w:r>
      <w:hyperlink r:id="rId121" w:history="1">
        <w:r w:rsidRPr="00003ACD">
          <w:rPr>
            <w:rStyle w:val="Hyperlink"/>
          </w:rPr>
          <w:t>https://www.khron</w:t>
        </w:r>
        <w:r w:rsidRPr="00003ACD">
          <w:rPr>
            <w:rStyle w:val="Hyperlink"/>
          </w:rPr>
          <w:t>o</w:t>
        </w:r>
        <w:r w:rsidRPr="00003ACD">
          <w:rPr>
            <w:rStyle w:val="Hyperlink"/>
          </w:rPr>
          <w:t>s.org//</w:t>
        </w:r>
      </w:hyperlink>
    </w:p>
    <w:p w14:paraId="08851A61" w14:textId="7EC6EE45" w:rsidR="00C7645D" w:rsidRPr="00003ACD" w:rsidRDefault="00C7645D" w:rsidP="00C7645D">
      <w:pPr>
        <w:pStyle w:val="Bibliography"/>
        <w:rPr>
          <w:lang w:val="en-GB"/>
        </w:rPr>
      </w:pPr>
      <w:r>
        <w:t>[48]</w:t>
      </w:r>
      <w:r>
        <w:tab/>
        <w:t xml:space="preserve">‘OpenCL Guide’, </w:t>
      </w:r>
      <w:proofErr w:type="spellStart"/>
      <w:r>
        <w:t>Github</w:t>
      </w:r>
      <w:proofErr w:type="spellEnd"/>
      <w:r>
        <w:t xml:space="preserve">. </w:t>
      </w:r>
      <w:r w:rsidRPr="00C7645D">
        <w:rPr>
          <w:lang w:val="fr-BE"/>
        </w:rPr>
        <w:t xml:space="preserve">[Online]. </w:t>
      </w:r>
      <w:r w:rsidRPr="00003ACD">
        <w:rPr>
          <w:lang w:val="en-GB"/>
        </w:rPr>
        <w:t xml:space="preserve">Available: </w:t>
      </w:r>
      <w:hyperlink r:id="rId122" w:history="1">
        <w:r w:rsidRPr="00003ACD">
          <w:rPr>
            <w:rStyle w:val="Hyperlink"/>
            <w:lang w:val="en-GB"/>
          </w:rPr>
          <w:t>https://github.com/KhronosGroup/OpenCL-Guide</w:t>
        </w:r>
      </w:hyperlink>
    </w:p>
    <w:p w14:paraId="7551BCB9" w14:textId="3D9738C1" w:rsidR="00C7645D" w:rsidRDefault="00C7645D" w:rsidP="00C7645D">
      <w:pPr>
        <w:pStyle w:val="Bibliography"/>
      </w:pPr>
      <w:r>
        <w:t>[49]</w:t>
      </w:r>
      <w:r>
        <w:tab/>
        <w:t xml:space="preserve">anonymous_user_968689a2, ‘OpenCL Plugin’, Epic Developer Community Forums. [Online]. Available: </w:t>
      </w:r>
      <w:hyperlink r:id="rId123" w:history="1">
        <w:r w:rsidRPr="00003ACD">
          <w:rPr>
            <w:rStyle w:val="Hyperlink"/>
          </w:rPr>
          <w:t>https://forums.unrealengine.com/t/opencl-plugin/18426</w:t>
        </w:r>
      </w:hyperlink>
    </w:p>
    <w:p w14:paraId="5BC1FBF8" w14:textId="1D183063" w:rsidR="00C7645D" w:rsidRPr="00706658" w:rsidRDefault="00C7645D" w:rsidP="00C7645D">
      <w:pPr>
        <w:pStyle w:val="Bibliography"/>
        <w:rPr>
          <w:lang w:val="fr-BE"/>
        </w:rPr>
      </w:pPr>
      <w:r>
        <w:t>[50]</w:t>
      </w:r>
      <w:r>
        <w:tab/>
        <w:t>‘</w:t>
      </w:r>
      <w:r>
        <w:rPr>
          <w:i/>
          <w:iCs/>
        </w:rPr>
        <w:t>Paragon</w:t>
      </w:r>
      <w:r>
        <w:t xml:space="preserve"> (video game)’, </w:t>
      </w:r>
      <w:r>
        <w:rPr>
          <w:i/>
          <w:iCs/>
        </w:rPr>
        <w:t>Wikipedia</w:t>
      </w:r>
      <w:r>
        <w:t xml:space="preserve">. Dec. 25, 2023. </w:t>
      </w:r>
      <w:r w:rsidRPr="00706658">
        <w:rPr>
          <w:lang w:val="fr-BE"/>
        </w:rPr>
        <w:t xml:space="preserve">[Online]. </w:t>
      </w:r>
      <w:proofErr w:type="spellStart"/>
      <w:r w:rsidRPr="00706658">
        <w:rPr>
          <w:lang w:val="fr-BE"/>
        </w:rPr>
        <w:t>Available</w:t>
      </w:r>
      <w:proofErr w:type="spellEnd"/>
      <w:r w:rsidRPr="00706658">
        <w:rPr>
          <w:lang w:val="fr-BE"/>
        </w:rPr>
        <w:t>: https://en.wikipedia.org/w/index.php?title=Paragon_(video_g</w:t>
      </w:r>
      <w:r w:rsidRPr="00706658">
        <w:rPr>
          <w:lang w:val="fr-BE"/>
        </w:rPr>
        <w:t>a</w:t>
      </w:r>
      <w:r w:rsidRPr="00706658">
        <w:rPr>
          <w:lang w:val="fr-BE"/>
        </w:rPr>
        <w:t>me)</w:t>
      </w:r>
    </w:p>
    <w:p w14:paraId="3BEC2F30" w14:textId="759A50D9" w:rsidR="00C7645D" w:rsidRDefault="00C7645D" w:rsidP="00C7645D">
      <w:pPr>
        <w:pStyle w:val="Bibliography"/>
      </w:pPr>
      <w:r>
        <w:t>[51]</w:t>
      </w:r>
      <w:r>
        <w:tab/>
      </w:r>
      <w:r>
        <w:rPr>
          <w:i/>
          <w:iCs/>
        </w:rPr>
        <w:t>New Features of Insights: Unreal Engine’s Built In Profiling Tools | Inside Unreal</w:t>
      </w:r>
      <w:r>
        <w:t xml:space="preserve">, (Mar. 30, 2023). [Online Video]. Available: </w:t>
      </w:r>
      <w:hyperlink r:id="rId124" w:history="1">
        <w:r w:rsidRPr="00706658">
          <w:rPr>
            <w:rStyle w:val="Hyperlink"/>
          </w:rPr>
          <w:t>https://www.youtube.com/watch?v=af_M38Z325I&amp;list=PLGAgBU0oz5KZXHvaHAgas90IGBkJqsgzV</w:t>
        </w:r>
      </w:hyperlink>
    </w:p>
    <w:p w14:paraId="6EDB12F6" w14:textId="2DB299DE" w:rsidR="00C7645D" w:rsidRDefault="00C7645D" w:rsidP="00C7645D">
      <w:pPr>
        <w:pStyle w:val="Bibliography"/>
      </w:pPr>
      <w:r>
        <w:t>[52]</w:t>
      </w:r>
      <w:r>
        <w:tab/>
      </w:r>
      <w:r>
        <w:rPr>
          <w:i/>
          <w:iCs/>
        </w:rPr>
        <w:t>[UE5] Understanding Render Thread and Animation Thread in Unreal Engine</w:t>
      </w:r>
      <w:r>
        <w:t xml:space="preserve">, (Mar. 06, 2023). [Online Video]. Available: </w:t>
      </w:r>
      <w:hyperlink r:id="rId125" w:history="1">
        <w:r w:rsidRPr="00706658">
          <w:rPr>
            <w:rStyle w:val="Hyperlink"/>
          </w:rPr>
          <w:t>https://www.youtube.com/watch?v=RRwNlntV10I</w:t>
        </w:r>
      </w:hyperlink>
    </w:p>
    <w:p w14:paraId="65734EFE" w14:textId="505D383A" w:rsidR="00C7645D" w:rsidRDefault="00C7645D" w:rsidP="00C7645D">
      <w:pPr>
        <w:pStyle w:val="Bibliography"/>
      </w:pPr>
      <w:r>
        <w:t>[53]</w:t>
      </w:r>
      <w:r>
        <w:tab/>
      </w:r>
      <w:r>
        <w:rPr>
          <w:i/>
          <w:iCs/>
        </w:rPr>
        <w:t>Maximizing Your Game’s Performance in Unreal Engine | Unreal Fest 2022</w:t>
      </w:r>
      <w:r>
        <w:t xml:space="preserve">, (Nov. 03, 2022). [Online Video]. Available: </w:t>
      </w:r>
      <w:hyperlink r:id="rId126" w:history="1">
        <w:r w:rsidRPr="00706658">
          <w:rPr>
            <w:rStyle w:val="Hyperlink"/>
          </w:rPr>
          <w:t>https://www.youtube.com/watch?v=GuIav71867E&amp;list=PLGAgBU0oz5KZXHvaHAgas90IGBkJqsgzV</w:t>
        </w:r>
      </w:hyperlink>
    </w:p>
    <w:p w14:paraId="13AA4835" w14:textId="4135134C" w:rsidR="00C7645D" w:rsidRDefault="00C7645D" w:rsidP="00C7645D">
      <w:pPr>
        <w:pStyle w:val="Bibliography"/>
      </w:pPr>
      <w:r>
        <w:t>[54]</w:t>
      </w:r>
      <w:r>
        <w:tab/>
        <w:t>Phantomx1024, ‘Optimizations For High Unit Count AI’, r/</w:t>
      </w:r>
      <w:proofErr w:type="spellStart"/>
      <w:r>
        <w:t>unrealengine</w:t>
      </w:r>
      <w:proofErr w:type="spellEnd"/>
      <w:r>
        <w:t xml:space="preserve">. [Online]. Available: </w:t>
      </w:r>
      <w:hyperlink r:id="rId127" w:history="1">
        <w:r w:rsidRPr="00706658">
          <w:rPr>
            <w:rStyle w:val="Hyperlink"/>
          </w:rPr>
          <w:t>www.reddit.com/r/unrealengine/comments/dmockq/optimizations_for_high_unit_count_ai/</w:t>
        </w:r>
      </w:hyperlink>
    </w:p>
    <w:p w14:paraId="6CC2923F" w14:textId="09FC0BF6" w:rsidR="00285FAA" w:rsidRDefault="00D3038D" w:rsidP="003C4C6D">
      <w:r>
        <w:fldChar w:fldCharType="end"/>
      </w:r>
    </w:p>
    <w:p w14:paraId="18F2FB88" w14:textId="4FA4A98B" w:rsidR="002E1349" w:rsidRPr="003D33A8" w:rsidRDefault="002E1349">
      <w:r>
        <w:br w:type="page"/>
      </w:r>
    </w:p>
    <w:p w14:paraId="2DEF447C" w14:textId="73B2A3F0" w:rsidR="00F26B74" w:rsidRDefault="00F26B74" w:rsidP="00F26B74">
      <w:pPr>
        <w:pStyle w:val="Heading1"/>
      </w:pPr>
      <w:bookmarkStart w:id="93" w:name="_Toc155520920"/>
      <w:r>
        <w:lastRenderedPageBreak/>
        <w:t>Acknowledgements</w:t>
      </w:r>
      <w:bookmarkEnd w:id="93"/>
    </w:p>
    <w:p w14:paraId="0E270992" w14:textId="54E6C40A" w:rsidR="00794208" w:rsidRDefault="00FA5059" w:rsidP="00F26B74">
      <w:r>
        <w:t xml:space="preserve">I want to thank the lecturer of the </w:t>
      </w:r>
      <w:proofErr w:type="spellStart"/>
      <w:r>
        <w:t>Gradwork</w:t>
      </w:r>
      <w:proofErr w:type="spellEnd"/>
      <w:r>
        <w:t xml:space="preserve"> course, Alexander </w:t>
      </w:r>
      <w:proofErr w:type="spellStart"/>
      <w:r>
        <w:t>Deweppe</w:t>
      </w:r>
      <w:proofErr w:type="spellEnd"/>
      <w:r w:rsidR="00C74B46">
        <w:t>, for giving insightful lectures on the topic of creating a research project.</w:t>
      </w:r>
    </w:p>
    <w:p w14:paraId="7A6AF083" w14:textId="19E6E912" w:rsidR="00FA5059" w:rsidRDefault="00FA5059" w:rsidP="00F26B74">
      <w:r>
        <w:t>I also want to thank my supervisor Alex Vanden Abeele</w:t>
      </w:r>
      <w:r w:rsidR="00C74B46">
        <w:t xml:space="preserve">, who </w:t>
      </w:r>
      <w:r w:rsidR="00980A73">
        <w:t>organized several feedback sessions where we would discuss the state of the project.</w:t>
      </w:r>
    </w:p>
    <w:p w14:paraId="16652556" w14:textId="66234CDE" w:rsidR="00FA5059" w:rsidRDefault="00FA5059" w:rsidP="00F26B74">
      <w:r>
        <w:t xml:space="preserve">I want to thank my coach Marijn </w:t>
      </w:r>
      <w:proofErr w:type="spellStart"/>
      <w:r>
        <w:t>Verspecht</w:t>
      </w:r>
      <w:proofErr w:type="spellEnd"/>
      <w:r>
        <w:t>.</w:t>
      </w:r>
      <w:r w:rsidR="00C74B46">
        <w:t xml:space="preserve"> For assisting with the general outline of the </w:t>
      </w:r>
      <w:proofErr w:type="spellStart"/>
      <w:r w:rsidR="00C74B46">
        <w:t>Gradwork</w:t>
      </w:r>
      <w:proofErr w:type="spellEnd"/>
      <w:r w:rsidR="00C74B46">
        <w:t xml:space="preserve"> course.</w:t>
      </w:r>
    </w:p>
    <w:p w14:paraId="2CCCB5C5" w14:textId="362F06D2" w:rsidR="00FA5059" w:rsidRDefault="00FA5059" w:rsidP="00F26B74">
      <w:r>
        <w:t>And I want to thank</w:t>
      </w:r>
      <w:r w:rsidR="00C74B46">
        <w:t xml:space="preserve"> everyone at</w:t>
      </w:r>
      <w:r>
        <w:t xml:space="preserve"> </w:t>
      </w:r>
      <w:proofErr w:type="spellStart"/>
      <w:r>
        <w:t>Howest</w:t>
      </w:r>
      <w:proofErr w:type="spellEnd"/>
      <w:r>
        <w:t xml:space="preserve"> and Digital Arts and Entertainment for giving me the opportunity to develop </w:t>
      </w:r>
      <w:r w:rsidR="00C74B46">
        <w:t>the</w:t>
      </w:r>
      <w:r>
        <w:t xml:space="preserve"> skills that were required </w:t>
      </w:r>
      <w:r w:rsidR="00C74B46">
        <w:t>to complete this project.</w:t>
      </w:r>
    </w:p>
    <w:p w14:paraId="7B4E6C3F" w14:textId="648B981D" w:rsidR="00794208" w:rsidRDefault="00980A73" w:rsidP="00F26B74">
      <w:r>
        <w:t>I also want to thank my family and friends for their support during this project.</w:t>
      </w:r>
    </w:p>
    <w:p w14:paraId="364C7347" w14:textId="77777777" w:rsidR="00F26B74" w:rsidRDefault="00F26B74">
      <w:pPr>
        <w:rPr>
          <w:caps/>
          <w:color w:val="FFFFFF" w:themeColor="background1"/>
          <w:spacing w:val="15"/>
          <w:sz w:val="22"/>
          <w:szCs w:val="22"/>
        </w:rPr>
      </w:pPr>
      <w:r>
        <w:br w:type="page"/>
      </w:r>
    </w:p>
    <w:p w14:paraId="3CA84DFF" w14:textId="594B3C12" w:rsidR="000D5C84" w:rsidRDefault="000D5C84" w:rsidP="000D5C84">
      <w:pPr>
        <w:pStyle w:val="Heading1"/>
      </w:pPr>
      <w:bookmarkStart w:id="94" w:name="_Toc155520921"/>
      <w:r>
        <w:lastRenderedPageBreak/>
        <w:t>Appendices</w:t>
      </w:r>
      <w:bookmarkEnd w:id="94"/>
    </w:p>
    <w:p w14:paraId="3B111852" w14:textId="2B1B9A50" w:rsidR="0043189D" w:rsidRDefault="0043189D" w:rsidP="0043189D">
      <w:pPr>
        <w:rPr>
          <w:rStyle w:val="Hyperlink"/>
        </w:rPr>
      </w:pPr>
      <w:proofErr w:type="spellStart"/>
      <w:r>
        <w:rPr>
          <w:rStyle w:val="SubtleEmphasis"/>
          <w:bCs/>
          <w:i w:val="0"/>
          <w:iCs w:val="0"/>
          <w:color w:val="auto"/>
        </w:rPr>
        <w:t>Github</w:t>
      </w:r>
      <w:proofErr w:type="spellEnd"/>
      <w:r>
        <w:rPr>
          <w:rStyle w:val="SubtleEmphasis"/>
          <w:bCs/>
          <w:i w:val="0"/>
          <w:iCs w:val="0"/>
          <w:color w:val="auto"/>
        </w:rPr>
        <w:t xml:space="preserve"> repository:</w:t>
      </w:r>
      <w:r>
        <w:rPr>
          <w:rStyle w:val="SubtleEmphasis"/>
          <w:bCs/>
          <w:i w:val="0"/>
          <w:iCs w:val="0"/>
          <w:color w:val="auto"/>
        </w:rPr>
        <w:br/>
      </w:r>
      <w:hyperlink r:id="rId128" w:history="1">
        <w:r w:rsidRPr="00262331">
          <w:rPr>
            <w:rStyle w:val="Hyperlink"/>
          </w:rPr>
          <w:t>https://github.com/SimonSchaep/Research-UE5-Mass</w:t>
        </w:r>
      </w:hyperlink>
    </w:p>
    <w:p w14:paraId="18D4E991" w14:textId="39325DB8" w:rsidR="0043189D" w:rsidRPr="00285FAA" w:rsidRDefault="0043189D" w:rsidP="001D5823">
      <w:pPr>
        <w:rPr>
          <w:rStyle w:val="SubtleEmphasis"/>
          <w:bCs/>
          <w:i w:val="0"/>
          <w:iCs w:val="0"/>
          <w:color w:val="auto"/>
          <w:lang w:val="fr-BE"/>
        </w:rPr>
      </w:pPr>
      <w:r w:rsidRPr="0043189D">
        <w:rPr>
          <w:lang w:val="fr-BE"/>
        </w:rPr>
        <w:t>Source code:</w:t>
      </w:r>
      <w:r w:rsidRPr="0043189D">
        <w:rPr>
          <w:lang w:val="fr-BE"/>
        </w:rPr>
        <w:br/>
      </w:r>
      <w:hyperlink r:id="rId129" w:history="1">
        <w:r w:rsidRPr="0043189D">
          <w:rPr>
            <w:rStyle w:val="Hyperlink"/>
            <w:bCs/>
            <w:lang w:val="fr-BE"/>
          </w:rPr>
          <w:t>https://github.com/SimonSchaep/Research-UE5-Mass/tree/main/UnrealProjects</w:t>
        </w:r>
      </w:hyperlink>
    </w:p>
    <w:p w14:paraId="6353D561" w14:textId="5EA99881" w:rsidR="001D5823" w:rsidRDefault="0043189D" w:rsidP="000D5C84">
      <w:r>
        <w:rPr>
          <w:rStyle w:val="SubtleEmphasis"/>
          <w:bCs/>
          <w:i w:val="0"/>
          <w:iCs w:val="0"/>
          <w:color w:val="auto"/>
        </w:rPr>
        <w:t>Excel file with results from case study:</w:t>
      </w:r>
      <w:r>
        <w:rPr>
          <w:rStyle w:val="SubtleEmphasis"/>
          <w:bCs/>
          <w:i w:val="0"/>
          <w:iCs w:val="0"/>
          <w:color w:val="auto"/>
        </w:rPr>
        <w:br/>
      </w:r>
      <w:hyperlink r:id="rId130" w:history="1">
        <w:r w:rsidR="00D852C2" w:rsidRPr="00D852C2">
          <w:rPr>
            <w:rStyle w:val="Hyperlink"/>
          </w:rPr>
          <w:t>https://github.com/SimonSchaep/Research-UE5-Mass/blob/main/Results.xlsx</w:t>
        </w:r>
      </w:hyperlink>
    </w:p>
    <w:p w14:paraId="43036A63" w14:textId="28416DCD" w:rsidR="002E208F" w:rsidRDefault="0043189D" w:rsidP="001C55B6">
      <w:r>
        <w:rPr>
          <w:rStyle w:val="SubtleEmphasis"/>
          <w:bCs/>
          <w:i w:val="0"/>
          <w:iCs w:val="0"/>
          <w:color w:val="auto"/>
        </w:rPr>
        <w:t>Trace  files used to extract the data for the results:</w:t>
      </w:r>
      <w:r>
        <w:rPr>
          <w:rStyle w:val="SubtleEmphasis"/>
          <w:bCs/>
          <w:i w:val="0"/>
          <w:iCs w:val="0"/>
          <w:color w:val="auto"/>
        </w:rPr>
        <w:br/>
      </w:r>
      <w:hyperlink r:id="rId131" w:history="1">
        <w:r w:rsidRPr="0043189D">
          <w:rPr>
            <w:rStyle w:val="Hyperlink"/>
          </w:rPr>
          <w:t>https://drive.google.com/file/d/1dy27FoWe-HDYQR6C2MbmFpC7WUoz_FB9/view?usp=sharing</w:t>
        </w:r>
      </w:hyperlink>
    </w:p>
    <w:sectPr w:rsidR="002E208F" w:rsidSect="00567717">
      <w:headerReference w:type="default" r:id="rId132"/>
      <w:footerReference w:type="default" r:id="rId133"/>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8DEAE97" w14:textId="77777777" w:rsidR="00567717" w:rsidRDefault="00567717" w:rsidP="001C55B6">
      <w:pPr>
        <w:spacing w:after="0" w:line="240" w:lineRule="auto"/>
      </w:pPr>
      <w:r>
        <w:separator/>
      </w:r>
    </w:p>
  </w:endnote>
  <w:endnote w:type="continuationSeparator" w:id="0">
    <w:p w14:paraId="4B56841E" w14:textId="77777777" w:rsidR="00567717" w:rsidRDefault="00567717" w:rsidP="001C55B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Biome">
    <w:charset w:val="00"/>
    <w:family w:val="swiss"/>
    <w:pitch w:val="variable"/>
    <w:sig w:usb0="A11526FF" w:usb1="8000000A" w:usb2="00010000" w:usb3="00000000" w:csb0="0000019F" w:csb1="00000000"/>
  </w:font>
  <w:font w:name="Segoe UI Emoji">
    <w:panose1 w:val="020B0502040204020203"/>
    <w:charset w:val="00"/>
    <w:family w:val="swiss"/>
    <w:pitch w:val="variable"/>
    <w:sig w:usb0="00000003" w:usb1="02000000" w:usb2="00000000" w:usb3="00000000" w:csb0="00000001" w:csb1="00000000"/>
  </w:font>
  <w:font w:name="Segoe UI Symbol">
    <w:panose1 w:val="020B0502040204020203"/>
    <w:charset w:val="00"/>
    <w:family w:val="swiss"/>
    <w:pitch w:val="variable"/>
    <w:sig w:usb0="800001E3" w:usb1="1200FFEF" w:usb2="0004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268881" w14:textId="239BD4DB" w:rsidR="002E1349" w:rsidRDefault="00B33A51" w:rsidP="002E1349">
    <w:pPr>
      <w:pStyle w:val="Header"/>
    </w:pPr>
    <w:r>
      <w:t xml:space="preserve">DAE - Graduation work </w:t>
    </w:r>
    <w:r w:rsidR="0056482B">
      <w:t>202</w:t>
    </w:r>
    <w:r w:rsidR="009016DA">
      <w:t>3</w:t>
    </w:r>
    <w:r w:rsidR="0056482B">
      <w:t>-202</w:t>
    </w:r>
    <w:r w:rsidR="009016DA">
      <w:t>4</w:t>
    </w:r>
    <w:r w:rsidR="002E1349">
      <w:tab/>
    </w:r>
    <w:r w:rsidR="002E1349">
      <w:tab/>
    </w:r>
    <w:r w:rsidR="002E1349">
      <w:fldChar w:fldCharType="begin"/>
    </w:r>
    <w:r w:rsidR="002E1349">
      <w:instrText xml:space="preserve"> PAGE  \* Arabic  \* MERGEFORMAT </w:instrText>
    </w:r>
    <w:r w:rsidR="002E1349">
      <w:fldChar w:fldCharType="separate"/>
    </w:r>
    <w:r>
      <w:rPr>
        <w:noProof/>
      </w:rPr>
      <w:t>1</w:t>
    </w:r>
    <w:r w:rsidR="002E1349">
      <w:fldChar w:fldCharType="end"/>
    </w:r>
    <w:r w:rsidR="002E1349">
      <w:t>/</w:t>
    </w:r>
    <w:r w:rsidR="001D0494">
      <w:rPr>
        <w:noProof/>
      </w:rPr>
      <w:fldChar w:fldCharType="begin"/>
    </w:r>
    <w:r w:rsidR="001D0494">
      <w:rPr>
        <w:noProof/>
      </w:rPr>
      <w:instrText xml:space="preserve"> NUMPAGES   \* MERGEFORMAT </w:instrText>
    </w:r>
    <w:r w:rsidR="001D0494">
      <w:rPr>
        <w:noProof/>
      </w:rPr>
      <w:fldChar w:fldCharType="separate"/>
    </w:r>
    <w:r>
      <w:rPr>
        <w:noProof/>
      </w:rPr>
      <w:t>10</w:t>
    </w:r>
    <w:r w:rsidR="001D0494">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FDB4391" w14:textId="77777777" w:rsidR="00567717" w:rsidRDefault="00567717" w:rsidP="001C55B6">
      <w:pPr>
        <w:spacing w:after="0" w:line="240" w:lineRule="auto"/>
      </w:pPr>
      <w:r>
        <w:separator/>
      </w:r>
    </w:p>
  </w:footnote>
  <w:footnote w:type="continuationSeparator" w:id="0">
    <w:p w14:paraId="4F73F192" w14:textId="77777777" w:rsidR="00567717" w:rsidRDefault="00567717" w:rsidP="001C55B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alias w:val="Author"/>
      <w:tag w:val=""/>
      <w:id w:val="617644055"/>
      <w:placeholder>
        <w:docPart w:val="29AFEA83DDB049D0BB8068F7C331ACF1"/>
      </w:placeholder>
      <w:dataBinding w:prefixMappings="xmlns:ns0='http://purl.org/dc/elements/1.1/' xmlns:ns1='http://schemas.openxmlformats.org/package/2006/metadata/core-properties' " w:xpath="/ns1:coreProperties[1]/ns0:creator[1]" w:storeItemID="{6C3C8BC8-F283-45AE-878A-BAB7291924A1}"/>
      <w:text/>
    </w:sdtPr>
    <w:sdtContent>
      <w:p w14:paraId="0B5A2ECB" w14:textId="1A6ADCEB" w:rsidR="002E1349" w:rsidRDefault="001019A0" w:rsidP="002E1349">
        <w:r>
          <w:t>Schaep Simon</w:t>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992C01"/>
    <w:multiLevelType w:val="multilevel"/>
    <w:tmpl w:val="0809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1" w15:restartNumberingAfterBreak="0">
    <w:nsid w:val="03FF6A5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4E74462"/>
    <w:multiLevelType w:val="multilevel"/>
    <w:tmpl w:val="04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3" w15:restartNumberingAfterBreak="0">
    <w:nsid w:val="05900D65"/>
    <w:multiLevelType w:val="multilevel"/>
    <w:tmpl w:val="41B083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A0628D7"/>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0A2D0DE5"/>
    <w:multiLevelType w:val="multilevel"/>
    <w:tmpl w:val="0409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6" w15:restartNumberingAfterBreak="0">
    <w:nsid w:val="0F333A7A"/>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1215679E"/>
    <w:multiLevelType w:val="multilevel"/>
    <w:tmpl w:val="08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8" w15:restartNumberingAfterBreak="0">
    <w:nsid w:val="12643A5A"/>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141465A1"/>
    <w:multiLevelType w:val="multilevel"/>
    <w:tmpl w:val="04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10" w15:restartNumberingAfterBreak="0">
    <w:nsid w:val="1482775B"/>
    <w:multiLevelType w:val="multilevel"/>
    <w:tmpl w:val="7DEEA28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1" w15:restartNumberingAfterBreak="0">
    <w:nsid w:val="1510296D"/>
    <w:multiLevelType w:val="multilevel"/>
    <w:tmpl w:val="08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12" w15:restartNumberingAfterBreak="0">
    <w:nsid w:val="18400487"/>
    <w:multiLevelType w:val="multilevel"/>
    <w:tmpl w:val="04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13" w15:restartNumberingAfterBreak="0">
    <w:nsid w:val="1BC04C81"/>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1C52396A"/>
    <w:multiLevelType w:val="hybridMultilevel"/>
    <w:tmpl w:val="9D48787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1E711117"/>
    <w:multiLevelType w:val="hybridMultilevel"/>
    <w:tmpl w:val="089A53B8"/>
    <w:lvl w:ilvl="0" w:tplc="8B6AC57E">
      <w:start w:val="1"/>
      <w:numFmt w:val="lowerLetter"/>
      <w:lvlText w:val="%1."/>
      <w:lvlJc w:val="left"/>
      <w:pPr>
        <w:ind w:left="1095" w:hanging="435"/>
      </w:pPr>
      <w:rPr>
        <w:rFonts w:hint="default"/>
        <w:color w:val="0563C1" w:themeColor="hyperlink"/>
        <w:u w:val="single"/>
      </w:rPr>
    </w:lvl>
    <w:lvl w:ilvl="1" w:tplc="04090019" w:tentative="1">
      <w:start w:val="1"/>
      <w:numFmt w:val="lowerLetter"/>
      <w:lvlText w:val="%2."/>
      <w:lvlJc w:val="left"/>
      <w:pPr>
        <w:ind w:left="1740" w:hanging="360"/>
      </w:pPr>
    </w:lvl>
    <w:lvl w:ilvl="2" w:tplc="0409001B" w:tentative="1">
      <w:start w:val="1"/>
      <w:numFmt w:val="lowerRoman"/>
      <w:lvlText w:val="%3."/>
      <w:lvlJc w:val="right"/>
      <w:pPr>
        <w:ind w:left="2460" w:hanging="180"/>
      </w:pPr>
    </w:lvl>
    <w:lvl w:ilvl="3" w:tplc="0409000F" w:tentative="1">
      <w:start w:val="1"/>
      <w:numFmt w:val="decimal"/>
      <w:lvlText w:val="%4."/>
      <w:lvlJc w:val="left"/>
      <w:pPr>
        <w:ind w:left="3180" w:hanging="360"/>
      </w:pPr>
    </w:lvl>
    <w:lvl w:ilvl="4" w:tplc="04090019" w:tentative="1">
      <w:start w:val="1"/>
      <w:numFmt w:val="lowerLetter"/>
      <w:lvlText w:val="%5."/>
      <w:lvlJc w:val="left"/>
      <w:pPr>
        <w:ind w:left="3900" w:hanging="360"/>
      </w:pPr>
    </w:lvl>
    <w:lvl w:ilvl="5" w:tplc="0409001B" w:tentative="1">
      <w:start w:val="1"/>
      <w:numFmt w:val="lowerRoman"/>
      <w:lvlText w:val="%6."/>
      <w:lvlJc w:val="right"/>
      <w:pPr>
        <w:ind w:left="4620" w:hanging="180"/>
      </w:pPr>
    </w:lvl>
    <w:lvl w:ilvl="6" w:tplc="0409000F" w:tentative="1">
      <w:start w:val="1"/>
      <w:numFmt w:val="decimal"/>
      <w:lvlText w:val="%7."/>
      <w:lvlJc w:val="left"/>
      <w:pPr>
        <w:ind w:left="5340" w:hanging="360"/>
      </w:pPr>
    </w:lvl>
    <w:lvl w:ilvl="7" w:tplc="04090019" w:tentative="1">
      <w:start w:val="1"/>
      <w:numFmt w:val="lowerLetter"/>
      <w:lvlText w:val="%8."/>
      <w:lvlJc w:val="left"/>
      <w:pPr>
        <w:ind w:left="6060" w:hanging="360"/>
      </w:pPr>
    </w:lvl>
    <w:lvl w:ilvl="8" w:tplc="0409001B" w:tentative="1">
      <w:start w:val="1"/>
      <w:numFmt w:val="lowerRoman"/>
      <w:lvlText w:val="%9."/>
      <w:lvlJc w:val="right"/>
      <w:pPr>
        <w:ind w:left="6780" w:hanging="180"/>
      </w:pPr>
    </w:lvl>
  </w:abstractNum>
  <w:abstractNum w:abstractNumId="16" w15:restartNumberingAfterBreak="0">
    <w:nsid w:val="1EFF497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1F302B01"/>
    <w:multiLevelType w:val="hybridMultilevel"/>
    <w:tmpl w:val="67EEA76A"/>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8" w15:restartNumberingAfterBreak="0">
    <w:nsid w:val="25560F3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2A1D64B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2AD15161"/>
    <w:multiLevelType w:val="hybridMultilevel"/>
    <w:tmpl w:val="4890528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2D1A6B53"/>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2EC20E5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30241F8B"/>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339106E0"/>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39DD1861"/>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3AD8330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3AE828E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3DAC3655"/>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406477C9"/>
    <w:multiLevelType w:val="multilevel"/>
    <w:tmpl w:val="04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30" w15:restartNumberingAfterBreak="0">
    <w:nsid w:val="45BF03C6"/>
    <w:multiLevelType w:val="multilevel"/>
    <w:tmpl w:val="04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31" w15:restartNumberingAfterBreak="0">
    <w:nsid w:val="49406E91"/>
    <w:multiLevelType w:val="hybridMultilevel"/>
    <w:tmpl w:val="E76E27A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4AC95827"/>
    <w:multiLevelType w:val="multilevel"/>
    <w:tmpl w:val="04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33" w15:restartNumberingAfterBreak="0">
    <w:nsid w:val="4C372E73"/>
    <w:multiLevelType w:val="hybridMultilevel"/>
    <w:tmpl w:val="0EE60F6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4C8E323E"/>
    <w:multiLevelType w:val="multilevel"/>
    <w:tmpl w:val="6F14BD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4CE53062"/>
    <w:multiLevelType w:val="multilevel"/>
    <w:tmpl w:val="04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36" w15:restartNumberingAfterBreak="0">
    <w:nsid w:val="52780B70"/>
    <w:multiLevelType w:val="hybridMultilevel"/>
    <w:tmpl w:val="2DEAE8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54DF43F2"/>
    <w:multiLevelType w:val="hybridMultilevel"/>
    <w:tmpl w:val="02A0344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56F8405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9" w15:restartNumberingAfterBreak="0">
    <w:nsid w:val="59752631"/>
    <w:multiLevelType w:val="multilevel"/>
    <w:tmpl w:val="A3CE88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5C4C0A5F"/>
    <w:multiLevelType w:val="multilevel"/>
    <w:tmpl w:val="0409001F"/>
    <w:lvl w:ilvl="0">
      <w:start w:val="1"/>
      <w:numFmt w:val="decimal"/>
      <w:lvlText w:val="%1."/>
      <w:lvlJc w:val="left"/>
      <w:pPr>
        <w:ind w:left="1800" w:hanging="360"/>
      </w:pPr>
    </w:lvl>
    <w:lvl w:ilvl="1">
      <w:start w:val="1"/>
      <w:numFmt w:val="decimal"/>
      <w:lvlText w:val="%1.%2."/>
      <w:lvlJc w:val="left"/>
      <w:pPr>
        <w:ind w:left="2232" w:hanging="432"/>
      </w:pPr>
    </w:lvl>
    <w:lvl w:ilvl="2">
      <w:start w:val="1"/>
      <w:numFmt w:val="decimal"/>
      <w:lvlText w:val="%1.%2.%3."/>
      <w:lvlJc w:val="left"/>
      <w:pPr>
        <w:ind w:left="2664" w:hanging="504"/>
      </w:pPr>
    </w:lvl>
    <w:lvl w:ilvl="3">
      <w:start w:val="1"/>
      <w:numFmt w:val="decimal"/>
      <w:lvlText w:val="%1.%2.%3.%4."/>
      <w:lvlJc w:val="left"/>
      <w:pPr>
        <w:ind w:left="3168" w:hanging="648"/>
      </w:pPr>
    </w:lvl>
    <w:lvl w:ilvl="4">
      <w:start w:val="1"/>
      <w:numFmt w:val="decimal"/>
      <w:lvlText w:val="%1.%2.%3.%4.%5."/>
      <w:lvlJc w:val="left"/>
      <w:pPr>
        <w:ind w:left="3672" w:hanging="792"/>
      </w:pPr>
    </w:lvl>
    <w:lvl w:ilvl="5">
      <w:start w:val="1"/>
      <w:numFmt w:val="decimal"/>
      <w:lvlText w:val="%1.%2.%3.%4.%5.%6."/>
      <w:lvlJc w:val="left"/>
      <w:pPr>
        <w:ind w:left="4176" w:hanging="936"/>
      </w:pPr>
    </w:lvl>
    <w:lvl w:ilvl="6">
      <w:start w:val="1"/>
      <w:numFmt w:val="decimal"/>
      <w:lvlText w:val="%1.%2.%3.%4.%5.%6.%7."/>
      <w:lvlJc w:val="left"/>
      <w:pPr>
        <w:ind w:left="4680" w:hanging="1080"/>
      </w:pPr>
    </w:lvl>
    <w:lvl w:ilvl="7">
      <w:start w:val="1"/>
      <w:numFmt w:val="decimal"/>
      <w:lvlText w:val="%1.%2.%3.%4.%5.%6.%7.%8."/>
      <w:lvlJc w:val="left"/>
      <w:pPr>
        <w:ind w:left="5184" w:hanging="1224"/>
      </w:pPr>
    </w:lvl>
    <w:lvl w:ilvl="8">
      <w:start w:val="1"/>
      <w:numFmt w:val="decimal"/>
      <w:lvlText w:val="%1.%2.%3.%4.%5.%6.%7.%8.%9."/>
      <w:lvlJc w:val="left"/>
      <w:pPr>
        <w:ind w:left="5760" w:hanging="1440"/>
      </w:pPr>
    </w:lvl>
  </w:abstractNum>
  <w:abstractNum w:abstractNumId="41" w15:restartNumberingAfterBreak="0">
    <w:nsid w:val="5CEE565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2" w15:restartNumberingAfterBreak="0">
    <w:nsid w:val="5FC606C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3" w15:restartNumberingAfterBreak="0">
    <w:nsid w:val="626F0F1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4" w15:restartNumberingAfterBreak="0">
    <w:nsid w:val="69996E92"/>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5" w15:restartNumberingAfterBreak="0">
    <w:nsid w:val="6A3E192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6" w15:restartNumberingAfterBreak="0">
    <w:nsid w:val="6BF9051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7" w15:restartNumberingAfterBreak="0">
    <w:nsid w:val="6CA30571"/>
    <w:multiLevelType w:val="hybridMultilevel"/>
    <w:tmpl w:val="9AD67F4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8" w15:restartNumberingAfterBreak="0">
    <w:nsid w:val="6EAA2E20"/>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9" w15:restartNumberingAfterBreak="0">
    <w:nsid w:val="6F3474D0"/>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0" w15:restartNumberingAfterBreak="0">
    <w:nsid w:val="7364270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1" w15:restartNumberingAfterBreak="0">
    <w:nsid w:val="746214A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2" w15:restartNumberingAfterBreak="0">
    <w:nsid w:val="751C1292"/>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3" w15:restartNumberingAfterBreak="0">
    <w:nsid w:val="77350FD2"/>
    <w:multiLevelType w:val="hybridMultilevel"/>
    <w:tmpl w:val="C1E2A31A"/>
    <w:lvl w:ilvl="0" w:tplc="110A1584">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15:restartNumberingAfterBreak="0">
    <w:nsid w:val="78E00DA8"/>
    <w:multiLevelType w:val="hybridMultilevel"/>
    <w:tmpl w:val="531EFD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5" w15:restartNumberingAfterBreak="0">
    <w:nsid w:val="790757CE"/>
    <w:multiLevelType w:val="hybridMultilevel"/>
    <w:tmpl w:val="73980DB4"/>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6" w15:restartNumberingAfterBreak="0">
    <w:nsid w:val="7FF65F4E"/>
    <w:multiLevelType w:val="multilevel"/>
    <w:tmpl w:val="388CC6F0"/>
    <w:lvl w:ilvl="0">
      <w:start w:val="1"/>
      <w:numFmt w:val="decimal"/>
      <w:lvlText w:val="%1."/>
      <w:lvlJc w:val="left"/>
      <w:pPr>
        <w:ind w:left="360" w:hanging="360"/>
      </w:pPr>
    </w:lvl>
    <w:lvl w:ilvl="1">
      <w:start w:val="1"/>
      <w:numFmt w:val="decimal"/>
      <w:lvlText w:val="%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1918783055">
    <w:abstractNumId w:val="10"/>
  </w:num>
  <w:num w:numId="2" w16cid:durableId="571962279">
    <w:abstractNumId w:val="10"/>
  </w:num>
  <w:num w:numId="3" w16cid:durableId="287973074">
    <w:abstractNumId w:val="10"/>
  </w:num>
  <w:num w:numId="4" w16cid:durableId="284821275">
    <w:abstractNumId w:val="10"/>
  </w:num>
  <w:num w:numId="5" w16cid:durableId="1600528937">
    <w:abstractNumId w:val="10"/>
  </w:num>
  <w:num w:numId="6" w16cid:durableId="375737947">
    <w:abstractNumId w:val="10"/>
  </w:num>
  <w:num w:numId="7" w16cid:durableId="1995258676">
    <w:abstractNumId w:val="10"/>
  </w:num>
  <w:num w:numId="8" w16cid:durableId="752356719">
    <w:abstractNumId w:val="10"/>
  </w:num>
  <w:num w:numId="9" w16cid:durableId="804590231">
    <w:abstractNumId w:val="10"/>
  </w:num>
  <w:num w:numId="10" w16cid:durableId="1476994451">
    <w:abstractNumId w:val="10"/>
  </w:num>
  <w:num w:numId="11" w16cid:durableId="858591427">
    <w:abstractNumId w:val="53"/>
  </w:num>
  <w:num w:numId="12" w16cid:durableId="2081292380">
    <w:abstractNumId w:val="36"/>
  </w:num>
  <w:num w:numId="13" w16cid:durableId="997924738">
    <w:abstractNumId w:val="27"/>
  </w:num>
  <w:num w:numId="14" w16cid:durableId="159737767">
    <w:abstractNumId w:val="35"/>
  </w:num>
  <w:num w:numId="15" w16cid:durableId="1105812379">
    <w:abstractNumId w:val="45"/>
  </w:num>
  <w:num w:numId="16" w16cid:durableId="2138378045">
    <w:abstractNumId w:val="50"/>
  </w:num>
  <w:num w:numId="17" w16cid:durableId="987830825">
    <w:abstractNumId w:val="56"/>
  </w:num>
  <w:num w:numId="18" w16cid:durableId="1568614667">
    <w:abstractNumId w:val="15"/>
  </w:num>
  <w:num w:numId="19" w16cid:durableId="847645189">
    <w:abstractNumId w:val="31"/>
  </w:num>
  <w:num w:numId="20" w16cid:durableId="1145776036">
    <w:abstractNumId w:val="42"/>
  </w:num>
  <w:num w:numId="21" w16cid:durableId="671182528">
    <w:abstractNumId w:val="26"/>
  </w:num>
  <w:num w:numId="22" w16cid:durableId="292449161">
    <w:abstractNumId w:val="46"/>
  </w:num>
  <w:num w:numId="23" w16cid:durableId="1850674605">
    <w:abstractNumId w:val="38"/>
  </w:num>
  <w:num w:numId="24" w16cid:durableId="1751000677">
    <w:abstractNumId w:val="5"/>
  </w:num>
  <w:num w:numId="25" w16cid:durableId="893396061">
    <w:abstractNumId w:val="22"/>
  </w:num>
  <w:num w:numId="26" w16cid:durableId="619723063">
    <w:abstractNumId w:val="51"/>
  </w:num>
  <w:num w:numId="27" w16cid:durableId="1415009619">
    <w:abstractNumId w:val="20"/>
  </w:num>
  <w:num w:numId="28" w16cid:durableId="1138256923">
    <w:abstractNumId w:val="33"/>
  </w:num>
  <w:num w:numId="29" w16cid:durableId="1136920838">
    <w:abstractNumId w:val="14"/>
  </w:num>
  <w:num w:numId="30" w16cid:durableId="676155707">
    <w:abstractNumId w:val="37"/>
  </w:num>
  <w:num w:numId="31" w16cid:durableId="2042196561">
    <w:abstractNumId w:val="47"/>
  </w:num>
  <w:num w:numId="32" w16cid:durableId="1909996772">
    <w:abstractNumId w:val="55"/>
  </w:num>
  <w:num w:numId="33" w16cid:durableId="594288969">
    <w:abstractNumId w:val="11"/>
  </w:num>
  <w:num w:numId="34" w16cid:durableId="1135953220">
    <w:abstractNumId w:val="6"/>
  </w:num>
  <w:num w:numId="35" w16cid:durableId="524104160">
    <w:abstractNumId w:val="4"/>
  </w:num>
  <w:num w:numId="36" w16cid:durableId="292489947">
    <w:abstractNumId w:val="21"/>
  </w:num>
  <w:num w:numId="37" w16cid:durableId="1991906146">
    <w:abstractNumId w:val="25"/>
  </w:num>
  <w:num w:numId="38" w16cid:durableId="976304660">
    <w:abstractNumId w:val="3"/>
  </w:num>
  <w:num w:numId="39" w16cid:durableId="1585607491">
    <w:abstractNumId w:val="17"/>
  </w:num>
  <w:num w:numId="40" w16cid:durableId="1011876490">
    <w:abstractNumId w:val="8"/>
  </w:num>
  <w:num w:numId="41" w16cid:durableId="346105217">
    <w:abstractNumId w:val="48"/>
  </w:num>
  <w:num w:numId="42" w16cid:durableId="86193628">
    <w:abstractNumId w:val="49"/>
  </w:num>
  <w:num w:numId="43" w16cid:durableId="1343975334">
    <w:abstractNumId w:val="0"/>
  </w:num>
  <w:num w:numId="44" w16cid:durableId="2139563036">
    <w:abstractNumId w:val="7"/>
  </w:num>
  <w:num w:numId="45" w16cid:durableId="1441218627">
    <w:abstractNumId w:val="16"/>
  </w:num>
  <w:num w:numId="46" w16cid:durableId="15038089">
    <w:abstractNumId w:val="23"/>
  </w:num>
  <w:num w:numId="47" w16cid:durableId="526337096">
    <w:abstractNumId w:val="29"/>
  </w:num>
  <w:num w:numId="48" w16cid:durableId="1933733298">
    <w:abstractNumId w:val="1"/>
  </w:num>
  <w:num w:numId="49" w16cid:durableId="136803379">
    <w:abstractNumId w:val="9"/>
  </w:num>
  <w:num w:numId="50" w16cid:durableId="742796970">
    <w:abstractNumId w:val="43"/>
  </w:num>
  <w:num w:numId="51" w16cid:durableId="335232259">
    <w:abstractNumId w:val="28"/>
  </w:num>
  <w:num w:numId="52" w16cid:durableId="326369740">
    <w:abstractNumId w:val="52"/>
  </w:num>
  <w:num w:numId="53" w16cid:durableId="949898206">
    <w:abstractNumId w:val="32"/>
  </w:num>
  <w:num w:numId="54" w16cid:durableId="1661344429">
    <w:abstractNumId w:val="18"/>
  </w:num>
  <w:num w:numId="55" w16cid:durableId="1365328435">
    <w:abstractNumId w:val="41"/>
  </w:num>
  <w:num w:numId="56" w16cid:durableId="1202665486">
    <w:abstractNumId w:val="19"/>
  </w:num>
  <w:num w:numId="57" w16cid:durableId="871264744">
    <w:abstractNumId w:val="12"/>
  </w:num>
  <w:num w:numId="58" w16cid:durableId="390464637">
    <w:abstractNumId w:val="40"/>
  </w:num>
  <w:num w:numId="59" w16cid:durableId="232665539">
    <w:abstractNumId w:val="30"/>
  </w:num>
  <w:num w:numId="60" w16cid:durableId="1245460146">
    <w:abstractNumId w:val="2"/>
  </w:num>
  <w:num w:numId="61" w16cid:durableId="747338017">
    <w:abstractNumId w:val="24"/>
  </w:num>
  <w:num w:numId="62" w16cid:durableId="1930506519">
    <w:abstractNumId w:val="44"/>
  </w:num>
  <w:num w:numId="63" w16cid:durableId="1024793357">
    <w:abstractNumId w:val="13"/>
  </w:num>
  <w:num w:numId="64" w16cid:durableId="431513896">
    <w:abstractNumId w:val="54"/>
  </w:num>
  <w:num w:numId="65" w16cid:durableId="1473015626">
    <w:abstractNumId w:val="39"/>
  </w:num>
  <w:num w:numId="66" w16cid:durableId="1019623701">
    <w:abstractNumId w:val="3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C55B6"/>
    <w:rsid w:val="000007CE"/>
    <w:rsid w:val="00003ACD"/>
    <w:rsid w:val="00005B61"/>
    <w:rsid w:val="000317F5"/>
    <w:rsid w:val="000366CB"/>
    <w:rsid w:val="00047DFC"/>
    <w:rsid w:val="0005783E"/>
    <w:rsid w:val="00060C18"/>
    <w:rsid w:val="00060DD4"/>
    <w:rsid w:val="00061991"/>
    <w:rsid w:val="00074958"/>
    <w:rsid w:val="0007495D"/>
    <w:rsid w:val="000769DF"/>
    <w:rsid w:val="00081746"/>
    <w:rsid w:val="000817E2"/>
    <w:rsid w:val="00085A56"/>
    <w:rsid w:val="000926E1"/>
    <w:rsid w:val="00096731"/>
    <w:rsid w:val="000A2FDF"/>
    <w:rsid w:val="000D5C84"/>
    <w:rsid w:val="000E5A88"/>
    <w:rsid w:val="000E675C"/>
    <w:rsid w:val="000F4BBB"/>
    <w:rsid w:val="001019A0"/>
    <w:rsid w:val="00102E74"/>
    <w:rsid w:val="00120E84"/>
    <w:rsid w:val="001264BA"/>
    <w:rsid w:val="00127B1A"/>
    <w:rsid w:val="00127F9B"/>
    <w:rsid w:val="001473F8"/>
    <w:rsid w:val="00150C09"/>
    <w:rsid w:val="00154B83"/>
    <w:rsid w:val="001724BF"/>
    <w:rsid w:val="00181691"/>
    <w:rsid w:val="00185C39"/>
    <w:rsid w:val="00185F9F"/>
    <w:rsid w:val="0018724B"/>
    <w:rsid w:val="00191BD0"/>
    <w:rsid w:val="0019273D"/>
    <w:rsid w:val="00195628"/>
    <w:rsid w:val="001A52E4"/>
    <w:rsid w:val="001B1D78"/>
    <w:rsid w:val="001C1833"/>
    <w:rsid w:val="001C55B6"/>
    <w:rsid w:val="001D0494"/>
    <w:rsid w:val="001D08A1"/>
    <w:rsid w:val="001D2BFB"/>
    <w:rsid w:val="001D5823"/>
    <w:rsid w:val="001E7926"/>
    <w:rsid w:val="001F61C2"/>
    <w:rsid w:val="001F6FAB"/>
    <w:rsid w:val="00204A47"/>
    <w:rsid w:val="00212D23"/>
    <w:rsid w:val="00214F0D"/>
    <w:rsid w:val="002153C7"/>
    <w:rsid w:val="00220A6D"/>
    <w:rsid w:val="00231221"/>
    <w:rsid w:val="00246978"/>
    <w:rsid w:val="00251B10"/>
    <w:rsid w:val="002566ED"/>
    <w:rsid w:val="002569B3"/>
    <w:rsid w:val="00262331"/>
    <w:rsid w:val="002648C1"/>
    <w:rsid w:val="0026580B"/>
    <w:rsid w:val="0026602A"/>
    <w:rsid w:val="0027098F"/>
    <w:rsid w:val="002839ED"/>
    <w:rsid w:val="0028474C"/>
    <w:rsid w:val="00285FAA"/>
    <w:rsid w:val="0029406E"/>
    <w:rsid w:val="002942B4"/>
    <w:rsid w:val="0029695C"/>
    <w:rsid w:val="00297085"/>
    <w:rsid w:val="002A2ECF"/>
    <w:rsid w:val="002B3A39"/>
    <w:rsid w:val="002B4D9A"/>
    <w:rsid w:val="002C5209"/>
    <w:rsid w:val="002C7949"/>
    <w:rsid w:val="002D4805"/>
    <w:rsid w:val="002E0BB4"/>
    <w:rsid w:val="002E1349"/>
    <w:rsid w:val="002E208F"/>
    <w:rsid w:val="002E6F83"/>
    <w:rsid w:val="002F3B28"/>
    <w:rsid w:val="00321BC4"/>
    <w:rsid w:val="0033544C"/>
    <w:rsid w:val="00344086"/>
    <w:rsid w:val="00350C2B"/>
    <w:rsid w:val="003519FB"/>
    <w:rsid w:val="00375318"/>
    <w:rsid w:val="00380DEB"/>
    <w:rsid w:val="0038438B"/>
    <w:rsid w:val="003A0148"/>
    <w:rsid w:val="003B641E"/>
    <w:rsid w:val="003C4C6D"/>
    <w:rsid w:val="003D33A8"/>
    <w:rsid w:val="003D6EE0"/>
    <w:rsid w:val="003F0648"/>
    <w:rsid w:val="003F2D08"/>
    <w:rsid w:val="00402884"/>
    <w:rsid w:val="00416EF6"/>
    <w:rsid w:val="00424491"/>
    <w:rsid w:val="004256F0"/>
    <w:rsid w:val="00427C48"/>
    <w:rsid w:val="0043189D"/>
    <w:rsid w:val="004318C5"/>
    <w:rsid w:val="00434BE0"/>
    <w:rsid w:val="004374EC"/>
    <w:rsid w:val="00460533"/>
    <w:rsid w:val="0049670E"/>
    <w:rsid w:val="004979EC"/>
    <w:rsid w:val="004B44CA"/>
    <w:rsid w:val="004B6BAE"/>
    <w:rsid w:val="004D1A93"/>
    <w:rsid w:val="004E19CD"/>
    <w:rsid w:val="004F4B5E"/>
    <w:rsid w:val="00500B8B"/>
    <w:rsid w:val="00516F1A"/>
    <w:rsid w:val="00536F67"/>
    <w:rsid w:val="00542449"/>
    <w:rsid w:val="00552427"/>
    <w:rsid w:val="00561888"/>
    <w:rsid w:val="005634A3"/>
    <w:rsid w:val="0056482B"/>
    <w:rsid w:val="00567717"/>
    <w:rsid w:val="00575AD5"/>
    <w:rsid w:val="005853DC"/>
    <w:rsid w:val="005862A8"/>
    <w:rsid w:val="005946DC"/>
    <w:rsid w:val="005A143E"/>
    <w:rsid w:val="005B5790"/>
    <w:rsid w:val="005C3CBB"/>
    <w:rsid w:val="005E04E3"/>
    <w:rsid w:val="005F54E3"/>
    <w:rsid w:val="00606858"/>
    <w:rsid w:val="00606AB0"/>
    <w:rsid w:val="006147FC"/>
    <w:rsid w:val="00621184"/>
    <w:rsid w:val="006224BF"/>
    <w:rsid w:val="0062287A"/>
    <w:rsid w:val="00623A65"/>
    <w:rsid w:val="00634E7E"/>
    <w:rsid w:val="00636825"/>
    <w:rsid w:val="00644773"/>
    <w:rsid w:val="006451C8"/>
    <w:rsid w:val="0065179E"/>
    <w:rsid w:val="00661EFE"/>
    <w:rsid w:val="00672BAC"/>
    <w:rsid w:val="00681006"/>
    <w:rsid w:val="006A3E9B"/>
    <w:rsid w:val="006A6EFB"/>
    <w:rsid w:val="006B01FC"/>
    <w:rsid w:val="006C32FF"/>
    <w:rsid w:val="006C460A"/>
    <w:rsid w:val="006C69A9"/>
    <w:rsid w:val="006D08D1"/>
    <w:rsid w:val="006D40D7"/>
    <w:rsid w:val="006F2AFC"/>
    <w:rsid w:val="00706658"/>
    <w:rsid w:val="00711680"/>
    <w:rsid w:val="00725D2F"/>
    <w:rsid w:val="00731783"/>
    <w:rsid w:val="007341FA"/>
    <w:rsid w:val="007371E2"/>
    <w:rsid w:val="0074402E"/>
    <w:rsid w:val="0075011F"/>
    <w:rsid w:val="007621FD"/>
    <w:rsid w:val="00763C59"/>
    <w:rsid w:val="007905DE"/>
    <w:rsid w:val="00790F54"/>
    <w:rsid w:val="00793A83"/>
    <w:rsid w:val="00794208"/>
    <w:rsid w:val="007A6723"/>
    <w:rsid w:val="007C0891"/>
    <w:rsid w:val="007C16EB"/>
    <w:rsid w:val="007C3BBE"/>
    <w:rsid w:val="007E02AF"/>
    <w:rsid w:val="007E4409"/>
    <w:rsid w:val="007E515C"/>
    <w:rsid w:val="00800EDD"/>
    <w:rsid w:val="00803972"/>
    <w:rsid w:val="00804DFE"/>
    <w:rsid w:val="00833E11"/>
    <w:rsid w:val="00836A11"/>
    <w:rsid w:val="00847B04"/>
    <w:rsid w:val="008553BA"/>
    <w:rsid w:val="008712D3"/>
    <w:rsid w:val="00886167"/>
    <w:rsid w:val="008A4104"/>
    <w:rsid w:val="008A6FCB"/>
    <w:rsid w:val="008B3BCA"/>
    <w:rsid w:val="008B42B8"/>
    <w:rsid w:val="008B78E3"/>
    <w:rsid w:val="008B7B13"/>
    <w:rsid w:val="008C2599"/>
    <w:rsid w:val="008C4A55"/>
    <w:rsid w:val="008D67BC"/>
    <w:rsid w:val="008E022D"/>
    <w:rsid w:val="008E311D"/>
    <w:rsid w:val="008F0EEB"/>
    <w:rsid w:val="009016DA"/>
    <w:rsid w:val="009230A6"/>
    <w:rsid w:val="00931C23"/>
    <w:rsid w:val="009336F7"/>
    <w:rsid w:val="00952126"/>
    <w:rsid w:val="0096337D"/>
    <w:rsid w:val="009708DE"/>
    <w:rsid w:val="00970CB9"/>
    <w:rsid w:val="009726B0"/>
    <w:rsid w:val="009726B1"/>
    <w:rsid w:val="00977BF1"/>
    <w:rsid w:val="00980A73"/>
    <w:rsid w:val="00984133"/>
    <w:rsid w:val="00985E32"/>
    <w:rsid w:val="009A34C8"/>
    <w:rsid w:val="009A3B0D"/>
    <w:rsid w:val="009B09B9"/>
    <w:rsid w:val="009B6E74"/>
    <w:rsid w:val="009B78AD"/>
    <w:rsid w:val="009B7DF4"/>
    <w:rsid w:val="009E15AB"/>
    <w:rsid w:val="009E6753"/>
    <w:rsid w:val="009F56CD"/>
    <w:rsid w:val="009F60E4"/>
    <w:rsid w:val="00A0567D"/>
    <w:rsid w:val="00A16C0E"/>
    <w:rsid w:val="00A347E2"/>
    <w:rsid w:val="00A369D8"/>
    <w:rsid w:val="00A42A27"/>
    <w:rsid w:val="00A43250"/>
    <w:rsid w:val="00A51CC9"/>
    <w:rsid w:val="00A56DD0"/>
    <w:rsid w:val="00A608D7"/>
    <w:rsid w:val="00A648FD"/>
    <w:rsid w:val="00A95F5E"/>
    <w:rsid w:val="00AA02F0"/>
    <w:rsid w:val="00AA7859"/>
    <w:rsid w:val="00AB5F9A"/>
    <w:rsid w:val="00AC524B"/>
    <w:rsid w:val="00AE0FB9"/>
    <w:rsid w:val="00B314DF"/>
    <w:rsid w:val="00B33A51"/>
    <w:rsid w:val="00B34A19"/>
    <w:rsid w:val="00B449FC"/>
    <w:rsid w:val="00B51E82"/>
    <w:rsid w:val="00B648FE"/>
    <w:rsid w:val="00B817D3"/>
    <w:rsid w:val="00B81921"/>
    <w:rsid w:val="00B83986"/>
    <w:rsid w:val="00BA0BB4"/>
    <w:rsid w:val="00BA1975"/>
    <w:rsid w:val="00BA5C57"/>
    <w:rsid w:val="00BB10D7"/>
    <w:rsid w:val="00BB26CC"/>
    <w:rsid w:val="00BB753F"/>
    <w:rsid w:val="00BC3D87"/>
    <w:rsid w:val="00BC4566"/>
    <w:rsid w:val="00BC6BAD"/>
    <w:rsid w:val="00BC726E"/>
    <w:rsid w:val="00BD5794"/>
    <w:rsid w:val="00BE7F37"/>
    <w:rsid w:val="00BF5191"/>
    <w:rsid w:val="00C1259B"/>
    <w:rsid w:val="00C13516"/>
    <w:rsid w:val="00C4770A"/>
    <w:rsid w:val="00C74B46"/>
    <w:rsid w:val="00C7645D"/>
    <w:rsid w:val="00C86E0C"/>
    <w:rsid w:val="00C96985"/>
    <w:rsid w:val="00C97766"/>
    <w:rsid w:val="00CA24DB"/>
    <w:rsid w:val="00CA6892"/>
    <w:rsid w:val="00CC7440"/>
    <w:rsid w:val="00CD6730"/>
    <w:rsid w:val="00CE0916"/>
    <w:rsid w:val="00CE20BA"/>
    <w:rsid w:val="00CF321A"/>
    <w:rsid w:val="00CF42AA"/>
    <w:rsid w:val="00D13F67"/>
    <w:rsid w:val="00D249E8"/>
    <w:rsid w:val="00D2615A"/>
    <w:rsid w:val="00D3038D"/>
    <w:rsid w:val="00D44054"/>
    <w:rsid w:val="00D44305"/>
    <w:rsid w:val="00D5248D"/>
    <w:rsid w:val="00D6185A"/>
    <w:rsid w:val="00D64B6A"/>
    <w:rsid w:val="00D67275"/>
    <w:rsid w:val="00D712BD"/>
    <w:rsid w:val="00D852C2"/>
    <w:rsid w:val="00D935F9"/>
    <w:rsid w:val="00D97F5B"/>
    <w:rsid w:val="00DB4D64"/>
    <w:rsid w:val="00DC3B3B"/>
    <w:rsid w:val="00DC64F8"/>
    <w:rsid w:val="00DD107B"/>
    <w:rsid w:val="00DF21B5"/>
    <w:rsid w:val="00DF319D"/>
    <w:rsid w:val="00E052BA"/>
    <w:rsid w:val="00E16828"/>
    <w:rsid w:val="00E32CF7"/>
    <w:rsid w:val="00E34D84"/>
    <w:rsid w:val="00E36553"/>
    <w:rsid w:val="00E433A0"/>
    <w:rsid w:val="00E43D2A"/>
    <w:rsid w:val="00E46C21"/>
    <w:rsid w:val="00E572D2"/>
    <w:rsid w:val="00E62F93"/>
    <w:rsid w:val="00E8425A"/>
    <w:rsid w:val="00E920EC"/>
    <w:rsid w:val="00E95F26"/>
    <w:rsid w:val="00EA6A11"/>
    <w:rsid w:val="00EB1279"/>
    <w:rsid w:val="00EC2C90"/>
    <w:rsid w:val="00EC3133"/>
    <w:rsid w:val="00EC3D07"/>
    <w:rsid w:val="00ED67D1"/>
    <w:rsid w:val="00EE00A4"/>
    <w:rsid w:val="00F01D5C"/>
    <w:rsid w:val="00F0674F"/>
    <w:rsid w:val="00F10198"/>
    <w:rsid w:val="00F11261"/>
    <w:rsid w:val="00F116A7"/>
    <w:rsid w:val="00F26B74"/>
    <w:rsid w:val="00F26CBB"/>
    <w:rsid w:val="00F36E07"/>
    <w:rsid w:val="00F42B88"/>
    <w:rsid w:val="00F44587"/>
    <w:rsid w:val="00F46E96"/>
    <w:rsid w:val="00F5228D"/>
    <w:rsid w:val="00F7278D"/>
    <w:rsid w:val="00F80425"/>
    <w:rsid w:val="00F82B3F"/>
    <w:rsid w:val="00FA5059"/>
    <w:rsid w:val="00FB51E0"/>
    <w:rsid w:val="00FB5215"/>
    <w:rsid w:val="00FD149F"/>
    <w:rsid w:val="00FE09DE"/>
    <w:rsid w:val="00FE5928"/>
    <w:rsid w:val="00FE78C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5CD7C90"/>
  <w15:chartTrackingRefBased/>
  <w15:docId w15:val="{BB8C1756-E0E6-4AA6-9208-4E80BA1141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en-US" w:eastAsia="en-US" w:bidi="ar-SA"/>
      </w:rPr>
    </w:rPrDefault>
    <w:pPrDefault>
      <w:pPr>
        <w:spacing w:before="100"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86167"/>
  </w:style>
  <w:style w:type="paragraph" w:styleId="Heading1">
    <w:name w:val="heading 1"/>
    <w:basedOn w:val="Normal"/>
    <w:next w:val="Normal"/>
    <w:link w:val="Heading1Char"/>
    <w:uiPriority w:val="9"/>
    <w:qFormat/>
    <w:rsid w:val="00886167"/>
    <w:pPr>
      <w:pBdr>
        <w:top w:val="single" w:sz="24" w:space="0" w:color="5B9BD5" w:themeColor="accent1"/>
        <w:left w:val="single" w:sz="24" w:space="0" w:color="5B9BD5" w:themeColor="accent1"/>
        <w:bottom w:val="single" w:sz="24" w:space="0" w:color="5B9BD5" w:themeColor="accent1"/>
        <w:right w:val="single" w:sz="24" w:space="0" w:color="5B9BD5" w:themeColor="accent1"/>
      </w:pBdr>
      <w:shd w:val="clear" w:color="auto" w:fill="5B9BD5" w:themeFill="accent1"/>
      <w:spacing w:after="0"/>
      <w:outlineLvl w:val="0"/>
    </w:pPr>
    <w:rPr>
      <w:caps/>
      <w:color w:val="FFFFFF" w:themeColor="background1"/>
      <w:spacing w:val="15"/>
      <w:sz w:val="22"/>
      <w:szCs w:val="22"/>
    </w:rPr>
  </w:style>
  <w:style w:type="paragraph" w:styleId="Heading2">
    <w:name w:val="heading 2"/>
    <w:basedOn w:val="Normal"/>
    <w:next w:val="Normal"/>
    <w:link w:val="Heading2Char"/>
    <w:uiPriority w:val="9"/>
    <w:unhideWhenUsed/>
    <w:qFormat/>
    <w:rsid w:val="00886167"/>
    <w:pPr>
      <w:pBdr>
        <w:top w:val="single" w:sz="24" w:space="0" w:color="DEEAF6" w:themeColor="accent1" w:themeTint="33"/>
        <w:left w:val="single" w:sz="24" w:space="0" w:color="DEEAF6" w:themeColor="accent1" w:themeTint="33"/>
        <w:bottom w:val="single" w:sz="24" w:space="0" w:color="DEEAF6" w:themeColor="accent1" w:themeTint="33"/>
        <w:right w:val="single" w:sz="24" w:space="0" w:color="DEEAF6" w:themeColor="accent1" w:themeTint="33"/>
      </w:pBdr>
      <w:shd w:val="clear" w:color="auto" w:fill="DEEAF6" w:themeFill="accent1" w:themeFillTint="33"/>
      <w:spacing w:after="0"/>
      <w:outlineLvl w:val="1"/>
    </w:pPr>
    <w:rPr>
      <w:caps/>
      <w:spacing w:val="15"/>
    </w:rPr>
  </w:style>
  <w:style w:type="paragraph" w:styleId="Heading3">
    <w:name w:val="heading 3"/>
    <w:basedOn w:val="Normal"/>
    <w:next w:val="Normal"/>
    <w:link w:val="Heading3Char"/>
    <w:uiPriority w:val="9"/>
    <w:unhideWhenUsed/>
    <w:qFormat/>
    <w:rsid w:val="00886167"/>
    <w:pPr>
      <w:pBdr>
        <w:top w:val="single" w:sz="6" w:space="2" w:color="5B9BD5" w:themeColor="accent1"/>
      </w:pBdr>
      <w:spacing w:before="300" w:after="0"/>
      <w:outlineLvl w:val="2"/>
    </w:pPr>
    <w:rPr>
      <w:caps/>
      <w:color w:val="1F4D78" w:themeColor="accent1" w:themeShade="7F"/>
      <w:spacing w:val="15"/>
    </w:rPr>
  </w:style>
  <w:style w:type="paragraph" w:styleId="Heading4">
    <w:name w:val="heading 4"/>
    <w:basedOn w:val="Normal"/>
    <w:next w:val="Normal"/>
    <w:link w:val="Heading4Char"/>
    <w:uiPriority w:val="9"/>
    <w:unhideWhenUsed/>
    <w:qFormat/>
    <w:rsid w:val="00886167"/>
    <w:pPr>
      <w:pBdr>
        <w:top w:val="dotted" w:sz="6" w:space="2" w:color="5B9BD5" w:themeColor="accent1"/>
      </w:pBdr>
      <w:spacing w:before="200" w:after="0"/>
      <w:outlineLvl w:val="3"/>
    </w:pPr>
    <w:rPr>
      <w:caps/>
      <w:color w:val="2E74B5" w:themeColor="accent1" w:themeShade="BF"/>
      <w:spacing w:val="10"/>
    </w:rPr>
  </w:style>
  <w:style w:type="paragraph" w:styleId="Heading5">
    <w:name w:val="heading 5"/>
    <w:basedOn w:val="Normal"/>
    <w:next w:val="Normal"/>
    <w:link w:val="Heading5Char"/>
    <w:uiPriority w:val="9"/>
    <w:semiHidden/>
    <w:unhideWhenUsed/>
    <w:qFormat/>
    <w:rsid w:val="00886167"/>
    <w:pPr>
      <w:pBdr>
        <w:bottom w:val="single" w:sz="6" w:space="1" w:color="5B9BD5" w:themeColor="accent1"/>
      </w:pBdr>
      <w:spacing w:before="200" w:after="0"/>
      <w:outlineLvl w:val="4"/>
    </w:pPr>
    <w:rPr>
      <w:caps/>
      <w:color w:val="2E74B5" w:themeColor="accent1" w:themeShade="BF"/>
      <w:spacing w:val="10"/>
    </w:rPr>
  </w:style>
  <w:style w:type="paragraph" w:styleId="Heading6">
    <w:name w:val="heading 6"/>
    <w:basedOn w:val="Normal"/>
    <w:next w:val="Normal"/>
    <w:link w:val="Heading6Char"/>
    <w:uiPriority w:val="9"/>
    <w:semiHidden/>
    <w:unhideWhenUsed/>
    <w:qFormat/>
    <w:rsid w:val="00886167"/>
    <w:pPr>
      <w:pBdr>
        <w:bottom w:val="dotted" w:sz="6" w:space="1" w:color="5B9BD5" w:themeColor="accent1"/>
      </w:pBdr>
      <w:spacing w:before="200" w:after="0"/>
      <w:outlineLvl w:val="5"/>
    </w:pPr>
    <w:rPr>
      <w:caps/>
      <w:color w:val="2E74B5" w:themeColor="accent1" w:themeShade="BF"/>
      <w:spacing w:val="10"/>
    </w:rPr>
  </w:style>
  <w:style w:type="paragraph" w:styleId="Heading7">
    <w:name w:val="heading 7"/>
    <w:basedOn w:val="Normal"/>
    <w:next w:val="Normal"/>
    <w:link w:val="Heading7Char"/>
    <w:uiPriority w:val="9"/>
    <w:semiHidden/>
    <w:unhideWhenUsed/>
    <w:qFormat/>
    <w:rsid w:val="00886167"/>
    <w:pPr>
      <w:spacing w:before="200" w:after="0"/>
      <w:outlineLvl w:val="6"/>
    </w:pPr>
    <w:rPr>
      <w:caps/>
      <w:color w:val="2E74B5" w:themeColor="accent1" w:themeShade="BF"/>
      <w:spacing w:val="10"/>
    </w:rPr>
  </w:style>
  <w:style w:type="paragraph" w:styleId="Heading8">
    <w:name w:val="heading 8"/>
    <w:basedOn w:val="Normal"/>
    <w:next w:val="Normal"/>
    <w:link w:val="Heading8Char"/>
    <w:uiPriority w:val="9"/>
    <w:semiHidden/>
    <w:unhideWhenUsed/>
    <w:qFormat/>
    <w:rsid w:val="00886167"/>
    <w:pPr>
      <w:spacing w:before="200" w:after="0"/>
      <w:outlineLvl w:val="7"/>
    </w:pPr>
    <w:rPr>
      <w:caps/>
      <w:spacing w:val="10"/>
      <w:sz w:val="18"/>
      <w:szCs w:val="18"/>
    </w:rPr>
  </w:style>
  <w:style w:type="paragraph" w:styleId="Heading9">
    <w:name w:val="heading 9"/>
    <w:basedOn w:val="Normal"/>
    <w:next w:val="Normal"/>
    <w:link w:val="Heading9Char"/>
    <w:uiPriority w:val="9"/>
    <w:semiHidden/>
    <w:unhideWhenUsed/>
    <w:qFormat/>
    <w:rsid w:val="00886167"/>
    <w:pPr>
      <w:spacing w:before="200" w:after="0"/>
      <w:outlineLvl w:val="8"/>
    </w:pPr>
    <w:rPr>
      <w:i/>
      <w:iCs/>
      <w:caps/>
      <w:spacing w:val="10"/>
      <w:sz w:val="18"/>
      <w:szCs w:val="1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86167"/>
    <w:rPr>
      <w:caps/>
      <w:color w:val="FFFFFF" w:themeColor="background1"/>
      <w:spacing w:val="15"/>
      <w:sz w:val="22"/>
      <w:szCs w:val="22"/>
      <w:shd w:val="clear" w:color="auto" w:fill="5B9BD5" w:themeFill="accent1"/>
    </w:rPr>
  </w:style>
  <w:style w:type="character" w:customStyle="1" w:styleId="Heading2Char">
    <w:name w:val="Heading 2 Char"/>
    <w:basedOn w:val="DefaultParagraphFont"/>
    <w:link w:val="Heading2"/>
    <w:uiPriority w:val="9"/>
    <w:rsid w:val="00886167"/>
    <w:rPr>
      <w:caps/>
      <w:spacing w:val="15"/>
      <w:shd w:val="clear" w:color="auto" w:fill="DEEAF6" w:themeFill="accent1" w:themeFillTint="33"/>
    </w:rPr>
  </w:style>
  <w:style w:type="character" w:customStyle="1" w:styleId="Heading3Char">
    <w:name w:val="Heading 3 Char"/>
    <w:basedOn w:val="DefaultParagraphFont"/>
    <w:link w:val="Heading3"/>
    <w:uiPriority w:val="9"/>
    <w:rsid w:val="00886167"/>
    <w:rPr>
      <w:caps/>
      <w:color w:val="1F4D78" w:themeColor="accent1" w:themeShade="7F"/>
      <w:spacing w:val="15"/>
    </w:rPr>
  </w:style>
  <w:style w:type="character" w:customStyle="1" w:styleId="Heading4Char">
    <w:name w:val="Heading 4 Char"/>
    <w:basedOn w:val="DefaultParagraphFont"/>
    <w:link w:val="Heading4"/>
    <w:uiPriority w:val="9"/>
    <w:rsid w:val="00886167"/>
    <w:rPr>
      <w:caps/>
      <w:color w:val="2E74B5" w:themeColor="accent1" w:themeShade="BF"/>
      <w:spacing w:val="10"/>
    </w:rPr>
  </w:style>
  <w:style w:type="character" w:customStyle="1" w:styleId="Heading5Char">
    <w:name w:val="Heading 5 Char"/>
    <w:basedOn w:val="DefaultParagraphFont"/>
    <w:link w:val="Heading5"/>
    <w:uiPriority w:val="9"/>
    <w:semiHidden/>
    <w:rsid w:val="00886167"/>
    <w:rPr>
      <w:caps/>
      <w:color w:val="2E74B5" w:themeColor="accent1" w:themeShade="BF"/>
      <w:spacing w:val="10"/>
    </w:rPr>
  </w:style>
  <w:style w:type="character" w:customStyle="1" w:styleId="Heading6Char">
    <w:name w:val="Heading 6 Char"/>
    <w:basedOn w:val="DefaultParagraphFont"/>
    <w:link w:val="Heading6"/>
    <w:uiPriority w:val="9"/>
    <w:semiHidden/>
    <w:rsid w:val="00886167"/>
    <w:rPr>
      <w:caps/>
      <w:color w:val="2E74B5" w:themeColor="accent1" w:themeShade="BF"/>
      <w:spacing w:val="10"/>
    </w:rPr>
  </w:style>
  <w:style w:type="character" w:customStyle="1" w:styleId="Heading7Char">
    <w:name w:val="Heading 7 Char"/>
    <w:basedOn w:val="DefaultParagraphFont"/>
    <w:link w:val="Heading7"/>
    <w:uiPriority w:val="9"/>
    <w:semiHidden/>
    <w:rsid w:val="00886167"/>
    <w:rPr>
      <w:caps/>
      <w:color w:val="2E74B5" w:themeColor="accent1" w:themeShade="BF"/>
      <w:spacing w:val="10"/>
    </w:rPr>
  </w:style>
  <w:style w:type="character" w:customStyle="1" w:styleId="Heading8Char">
    <w:name w:val="Heading 8 Char"/>
    <w:basedOn w:val="DefaultParagraphFont"/>
    <w:link w:val="Heading8"/>
    <w:uiPriority w:val="9"/>
    <w:semiHidden/>
    <w:rsid w:val="00886167"/>
    <w:rPr>
      <w:caps/>
      <w:spacing w:val="10"/>
      <w:sz w:val="18"/>
      <w:szCs w:val="18"/>
    </w:rPr>
  </w:style>
  <w:style w:type="character" w:customStyle="1" w:styleId="Heading9Char">
    <w:name w:val="Heading 9 Char"/>
    <w:basedOn w:val="DefaultParagraphFont"/>
    <w:link w:val="Heading9"/>
    <w:uiPriority w:val="9"/>
    <w:semiHidden/>
    <w:rsid w:val="00886167"/>
    <w:rPr>
      <w:i/>
      <w:iCs/>
      <w:caps/>
      <w:spacing w:val="10"/>
      <w:sz w:val="18"/>
      <w:szCs w:val="18"/>
    </w:rPr>
  </w:style>
  <w:style w:type="paragraph" w:styleId="Caption">
    <w:name w:val="caption"/>
    <w:basedOn w:val="Normal"/>
    <w:next w:val="Normal"/>
    <w:uiPriority w:val="35"/>
    <w:unhideWhenUsed/>
    <w:qFormat/>
    <w:rsid w:val="00886167"/>
    <w:rPr>
      <w:b/>
      <w:bCs/>
      <w:color w:val="2E74B5" w:themeColor="accent1" w:themeShade="BF"/>
      <w:sz w:val="16"/>
      <w:szCs w:val="16"/>
    </w:rPr>
  </w:style>
  <w:style w:type="paragraph" w:styleId="Title">
    <w:name w:val="Title"/>
    <w:basedOn w:val="Normal"/>
    <w:next w:val="Normal"/>
    <w:link w:val="TitleChar"/>
    <w:uiPriority w:val="10"/>
    <w:qFormat/>
    <w:rsid w:val="00886167"/>
    <w:pPr>
      <w:spacing w:before="0" w:after="0"/>
    </w:pPr>
    <w:rPr>
      <w:rFonts w:asciiTheme="majorHAnsi" w:eastAsiaTheme="majorEastAsia" w:hAnsiTheme="majorHAnsi" w:cstheme="majorBidi"/>
      <w:caps/>
      <w:color w:val="5B9BD5" w:themeColor="accent1"/>
      <w:spacing w:val="10"/>
      <w:sz w:val="52"/>
      <w:szCs w:val="52"/>
    </w:rPr>
  </w:style>
  <w:style w:type="character" w:customStyle="1" w:styleId="TitleChar">
    <w:name w:val="Title Char"/>
    <w:basedOn w:val="DefaultParagraphFont"/>
    <w:link w:val="Title"/>
    <w:uiPriority w:val="10"/>
    <w:rsid w:val="00886167"/>
    <w:rPr>
      <w:rFonts w:asciiTheme="majorHAnsi" w:eastAsiaTheme="majorEastAsia" w:hAnsiTheme="majorHAnsi" w:cstheme="majorBidi"/>
      <w:caps/>
      <w:color w:val="5B9BD5" w:themeColor="accent1"/>
      <w:spacing w:val="10"/>
      <w:sz w:val="52"/>
      <w:szCs w:val="52"/>
    </w:rPr>
  </w:style>
  <w:style w:type="paragraph" w:styleId="Subtitle">
    <w:name w:val="Subtitle"/>
    <w:basedOn w:val="Normal"/>
    <w:next w:val="Normal"/>
    <w:link w:val="SubtitleChar"/>
    <w:uiPriority w:val="11"/>
    <w:qFormat/>
    <w:rsid w:val="00886167"/>
    <w:pPr>
      <w:spacing w:before="0" w:after="500" w:line="240" w:lineRule="auto"/>
    </w:pPr>
    <w:rPr>
      <w:caps/>
      <w:color w:val="595959" w:themeColor="text1" w:themeTint="A6"/>
      <w:spacing w:val="10"/>
      <w:sz w:val="21"/>
      <w:szCs w:val="21"/>
    </w:rPr>
  </w:style>
  <w:style w:type="character" w:customStyle="1" w:styleId="SubtitleChar">
    <w:name w:val="Subtitle Char"/>
    <w:basedOn w:val="DefaultParagraphFont"/>
    <w:link w:val="Subtitle"/>
    <w:uiPriority w:val="11"/>
    <w:rsid w:val="00886167"/>
    <w:rPr>
      <w:caps/>
      <w:color w:val="595959" w:themeColor="text1" w:themeTint="A6"/>
      <w:spacing w:val="10"/>
      <w:sz w:val="21"/>
      <w:szCs w:val="21"/>
    </w:rPr>
  </w:style>
  <w:style w:type="character" w:styleId="Strong">
    <w:name w:val="Strong"/>
    <w:uiPriority w:val="22"/>
    <w:qFormat/>
    <w:rsid w:val="00886167"/>
    <w:rPr>
      <w:b/>
      <w:bCs/>
    </w:rPr>
  </w:style>
  <w:style w:type="character" w:styleId="Emphasis">
    <w:name w:val="Emphasis"/>
    <w:uiPriority w:val="20"/>
    <w:qFormat/>
    <w:rsid w:val="00886167"/>
    <w:rPr>
      <w:caps/>
      <w:color w:val="1F4D78" w:themeColor="accent1" w:themeShade="7F"/>
      <w:spacing w:val="5"/>
    </w:rPr>
  </w:style>
  <w:style w:type="paragraph" w:styleId="NoSpacing">
    <w:name w:val="No Spacing"/>
    <w:link w:val="NoSpacingChar"/>
    <w:uiPriority w:val="1"/>
    <w:qFormat/>
    <w:rsid w:val="00886167"/>
    <w:pPr>
      <w:spacing w:after="0" w:line="240" w:lineRule="auto"/>
    </w:pPr>
  </w:style>
  <w:style w:type="paragraph" w:styleId="Quote">
    <w:name w:val="Quote"/>
    <w:basedOn w:val="Normal"/>
    <w:next w:val="Normal"/>
    <w:link w:val="QuoteChar"/>
    <w:uiPriority w:val="29"/>
    <w:qFormat/>
    <w:rsid w:val="00886167"/>
    <w:rPr>
      <w:i/>
      <w:iCs/>
      <w:sz w:val="24"/>
      <w:szCs w:val="24"/>
    </w:rPr>
  </w:style>
  <w:style w:type="character" w:customStyle="1" w:styleId="QuoteChar">
    <w:name w:val="Quote Char"/>
    <w:basedOn w:val="DefaultParagraphFont"/>
    <w:link w:val="Quote"/>
    <w:uiPriority w:val="29"/>
    <w:rsid w:val="00886167"/>
    <w:rPr>
      <w:i/>
      <w:iCs/>
      <w:sz w:val="24"/>
      <w:szCs w:val="24"/>
    </w:rPr>
  </w:style>
  <w:style w:type="paragraph" w:styleId="IntenseQuote">
    <w:name w:val="Intense Quote"/>
    <w:basedOn w:val="Normal"/>
    <w:next w:val="Normal"/>
    <w:link w:val="IntenseQuoteChar"/>
    <w:uiPriority w:val="30"/>
    <w:qFormat/>
    <w:rsid w:val="00886167"/>
    <w:pPr>
      <w:spacing w:before="240" w:after="240" w:line="240" w:lineRule="auto"/>
      <w:ind w:left="1080" w:right="1080"/>
      <w:jc w:val="center"/>
    </w:pPr>
    <w:rPr>
      <w:color w:val="5B9BD5" w:themeColor="accent1"/>
      <w:sz w:val="24"/>
      <w:szCs w:val="24"/>
    </w:rPr>
  </w:style>
  <w:style w:type="character" w:customStyle="1" w:styleId="IntenseQuoteChar">
    <w:name w:val="Intense Quote Char"/>
    <w:basedOn w:val="DefaultParagraphFont"/>
    <w:link w:val="IntenseQuote"/>
    <w:uiPriority w:val="30"/>
    <w:rsid w:val="00886167"/>
    <w:rPr>
      <w:color w:val="5B9BD5" w:themeColor="accent1"/>
      <w:sz w:val="24"/>
      <w:szCs w:val="24"/>
    </w:rPr>
  </w:style>
  <w:style w:type="character" w:styleId="SubtleEmphasis">
    <w:name w:val="Subtle Emphasis"/>
    <w:uiPriority w:val="19"/>
    <w:qFormat/>
    <w:rsid w:val="00886167"/>
    <w:rPr>
      <w:i/>
      <w:iCs/>
      <w:color w:val="1F4D78" w:themeColor="accent1" w:themeShade="7F"/>
    </w:rPr>
  </w:style>
  <w:style w:type="character" w:styleId="IntenseEmphasis">
    <w:name w:val="Intense Emphasis"/>
    <w:uiPriority w:val="21"/>
    <w:qFormat/>
    <w:rsid w:val="00886167"/>
    <w:rPr>
      <w:b/>
      <w:bCs/>
      <w:caps/>
      <w:color w:val="1F4D78" w:themeColor="accent1" w:themeShade="7F"/>
      <w:spacing w:val="10"/>
    </w:rPr>
  </w:style>
  <w:style w:type="character" w:styleId="SubtleReference">
    <w:name w:val="Subtle Reference"/>
    <w:uiPriority w:val="31"/>
    <w:qFormat/>
    <w:rsid w:val="00886167"/>
    <w:rPr>
      <w:b/>
      <w:bCs/>
      <w:color w:val="5B9BD5" w:themeColor="accent1"/>
    </w:rPr>
  </w:style>
  <w:style w:type="character" w:styleId="IntenseReference">
    <w:name w:val="Intense Reference"/>
    <w:uiPriority w:val="32"/>
    <w:qFormat/>
    <w:rsid w:val="00886167"/>
    <w:rPr>
      <w:b/>
      <w:bCs/>
      <w:i/>
      <w:iCs/>
      <w:caps/>
      <w:color w:val="5B9BD5" w:themeColor="accent1"/>
    </w:rPr>
  </w:style>
  <w:style w:type="character" w:styleId="BookTitle">
    <w:name w:val="Book Title"/>
    <w:uiPriority w:val="33"/>
    <w:qFormat/>
    <w:rsid w:val="00886167"/>
    <w:rPr>
      <w:b/>
      <w:bCs/>
      <w:i/>
      <w:iCs/>
      <w:spacing w:val="0"/>
    </w:rPr>
  </w:style>
  <w:style w:type="paragraph" w:styleId="TOCHeading">
    <w:name w:val="TOC Heading"/>
    <w:basedOn w:val="Heading1"/>
    <w:next w:val="Normal"/>
    <w:uiPriority w:val="39"/>
    <w:unhideWhenUsed/>
    <w:qFormat/>
    <w:rsid w:val="00886167"/>
    <w:pPr>
      <w:outlineLvl w:val="9"/>
    </w:pPr>
  </w:style>
  <w:style w:type="character" w:customStyle="1" w:styleId="NoSpacingChar">
    <w:name w:val="No Spacing Char"/>
    <w:basedOn w:val="DefaultParagraphFont"/>
    <w:link w:val="NoSpacing"/>
    <w:uiPriority w:val="1"/>
    <w:rsid w:val="001C55B6"/>
  </w:style>
  <w:style w:type="paragraph" w:styleId="Header">
    <w:name w:val="header"/>
    <w:basedOn w:val="Normal"/>
    <w:link w:val="HeaderChar"/>
    <w:uiPriority w:val="99"/>
    <w:unhideWhenUsed/>
    <w:rsid w:val="001C55B6"/>
    <w:pPr>
      <w:tabs>
        <w:tab w:val="center" w:pos="4680"/>
        <w:tab w:val="right" w:pos="9360"/>
      </w:tabs>
      <w:spacing w:after="0" w:line="240" w:lineRule="auto"/>
    </w:pPr>
  </w:style>
  <w:style w:type="character" w:customStyle="1" w:styleId="HeaderChar">
    <w:name w:val="Header Char"/>
    <w:basedOn w:val="DefaultParagraphFont"/>
    <w:link w:val="Header"/>
    <w:uiPriority w:val="99"/>
    <w:rsid w:val="001C55B6"/>
  </w:style>
  <w:style w:type="paragraph" w:styleId="Footer">
    <w:name w:val="footer"/>
    <w:basedOn w:val="Normal"/>
    <w:link w:val="FooterChar"/>
    <w:uiPriority w:val="99"/>
    <w:unhideWhenUsed/>
    <w:rsid w:val="001C55B6"/>
    <w:pPr>
      <w:tabs>
        <w:tab w:val="center" w:pos="4680"/>
        <w:tab w:val="right" w:pos="9360"/>
      </w:tabs>
      <w:spacing w:after="0" w:line="240" w:lineRule="auto"/>
    </w:pPr>
  </w:style>
  <w:style w:type="character" w:customStyle="1" w:styleId="FooterChar">
    <w:name w:val="Footer Char"/>
    <w:basedOn w:val="DefaultParagraphFont"/>
    <w:link w:val="Footer"/>
    <w:uiPriority w:val="99"/>
    <w:rsid w:val="001C55B6"/>
  </w:style>
  <w:style w:type="character" w:styleId="PlaceholderText">
    <w:name w:val="Placeholder Text"/>
    <w:basedOn w:val="DefaultParagraphFont"/>
    <w:uiPriority w:val="99"/>
    <w:semiHidden/>
    <w:rsid w:val="001C55B6"/>
    <w:rPr>
      <w:color w:val="808080"/>
    </w:rPr>
  </w:style>
  <w:style w:type="paragraph" w:styleId="ListParagraph">
    <w:name w:val="List Paragraph"/>
    <w:basedOn w:val="Normal"/>
    <w:uiPriority w:val="34"/>
    <w:qFormat/>
    <w:rsid w:val="000D5C84"/>
    <w:pPr>
      <w:ind w:left="720"/>
      <w:contextualSpacing/>
    </w:pPr>
  </w:style>
  <w:style w:type="paragraph" w:styleId="TOC1">
    <w:name w:val="toc 1"/>
    <w:basedOn w:val="Normal"/>
    <w:next w:val="Normal"/>
    <w:autoRedefine/>
    <w:uiPriority w:val="39"/>
    <w:unhideWhenUsed/>
    <w:rsid w:val="000D5C84"/>
    <w:pPr>
      <w:spacing w:after="100"/>
    </w:pPr>
  </w:style>
  <w:style w:type="character" w:styleId="Hyperlink">
    <w:name w:val="Hyperlink"/>
    <w:basedOn w:val="DefaultParagraphFont"/>
    <w:uiPriority w:val="99"/>
    <w:unhideWhenUsed/>
    <w:rsid w:val="000D5C84"/>
    <w:rPr>
      <w:color w:val="0563C1" w:themeColor="hyperlink"/>
      <w:u w:val="single"/>
    </w:rPr>
  </w:style>
  <w:style w:type="paragraph" w:styleId="TOC2">
    <w:name w:val="toc 2"/>
    <w:basedOn w:val="Normal"/>
    <w:next w:val="Normal"/>
    <w:autoRedefine/>
    <w:uiPriority w:val="39"/>
    <w:unhideWhenUsed/>
    <w:rsid w:val="000D5C84"/>
    <w:pPr>
      <w:spacing w:after="100"/>
      <w:ind w:left="220"/>
    </w:pPr>
  </w:style>
  <w:style w:type="paragraph" w:styleId="NormalWeb">
    <w:name w:val="Normal (Web)"/>
    <w:basedOn w:val="Normal"/>
    <w:uiPriority w:val="99"/>
    <w:semiHidden/>
    <w:unhideWhenUsed/>
    <w:rsid w:val="000D5C84"/>
    <w:pPr>
      <w:spacing w:beforeAutospacing="1" w:after="100" w:afterAutospacing="1" w:line="240" w:lineRule="auto"/>
    </w:pPr>
    <w:rPr>
      <w:rFonts w:ascii="Times New Roman" w:eastAsia="Times New Roman" w:hAnsi="Times New Roman" w:cs="Times New Roman"/>
      <w:sz w:val="24"/>
      <w:szCs w:val="24"/>
    </w:rPr>
  </w:style>
  <w:style w:type="paragraph" w:styleId="TOC3">
    <w:name w:val="toc 3"/>
    <w:basedOn w:val="Normal"/>
    <w:next w:val="Normal"/>
    <w:autoRedefine/>
    <w:uiPriority w:val="39"/>
    <w:unhideWhenUsed/>
    <w:rsid w:val="003C4C6D"/>
    <w:pPr>
      <w:spacing w:after="100"/>
      <w:ind w:left="440"/>
    </w:pPr>
  </w:style>
  <w:style w:type="character" w:styleId="UnresolvedMention">
    <w:name w:val="Unresolved Mention"/>
    <w:basedOn w:val="DefaultParagraphFont"/>
    <w:uiPriority w:val="99"/>
    <w:semiHidden/>
    <w:unhideWhenUsed/>
    <w:rsid w:val="00D97F5B"/>
    <w:rPr>
      <w:color w:val="605E5C"/>
      <w:shd w:val="clear" w:color="auto" w:fill="E1DFDD"/>
    </w:rPr>
  </w:style>
  <w:style w:type="character" w:styleId="FollowedHyperlink">
    <w:name w:val="FollowedHyperlink"/>
    <w:basedOn w:val="DefaultParagraphFont"/>
    <w:uiPriority w:val="99"/>
    <w:semiHidden/>
    <w:unhideWhenUsed/>
    <w:rsid w:val="002C5209"/>
    <w:rPr>
      <w:color w:val="954F72" w:themeColor="followedHyperlink"/>
      <w:u w:val="single"/>
    </w:rPr>
  </w:style>
  <w:style w:type="character" w:customStyle="1" w:styleId="notion-enable-hover">
    <w:name w:val="notion-enable-hover"/>
    <w:basedOn w:val="DefaultParagraphFont"/>
    <w:rsid w:val="00185F9F"/>
  </w:style>
  <w:style w:type="paragraph" w:styleId="TableofFigures">
    <w:name w:val="table of figures"/>
    <w:basedOn w:val="Normal"/>
    <w:next w:val="Normal"/>
    <w:uiPriority w:val="99"/>
    <w:unhideWhenUsed/>
    <w:rsid w:val="00204A47"/>
    <w:pPr>
      <w:spacing w:after="0"/>
    </w:pPr>
  </w:style>
  <w:style w:type="paragraph" w:styleId="FootnoteText">
    <w:name w:val="footnote text"/>
    <w:basedOn w:val="Normal"/>
    <w:link w:val="FootnoteTextChar"/>
    <w:uiPriority w:val="99"/>
    <w:semiHidden/>
    <w:unhideWhenUsed/>
    <w:rsid w:val="00D935F9"/>
    <w:pPr>
      <w:spacing w:before="0" w:after="0" w:line="240" w:lineRule="auto"/>
    </w:pPr>
  </w:style>
  <w:style w:type="character" w:customStyle="1" w:styleId="FootnoteTextChar">
    <w:name w:val="Footnote Text Char"/>
    <w:basedOn w:val="DefaultParagraphFont"/>
    <w:link w:val="FootnoteText"/>
    <w:uiPriority w:val="99"/>
    <w:semiHidden/>
    <w:rsid w:val="00D935F9"/>
  </w:style>
  <w:style w:type="character" w:styleId="FootnoteReference">
    <w:name w:val="footnote reference"/>
    <w:basedOn w:val="DefaultParagraphFont"/>
    <w:uiPriority w:val="99"/>
    <w:semiHidden/>
    <w:unhideWhenUsed/>
    <w:rsid w:val="00D935F9"/>
    <w:rPr>
      <w:vertAlign w:val="superscript"/>
    </w:rPr>
  </w:style>
  <w:style w:type="paragraph" w:styleId="Bibliography">
    <w:name w:val="Bibliography"/>
    <w:basedOn w:val="Normal"/>
    <w:next w:val="Normal"/>
    <w:uiPriority w:val="37"/>
    <w:unhideWhenUsed/>
    <w:rsid w:val="00D935F9"/>
    <w:pPr>
      <w:tabs>
        <w:tab w:val="left" w:pos="384"/>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6696013">
      <w:bodyDiv w:val="1"/>
      <w:marLeft w:val="0"/>
      <w:marRight w:val="0"/>
      <w:marTop w:val="0"/>
      <w:marBottom w:val="0"/>
      <w:divBdr>
        <w:top w:val="none" w:sz="0" w:space="0" w:color="auto"/>
        <w:left w:val="none" w:sz="0" w:space="0" w:color="auto"/>
        <w:bottom w:val="none" w:sz="0" w:space="0" w:color="auto"/>
        <w:right w:val="none" w:sz="0" w:space="0" w:color="auto"/>
      </w:divBdr>
    </w:div>
    <w:div w:id="325981473">
      <w:bodyDiv w:val="1"/>
      <w:marLeft w:val="0"/>
      <w:marRight w:val="0"/>
      <w:marTop w:val="0"/>
      <w:marBottom w:val="0"/>
      <w:divBdr>
        <w:top w:val="none" w:sz="0" w:space="0" w:color="auto"/>
        <w:left w:val="none" w:sz="0" w:space="0" w:color="auto"/>
        <w:bottom w:val="none" w:sz="0" w:space="0" w:color="auto"/>
        <w:right w:val="none" w:sz="0" w:space="0" w:color="auto"/>
      </w:divBdr>
    </w:div>
    <w:div w:id="475031212">
      <w:bodyDiv w:val="1"/>
      <w:marLeft w:val="0"/>
      <w:marRight w:val="0"/>
      <w:marTop w:val="0"/>
      <w:marBottom w:val="0"/>
      <w:divBdr>
        <w:top w:val="none" w:sz="0" w:space="0" w:color="auto"/>
        <w:left w:val="none" w:sz="0" w:space="0" w:color="auto"/>
        <w:bottom w:val="none" w:sz="0" w:space="0" w:color="auto"/>
        <w:right w:val="none" w:sz="0" w:space="0" w:color="auto"/>
      </w:divBdr>
    </w:div>
    <w:div w:id="899943806">
      <w:bodyDiv w:val="1"/>
      <w:marLeft w:val="0"/>
      <w:marRight w:val="0"/>
      <w:marTop w:val="0"/>
      <w:marBottom w:val="0"/>
      <w:divBdr>
        <w:top w:val="none" w:sz="0" w:space="0" w:color="auto"/>
        <w:left w:val="none" w:sz="0" w:space="0" w:color="auto"/>
        <w:bottom w:val="none" w:sz="0" w:space="0" w:color="auto"/>
        <w:right w:val="none" w:sz="0" w:space="0" w:color="auto"/>
      </w:divBdr>
    </w:div>
    <w:div w:id="1041131704">
      <w:bodyDiv w:val="1"/>
      <w:marLeft w:val="0"/>
      <w:marRight w:val="0"/>
      <w:marTop w:val="0"/>
      <w:marBottom w:val="0"/>
      <w:divBdr>
        <w:top w:val="none" w:sz="0" w:space="0" w:color="auto"/>
        <w:left w:val="none" w:sz="0" w:space="0" w:color="auto"/>
        <w:bottom w:val="none" w:sz="0" w:space="0" w:color="auto"/>
        <w:right w:val="none" w:sz="0" w:space="0" w:color="auto"/>
      </w:divBdr>
      <w:divsChild>
        <w:div w:id="1158112998">
          <w:marLeft w:val="0"/>
          <w:marRight w:val="0"/>
          <w:marTop w:val="0"/>
          <w:marBottom w:val="0"/>
          <w:divBdr>
            <w:top w:val="none" w:sz="0" w:space="0" w:color="auto"/>
            <w:left w:val="none" w:sz="0" w:space="0" w:color="auto"/>
            <w:bottom w:val="none" w:sz="0" w:space="0" w:color="auto"/>
            <w:right w:val="none" w:sz="0" w:space="0" w:color="auto"/>
          </w:divBdr>
          <w:divsChild>
            <w:div w:id="1708289583">
              <w:marLeft w:val="0"/>
              <w:marRight w:val="0"/>
              <w:marTop w:val="0"/>
              <w:marBottom w:val="0"/>
              <w:divBdr>
                <w:top w:val="none" w:sz="0" w:space="0" w:color="auto"/>
                <w:left w:val="none" w:sz="0" w:space="0" w:color="auto"/>
                <w:bottom w:val="none" w:sz="0" w:space="0" w:color="auto"/>
                <w:right w:val="none" w:sz="0" w:space="0" w:color="auto"/>
              </w:divBdr>
            </w:div>
            <w:div w:id="962884867">
              <w:marLeft w:val="0"/>
              <w:marRight w:val="0"/>
              <w:marTop w:val="0"/>
              <w:marBottom w:val="0"/>
              <w:divBdr>
                <w:top w:val="none" w:sz="0" w:space="0" w:color="auto"/>
                <w:left w:val="none" w:sz="0" w:space="0" w:color="auto"/>
                <w:bottom w:val="none" w:sz="0" w:space="0" w:color="auto"/>
                <w:right w:val="none" w:sz="0" w:space="0" w:color="auto"/>
              </w:divBdr>
            </w:div>
            <w:div w:id="497380763">
              <w:marLeft w:val="0"/>
              <w:marRight w:val="0"/>
              <w:marTop w:val="0"/>
              <w:marBottom w:val="0"/>
              <w:divBdr>
                <w:top w:val="none" w:sz="0" w:space="0" w:color="auto"/>
                <w:left w:val="none" w:sz="0" w:space="0" w:color="auto"/>
                <w:bottom w:val="none" w:sz="0" w:space="0" w:color="auto"/>
                <w:right w:val="none" w:sz="0" w:space="0" w:color="auto"/>
              </w:divBdr>
            </w:div>
            <w:div w:id="1957521000">
              <w:marLeft w:val="0"/>
              <w:marRight w:val="0"/>
              <w:marTop w:val="0"/>
              <w:marBottom w:val="0"/>
              <w:divBdr>
                <w:top w:val="none" w:sz="0" w:space="0" w:color="auto"/>
                <w:left w:val="none" w:sz="0" w:space="0" w:color="auto"/>
                <w:bottom w:val="none" w:sz="0" w:space="0" w:color="auto"/>
                <w:right w:val="none" w:sz="0" w:space="0" w:color="auto"/>
              </w:divBdr>
            </w:div>
            <w:div w:id="1486356604">
              <w:marLeft w:val="0"/>
              <w:marRight w:val="0"/>
              <w:marTop w:val="0"/>
              <w:marBottom w:val="0"/>
              <w:divBdr>
                <w:top w:val="none" w:sz="0" w:space="0" w:color="auto"/>
                <w:left w:val="none" w:sz="0" w:space="0" w:color="auto"/>
                <w:bottom w:val="none" w:sz="0" w:space="0" w:color="auto"/>
                <w:right w:val="none" w:sz="0" w:space="0" w:color="auto"/>
              </w:divBdr>
            </w:div>
            <w:div w:id="777603603">
              <w:marLeft w:val="0"/>
              <w:marRight w:val="0"/>
              <w:marTop w:val="0"/>
              <w:marBottom w:val="0"/>
              <w:divBdr>
                <w:top w:val="none" w:sz="0" w:space="0" w:color="auto"/>
                <w:left w:val="none" w:sz="0" w:space="0" w:color="auto"/>
                <w:bottom w:val="none" w:sz="0" w:space="0" w:color="auto"/>
                <w:right w:val="none" w:sz="0" w:space="0" w:color="auto"/>
              </w:divBdr>
            </w:div>
            <w:div w:id="1472868503">
              <w:marLeft w:val="0"/>
              <w:marRight w:val="0"/>
              <w:marTop w:val="0"/>
              <w:marBottom w:val="0"/>
              <w:divBdr>
                <w:top w:val="none" w:sz="0" w:space="0" w:color="auto"/>
                <w:left w:val="none" w:sz="0" w:space="0" w:color="auto"/>
                <w:bottom w:val="none" w:sz="0" w:space="0" w:color="auto"/>
                <w:right w:val="none" w:sz="0" w:space="0" w:color="auto"/>
              </w:divBdr>
            </w:div>
            <w:div w:id="618268851">
              <w:marLeft w:val="0"/>
              <w:marRight w:val="0"/>
              <w:marTop w:val="0"/>
              <w:marBottom w:val="0"/>
              <w:divBdr>
                <w:top w:val="none" w:sz="0" w:space="0" w:color="auto"/>
                <w:left w:val="none" w:sz="0" w:space="0" w:color="auto"/>
                <w:bottom w:val="none" w:sz="0" w:space="0" w:color="auto"/>
                <w:right w:val="none" w:sz="0" w:space="0" w:color="auto"/>
              </w:divBdr>
            </w:div>
            <w:div w:id="1071125558">
              <w:marLeft w:val="0"/>
              <w:marRight w:val="0"/>
              <w:marTop w:val="0"/>
              <w:marBottom w:val="0"/>
              <w:divBdr>
                <w:top w:val="none" w:sz="0" w:space="0" w:color="auto"/>
                <w:left w:val="none" w:sz="0" w:space="0" w:color="auto"/>
                <w:bottom w:val="none" w:sz="0" w:space="0" w:color="auto"/>
                <w:right w:val="none" w:sz="0" w:space="0" w:color="auto"/>
              </w:divBdr>
            </w:div>
            <w:div w:id="1973244878">
              <w:marLeft w:val="0"/>
              <w:marRight w:val="0"/>
              <w:marTop w:val="0"/>
              <w:marBottom w:val="0"/>
              <w:divBdr>
                <w:top w:val="none" w:sz="0" w:space="0" w:color="auto"/>
                <w:left w:val="none" w:sz="0" w:space="0" w:color="auto"/>
                <w:bottom w:val="none" w:sz="0" w:space="0" w:color="auto"/>
                <w:right w:val="none" w:sz="0" w:space="0" w:color="auto"/>
              </w:divBdr>
            </w:div>
            <w:div w:id="352072273">
              <w:marLeft w:val="0"/>
              <w:marRight w:val="0"/>
              <w:marTop w:val="0"/>
              <w:marBottom w:val="0"/>
              <w:divBdr>
                <w:top w:val="none" w:sz="0" w:space="0" w:color="auto"/>
                <w:left w:val="none" w:sz="0" w:space="0" w:color="auto"/>
                <w:bottom w:val="none" w:sz="0" w:space="0" w:color="auto"/>
                <w:right w:val="none" w:sz="0" w:space="0" w:color="auto"/>
              </w:divBdr>
            </w:div>
            <w:div w:id="1761373189">
              <w:marLeft w:val="0"/>
              <w:marRight w:val="0"/>
              <w:marTop w:val="0"/>
              <w:marBottom w:val="0"/>
              <w:divBdr>
                <w:top w:val="none" w:sz="0" w:space="0" w:color="auto"/>
                <w:left w:val="none" w:sz="0" w:space="0" w:color="auto"/>
                <w:bottom w:val="none" w:sz="0" w:space="0" w:color="auto"/>
                <w:right w:val="none" w:sz="0" w:space="0" w:color="auto"/>
              </w:divBdr>
            </w:div>
            <w:div w:id="293607116">
              <w:marLeft w:val="0"/>
              <w:marRight w:val="0"/>
              <w:marTop w:val="0"/>
              <w:marBottom w:val="0"/>
              <w:divBdr>
                <w:top w:val="none" w:sz="0" w:space="0" w:color="auto"/>
                <w:left w:val="none" w:sz="0" w:space="0" w:color="auto"/>
                <w:bottom w:val="none" w:sz="0" w:space="0" w:color="auto"/>
                <w:right w:val="none" w:sz="0" w:space="0" w:color="auto"/>
              </w:divBdr>
            </w:div>
            <w:div w:id="196360032">
              <w:marLeft w:val="0"/>
              <w:marRight w:val="0"/>
              <w:marTop w:val="0"/>
              <w:marBottom w:val="0"/>
              <w:divBdr>
                <w:top w:val="none" w:sz="0" w:space="0" w:color="auto"/>
                <w:left w:val="none" w:sz="0" w:space="0" w:color="auto"/>
                <w:bottom w:val="none" w:sz="0" w:space="0" w:color="auto"/>
                <w:right w:val="none" w:sz="0" w:space="0" w:color="auto"/>
              </w:divBdr>
            </w:div>
            <w:div w:id="2068263908">
              <w:marLeft w:val="0"/>
              <w:marRight w:val="0"/>
              <w:marTop w:val="0"/>
              <w:marBottom w:val="0"/>
              <w:divBdr>
                <w:top w:val="none" w:sz="0" w:space="0" w:color="auto"/>
                <w:left w:val="none" w:sz="0" w:space="0" w:color="auto"/>
                <w:bottom w:val="none" w:sz="0" w:space="0" w:color="auto"/>
                <w:right w:val="none" w:sz="0" w:space="0" w:color="auto"/>
              </w:divBdr>
            </w:div>
            <w:div w:id="1152868172">
              <w:marLeft w:val="0"/>
              <w:marRight w:val="0"/>
              <w:marTop w:val="0"/>
              <w:marBottom w:val="0"/>
              <w:divBdr>
                <w:top w:val="none" w:sz="0" w:space="0" w:color="auto"/>
                <w:left w:val="none" w:sz="0" w:space="0" w:color="auto"/>
                <w:bottom w:val="none" w:sz="0" w:space="0" w:color="auto"/>
                <w:right w:val="none" w:sz="0" w:space="0" w:color="auto"/>
              </w:divBdr>
            </w:div>
            <w:div w:id="242761177">
              <w:marLeft w:val="0"/>
              <w:marRight w:val="0"/>
              <w:marTop w:val="0"/>
              <w:marBottom w:val="0"/>
              <w:divBdr>
                <w:top w:val="none" w:sz="0" w:space="0" w:color="auto"/>
                <w:left w:val="none" w:sz="0" w:space="0" w:color="auto"/>
                <w:bottom w:val="none" w:sz="0" w:space="0" w:color="auto"/>
                <w:right w:val="none" w:sz="0" w:space="0" w:color="auto"/>
              </w:divBdr>
            </w:div>
            <w:div w:id="1255086579">
              <w:marLeft w:val="0"/>
              <w:marRight w:val="0"/>
              <w:marTop w:val="0"/>
              <w:marBottom w:val="0"/>
              <w:divBdr>
                <w:top w:val="none" w:sz="0" w:space="0" w:color="auto"/>
                <w:left w:val="none" w:sz="0" w:space="0" w:color="auto"/>
                <w:bottom w:val="none" w:sz="0" w:space="0" w:color="auto"/>
                <w:right w:val="none" w:sz="0" w:space="0" w:color="auto"/>
              </w:divBdr>
            </w:div>
            <w:div w:id="525948632">
              <w:marLeft w:val="0"/>
              <w:marRight w:val="0"/>
              <w:marTop w:val="0"/>
              <w:marBottom w:val="0"/>
              <w:divBdr>
                <w:top w:val="none" w:sz="0" w:space="0" w:color="auto"/>
                <w:left w:val="none" w:sz="0" w:space="0" w:color="auto"/>
                <w:bottom w:val="none" w:sz="0" w:space="0" w:color="auto"/>
                <w:right w:val="none" w:sz="0" w:space="0" w:color="auto"/>
              </w:divBdr>
            </w:div>
            <w:div w:id="1194269055">
              <w:marLeft w:val="0"/>
              <w:marRight w:val="0"/>
              <w:marTop w:val="0"/>
              <w:marBottom w:val="0"/>
              <w:divBdr>
                <w:top w:val="none" w:sz="0" w:space="0" w:color="auto"/>
                <w:left w:val="none" w:sz="0" w:space="0" w:color="auto"/>
                <w:bottom w:val="none" w:sz="0" w:space="0" w:color="auto"/>
                <w:right w:val="none" w:sz="0" w:space="0" w:color="auto"/>
              </w:divBdr>
            </w:div>
            <w:div w:id="656496743">
              <w:marLeft w:val="0"/>
              <w:marRight w:val="0"/>
              <w:marTop w:val="0"/>
              <w:marBottom w:val="0"/>
              <w:divBdr>
                <w:top w:val="none" w:sz="0" w:space="0" w:color="auto"/>
                <w:left w:val="none" w:sz="0" w:space="0" w:color="auto"/>
                <w:bottom w:val="none" w:sz="0" w:space="0" w:color="auto"/>
                <w:right w:val="none" w:sz="0" w:space="0" w:color="auto"/>
              </w:divBdr>
            </w:div>
            <w:div w:id="252709111">
              <w:marLeft w:val="0"/>
              <w:marRight w:val="0"/>
              <w:marTop w:val="0"/>
              <w:marBottom w:val="0"/>
              <w:divBdr>
                <w:top w:val="none" w:sz="0" w:space="0" w:color="auto"/>
                <w:left w:val="none" w:sz="0" w:space="0" w:color="auto"/>
                <w:bottom w:val="none" w:sz="0" w:space="0" w:color="auto"/>
                <w:right w:val="none" w:sz="0" w:space="0" w:color="auto"/>
              </w:divBdr>
            </w:div>
            <w:div w:id="1974559435">
              <w:marLeft w:val="0"/>
              <w:marRight w:val="0"/>
              <w:marTop w:val="0"/>
              <w:marBottom w:val="0"/>
              <w:divBdr>
                <w:top w:val="none" w:sz="0" w:space="0" w:color="auto"/>
                <w:left w:val="none" w:sz="0" w:space="0" w:color="auto"/>
                <w:bottom w:val="none" w:sz="0" w:space="0" w:color="auto"/>
                <w:right w:val="none" w:sz="0" w:space="0" w:color="auto"/>
              </w:divBdr>
            </w:div>
            <w:div w:id="674528682">
              <w:marLeft w:val="0"/>
              <w:marRight w:val="0"/>
              <w:marTop w:val="0"/>
              <w:marBottom w:val="0"/>
              <w:divBdr>
                <w:top w:val="none" w:sz="0" w:space="0" w:color="auto"/>
                <w:left w:val="none" w:sz="0" w:space="0" w:color="auto"/>
                <w:bottom w:val="none" w:sz="0" w:space="0" w:color="auto"/>
                <w:right w:val="none" w:sz="0" w:space="0" w:color="auto"/>
              </w:divBdr>
            </w:div>
            <w:div w:id="232469598">
              <w:marLeft w:val="0"/>
              <w:marRight w:val="0"/>
              <w:marTop w:val="0"/>
              <w:marBottom w:val="0"/>
              <w:divBdr>
                <w:top w:val="none" w:sz="0" w:space="0" w:color="auto"/>
                <w:left w:val="none" w:sz="0" w:space="0" w:color="auto"/>
                <w:bottom w:val="none" w:sz="0" w:space="0" w:color="auto"/>
                <w:right w:val="none" w:sz="0" w:space="0" w:color="auto"/>
              </w:divBdr>
            </w:div>
            <w:div w:id="555431856">
              <w:marLeft w:val="0"/>
              <w:marRight w:val="0"/>
              <w:marTop w:val="0"/>
              <w:marBottom w:val="0"/>
              <w:divBdr>
                <w:top w:val="none" w:sz="0" w:space="0" w:color="auto"/>
                <w:left w:val="none" w:sz="0" w:space="0" w:color="auto"/>
                <w:bottom w:val="none" w:sz="0" w:space="0" w:color="auto"/>
                <w:right w:val="none" w:sz="0" w:space="0" w:color="auto"/>
              </w:divBdr>
            </w:div>
            <w:div w:id="1826386021">
              <w:marLeft w:val="0"/>
              <w:marRight w:val="0"/>
              <w:marTop w:val="0"/>
              <w:marBottom w:val="0"/>
              <w:divBdr>
                <w:top w:val="none" w:sz="0" w:space="0" w:color="auto"/>
                <w:left w:val="none" w:sz="0" w:space="0" w:color="auto"/>
                <w:bottom w:val="none" w:sz="0" w:space="0" w:color="auto"/>
                <w:right w:val="none" w:sz="0" w:space="0" w:color="auto"/>
              </w:divBdr>
            </w:div>
            <w:div w:id="2089031816">
              <w:marLeft w:val="0"/>
              <w:marRight w:val="0"/>
              <w:marTop w:val="0"/>
              <w:marBottom w:val="0"/>
              <w:divBdr>
                <w:top w:val="none" w:sz="0" w:space="0" w:color="auto"/>
                <w:left w:val="none" w:sz="0" w:space="0" w:color="auto"/>
                <w:bottom w:val="none" w:sz="0" w:space="0" w:color="auto"/>
                <w:right w:val="none" w:sz="0" w:space="0" w:color="auto"/>
              </w:divBdr>
            </w:div>
            <w:div w:id="417095684">
              <w:marLeft w:val="0"/>
              <w:marRight w:val="0"/>
              <w:marTop w:val="0"/>
              <w:marBottom w:val="0"/>
              <w:divBdr>
                <w:top w:val="none" w:sz="0" w:space="0" w:color="auto"/>
                <w:left w:val="none" w:sz="0" w:space="0" w:color="auto"/>
                <w:bottom w:val="none" w:sz="0" w:space="0" w:color="auto"/>
                <w:right w:val="none" w:sz="0" w:space="0" w:color="auto"/>
              </w:divBdr>
            </w:div>
            <w:div w:id="391001777">
              <w:marLeft w:val="0"/>
              <w:marRight w:val="0"/>
              <w:marTop w:val="0"/>
              <w:marBottom w:val="0"/>
              <w:divBdr>
                <w:top w:val="none" w:sz="0" w:space="0" w:color="auto"/>
                <w:left w:val="none" w:sz="0" w:space="0" w:color="auto"/>
                <w:bottom w:val="none" w:sz="0" w:space="0" w:color="auto"/>
                <w:right w:val="none" w:sz="0" w:space="0" w:color="auto"/>
              </w:divBdr>
            </w:div>
            <w:div w:id="1282034989">
              <w:marLeft w:val="0"/>
              <w:marRight w:val="0"/>
              <w:marTop w:val="0"/>
              <w:marBottom w:val="0"/>
              <w:divBdr>
                <w:top w:val="none" w:sz="0" w:space="0" w:color="auto"/>
                <w:left w:val="none" w:sz="0" w:space="0" w:color="auto"/>
                <w:bottom w:val="none" w:sz="0" w:space="0" w:color="auto"/>
                <w:right w:val="none" w:sz="0" w:space="0" w:color="auto"/>
              </w:divBdr>
            </w:div>
            <w:div w:id="1583294864">
              <w:marLeft w:val="0"/>
              <w:marRight w:val="0"/>
              <w:marTop w:val="0"/>
              <w:marBottom w:val="0"/>
              <w:divBdr>
                <w:top w:val="none" w:sz="0" w:space="0" w:color="auto"/>
                <w:left w:val="none" w:sz="0" w:space="0" w:color="auto"/>
                <w:bottom w:val="none" w:sz="0" w:space="0" w:color="auto"/>
                <w:right w:val="none" w:sz="0" w:space="0" w:color="auto"/>
              </w:divBdr>
            </w:div>
            <w:div w:id="314408799">
              <w:marLeft w:val="0"/>
              <w:marRight w:val="0"/>
              <w:marTop w:val="0"/>
              <w:marBottom w:val="0"/>
              <w:divBdr>
                <w:top w:val="none" w:sz="0" w:space="0" w:color="auto"/>
                <w:left w:val="none" w:sz="0" w:space="0" w:color="auto"/>
                <w:bottom w:val="none" w:sz="0" w:space="0" w:color="auto"/>
                <w:right w:val="none" w:sz="0" w:space="0" w:color="auto"/>
              </w:divBdr>
            </w:div>
            <w:div w:id="251283996">
              <w:marLeft w:val="0"/>
              <w:marRight w:val="0"/>
              <w:marTop w:val="0"/>
              <w:marBottom w:val="0"/>
              <w:divBdr>
                <w:top w:val="none" w:sz="0" w:space="0" w:color="auto"/>
                <w:left w:val="none" w:sz="0" w:space="0" w:color="auto"/>
                <w:bottom w:val="none" w:sz="0" w:space="0" w:color="auto"/>
                <w:right w:val="none" w:sz="0" w:space="0" w:color="auto"/>
              </w:divBdr>
            </w:div>
            <w:div w:id="805896249">
              <w:marLeft w:val="0"/>
              <w:marRight w:val="0"/>
              <w:marTop w:val="0"/>
              <w:marBottom w:val="0"/>
              <w:divBdr>
                <w:top w:val="none" w:sz="0" w:space="0" w:color="auto"/>
                <w:left w:val="none" w:sz="0" w:space="0" w:color="auto"/>
                <w:bottom w:val="none" w:sz="0" w:space="0" w:color="auto"/>
                <w:right w:val="none" w:sz="0" w:space="0" w:color="auto"/>
              </w:divBdr>
            </w:div>
            <w:div w:id="295918334">
              <w:marLeft w:val="0"/>
              <w:marRight w:val="0"/>
              <w:marTop w:val="0"/>
              <w:marBottom w:val="0"/>
              <w:divBdr>
                <w:top w:val="none" w:sz="0" w:space="0" w:color="auto"/>
                <w:left w:val="none" w:sz="0" w:space="0" w:color="auto"/>
                <w:bottom w:val="none" w:sz="0" w:space="0" w:color="auto"/>
                <w:right w:val="none" w:sz="0" w:space="0" w:color="auto"/>
              </w:divBdr>
            </w:div>
            <w:div w:id="1818183309">
              <w:marLeft w:val="0"/>
              <w:marRight w:val="0"/>
              <w:marTop w:val="0"/>
              <w:marBottom w:val="0"/>
              <w:divBdr>
                <w:top w:val="none" w:sz="0" w:space="0" w:color="auto"/>
                <w:left w:val="none" w:sz="0" w:space="0" w:color="auto"/>
                <w:bottom w:val="none" w:sz="0" w:space="0" w:color="auto"/>
                <w:right w:val="none" w:sz="0" w:space="0" w:color="auto"/>
              </w:divBdr>
            </w:div>
            <w:div w:id="510528156">
              <w:marLeft w:val="0"/>
              <w:marRight w:val="0"/>
              <w:marTop w:val="0"/>
              <w:marBottom w:val="0"/>
              <w:divBdr>
                <w:top w:val="none" w:sz="0" w:space="0" w:color="auto"/>
                <w:left w:val="none" w:sz="0" w:space="0" w:color="auto"/>
                <w:bottom w:val="none" w:sz="0" w:space="0" w:color="auto"/>
                <w:right w:val="none" w:sz="0" w:space="0" w:color="auto"/>
              </w:divBdr>
            </w:div>
            <w:div w:id="317735905">
              <w:marLeft w:val="0"/>
              <w:marRight w:val="0"/>
              <w:marTop w:val="0"/>
              <w:marBottom w:val="0"/>
              <w:divBdr>
                <w:top w:val="none" w:sz="0" w:space="0" w:color="auto"/>
                <w:left w:val="none" w:sz="0" w:space="0" w:color="auto"/>
                <w:bottom w:val="none" w:sz="0" w:space="0" w:color="auto"/>
                <w:right w:val="none" w:sz="0" w:space="0" w:color="auto"/>
              </w:divBdr>
            </w:div>
            <w:div w:id="413091787">
              <w:marLeft w:val="0"/>
              <w:marRight w:val="0"/>
              <w:marTop w:val="0"/>
              <w:marBottom w:val="0"/>
              <w:divBdr>
                <w:top w:val="none" w:sz="0" w:space="0" w:color="auto"/>
                <w:left w:val="none" w:sz="0" w:space="0" w:color="auto"/>
                <w:bottom w:val="none" w:sz="0" w:space="0" w:color="auto"/>
                <w:right w:val="none" w:sz="0" w:space="0" w:color="auto"/>
              </w:divBdr>
            </w:div>
            <w:div w:id="1294093759">
              <w:marLeft w:val="0"/>
              <w:marRight w:val="0"/>
              <w:marTop w:val="0"/>
              <w:marBottom w:val="0"/>
              <w:divBdr>
                <w:top w:val="none" w:sz="0" w:space="0" w:color="auto"/>
                <w:left w:val="none" w:sz="0" w:space="0" w:color="auto"/>
                <w:bottom w:val="none" w:sz="0" w:space="0" w:color="auto"/>
                <w:right w:val="none" w:sz="0" w:space="0" w:color="auto"/>
              </w:divBdr>
            </w:div>
            <w:div w:id="670639653">
              <w:marLeft w:val="0"/>
              <w:marRight w:val="0"/>
              <w:marTop w:val="0"/>
              <w:marBottom w:val="0"/>
              <w:divBdr>
                <w:top w:val="none" w:sz="0" w:space="0" w:color="auto"/>
                <w:left w:val="none" w:sz="0" w:space="0" w:color="auto"/>
                <w:bottom w:val="none" w:sz="0" w:space="0" w:color="auto"/>
                <w:right w:val="none" w:sz="0" w:space="0" w:color="auto"/>
              </w:divBdr>
            </w:div>
            <w:div w:id="2086680800">
              <w:marLeft w:val="0"/>
              <w:marRight w:val="0"/>
              <w:marTop w:val="0"/>
              <w:marBottom w:val="0"/>
              <w:divBdr>
                <w:top w:val="none" w:sz="0" w:space="0" w:color="auto"/>
                <w:left w:val="none" w:sz="0" w:space="0" w:color="auto"/>
                <w:bottom w:val="none" w:sz="0" w:space="0" w:color="auto"/>
                <w:right w:val="none" w:sz="0" w:space="0" w:color="auto"/>
              </w:divBdr>
            </w:div>
            <w:div w:id="2023507171">
              <w:marLeft w:val="0"/>
              <w:marRight w:val="0"/>
              <w:marTop w:val="0"/>
              <w:marBottom w:val="0"/>
              <w:divBdr>
                <w:top w:val="none" w:sz="0" w:space="0" w:color="auto"/>
                <w:left w:val="none" w:sz="0" w:space="0" w:color="auto"/>
                <w:bottom w:val="none" w:sz="0" w:space="0" w:color="auto"/>
                <w:right w:val="none" w:sz="0" w:space="0" w:color="auto"/>
              </w:divBdr>
            </w:div>
            <w:div w:id="1746562142">
              <w:marLeft w:val="0"/>
              <w:marRight w:val="0"/>
              <w:marTop w:val="0"/>
              <w:marBottom w:val="0"/>
              <w:divBdr>
                <w:top w:val="none" w:sz="0" w:space="0" w:color="auto"/>
                <w:left w:val="none" w:sz="0" w:space="0" w:color="auto"/>
                <w:bottom w:val="none" w:sz="0" w:space="0" w:color="auto"/>
                <w:right w:val="none" w:sz="0" w:space="0" w:color="auto"/>
              </w:divBdr>
            </w:div>
            <w:div w:id="8719213">
              <w:marLeft w:val="0"/>
              <w:marRight w:val="0"/>
              <w:marTop w:val="0"/>
              <w:marBottom w:val="0"/>
              <w:divBdr>
                <w:top w:val="none" w:sz="0" w:space="0" w:color="auto"/>
                <w:left w:val="none" w:sz="0" w:space="0" w:color="auto"/>
                <w:bottom w:val="none" w:sz="0" w:space="0" w:color="auto"/>
                <w:right w:val="none" w:sz="0" w:space="0" w:color="auto"/>
              </w:divBdr>
            </w:div>
            <w:div w:id="1871608175">
              <w:marLeft w:val="0"/>
              <w:marRight w:val="0"/>
              <w:marTop w:val="0"/>
              <w:marBottom w:val="0"/>
              <w:divBdr>
                <w:top w:val="none" w:sz="0" w:space="0" w:color="auto"/>
                <w:left w:val="none" w:sz="0" w:space="0" w:color="auto"/>
                <w:bottom w:val="none" w:sz="0" w:space="0" w:color="auto"/>
                <w:right w:val="none" w:sz="0" w:space="0" w:color="auto"/>
              </w:divBdr>
            </w:div>
            <w:div w:id="1106659634">
              <w:marLeft w:val="0"/>
              <w:marRight w:val="0"/>
              <w:marTop w:val="0"/>
              <w:marBottom w:val="0"/>
              <w:divBdr>
                <w:top w:val="none" w:sz="0" w:space="0" w:color="auto"/>
                <w:left w:val="none" w:sz="0" w:space="0" w:color="auto"/>
                <w:bottom w:val="none" w:sz="0" w:space="0" w:color="auto"/>
                <w:right w:val="none" w:sz="0" w:space="0" w:color="auto"/>
              </w:divBdr>
            </w:div>
            <w:div w:id="547030564">
              <w:marLeft w:val="0"/>
              <w:marRight w:val="0"/>
              <w:marTop w:val="0"/>
              <w:marBottom w:val="0"/>
              <w:divBdr>
                <w:top w:val="none" w:sz="0" w:space="0" w:color="auto"/>
                <w:left w:val="none" w:sz="0" w:space="0" w:color="auto"/>
                <w:bottom w:val="none" w:sz="0" w:space="0" w:color="auto"/>
                <w:right w:val="none" w:sz="0" w:space="0" w:color="auto"/>
              </w:divBdr>
            </w:div>
            <w:div w:id="242185829">
              <w:marLeft w:val="0"/>
              <w:marRight w:val="0"/>
              <w:marTop w:val="0"/>
              <w:marBottom w:val="0"/>
              <w:divBdr>
                <w:top w:val="none" w:sz="0" w:space="0" w:color="auto"/>
                <w:left w:val="none" w:sz="0" w:space="0" w:color="auto"/>
                <w:bottom w:val="none" w:sz="0" w:space="0" w:color="auto"/>
                <w:right w:val="none" w:sz="0" w:space="0" w:color="auto"/>
              </w:divBdr>
            </w:div>
            <w:div w:id="554463468">
              <w:marLeft w:val="0"/>
              <w:marRight w:val="0"/>
              <w:marTop w:val="0"/>
              <w:marBottom w:val="0"/>
              <w:divBdr>
                <w:top w:val="none" w:sz="0" w:space="0" w:color="auto"/>
                <w:left w:val="none" w:sz="0" w:space="0" w:color="auto"/>
                <w:bottom w:val="none" w:sz="0" w:space="0" w:color="auto"/>
                <w:right w:val="none" w:sz="0" w:space="0" w:color="auto"/>
              </w:divBdr>
            </w:div>
            <w:div w:id="860509888">
              <w:marLeft w:val="0"/>
              <w:marRight w:val="0"/>
              <w:marTop w:val="0"/>
              <w:marBottom w:val="0"/>
              <w:divBdr>
                <w:top w:val="none" w:sz="0" w:space="0" w:color="auto"/>
                <w:left w:val="none" w:sz="0" w:space="0" w:color="auto"/>
                <w:bottom w:val="none" w:sz="0" w:space="0" w:color="auto"/>
                <w:right w:val="none" w:sz="0" w:space="0" w:color="auto"/>
              </w:divBdr>
            </w:div>
            <w:div w:id="320819743">
              <w:marLeft w:val="0"/>
              <w:marRight w:val="0"/>
              <w:marTop w:val="0"/>
              <w:marBottom w:val="0"/>
              <w:divBdr>
                <w:top w:val="none" w:sz="0" w:space="0" w:color="auto"/>
                <w:left w:val="none" w:sz="0" w:space="0" w:color="auto"/>
                <w:bottom w:val="none" w:sz="0" w:space="0" w:color="auto"/>
                <w:right w:val="none" w:sz="0" w:space="0" w:color="auto"/>
              </w:divBdr>
            </w:div>
            <w:div w:id="519125875">
              <w:marLeft w:val="0"/>
              <w:marRight w:val="0"/>
              <w:marTop w:val="0"/>
              <w:marBottom w:val="0"/>
              <w:divBdr>
                <w:top w:val="none" w:sz="0" w:space="0" w:color="auto"/>
                <w:left w:val="none" w:sz="0" w:space="0" w:color="auto"/>
                <w:bottom w:val="none" w:sz="0" w:space="0" w:color="auto"/>
                <w:right w:val="none" w:sz="0" w:space="0" w:color="auto"/>
              </w:divBdr>
            </w:div>
            <w:div w:id="1305812288">
              <w:marLeft w:val="0"/>
              <w:marRight w:val="0"/>
              <w:marTop w:val="0"/>
              <w:marBottom w:val="0"/>
              <w:divBdr>
                <w:top w:val="none" w:sz="0" w:space="0" w:color="auto"/>
                <w:left w:val="none" w:sz="0" w:space="0" w:color="auto"/>
                <w:bottom w:val="none" w:sz="0" w:space="0" w:color="auto"/>
                <w:right w:val="none" w:sz="0" w:space="0" w:color="auto"/>
              </w:divBdr>
            </w:div>
            <w:div w:id="564947149">
              <w:marLeft w:val="0"/>
              <w:marRight w:val="0"/>
              <w:marTop w:val="0"/>
              <w:marBottom w:val="0"/>
              <w:divBdr>
                <w:top w:val="none" w:sz="0" w:space="0" w:color="auto"/>
                <w:left w:val="none" w:sz="0" w:space="0" w:color="auto"/>
                <w:bottom w:val="none" w:sz="0" w:space="0" w:color="auto"/>
                <w:right w:val="none" w:sz="0" w:space="0" w:color="auto"/>
              </w:divBdr>
            </w:div>
            <w:div w:id="964504583">
              <w:marLeft w:val="0"/>
              <w:marRight w:val="0"/>
              <w:marTop w:val="0"/>
              <w:marBottom w:val="0"/>
              <w:divBdr>
                <w:top w:val="none" w:sz="0" w:space="0" w:color="auto"/>
                <w:left w:val="none" w:sz="0" w:space="0" w:color="auto"/>
                <w:bottom w:val="none" w:sz="0" w:space="0" w:color="auto"/>
                <w:right w:val="none" w:sz="0" w:space="0" w:color="auto"/>
              </w:divBdr>
            </w:div>
            <w:div w:id="701786590">
              <w:marLeft w:val="0"/>
              <w:marRight w:val="0"/>
              <w:marTop w:val="0"/>
              <w:marBottom w:val="0"/>
              <w:divBdr>
                <w:top w:val="none" w:sz="0" w:space="0" w:color="auto"/>
                <w:left w:val="none" w:sz="0" w:space="0" w:color="auto"/>
                <w:bottom w:val="none" w:sz="0" w:space="0" w:color="auto"/>
                <w:right w:val="none" w:sz="0" w:space="0" w:color="auto"/>
              </w:divBdr>
            </w:div>
            <w:div w:id="171264916">
              <w:marLeft w:val="0"/>
              <w:marRight w:val="0"/>
              <w:marTop w:val="0"/>
              <w:marBottom w:val="0"/>
              <w:divBdr>
                <w:top w:val="none" w:sz="0" w:space="0" w:color="auto"/>
                <w:left w:val="none" w:sz="0" w:space="0" w:color="auto"/>
                <w:bottom w:val="none" w:sz="0" w:space="0" w:color="auto"/>
                <w:right w:val="none" w:sz="0" w:space="0" w:color="auto"/>
              </w:divBdr>
            </w:div>
            <w:div w:id="303237420">
              <w:marLeft w:val="0"/>
              <w:marRight w:val="0"/>
              <w:marTop w:val="0"/>
              <w:marBottom w:val="0"/>
              <w:divBdr>
                <w:top w:val="none" w:sz="0" w:space="0" w:color="auto"/>
                <w:left w:val="none" w:sz="0" w:space="0" w:color="auto"/>
                <w:bottom w:val="none" w:sz="0" w:space="0" w:color="auto"/>
                <w:right w:val="none" w:sz="0" w:space="0" w:color="auto"/>
              </w:divBdr>
            </w:div>
            <w:div w:id="2026318977">
              <w:marLeft w:val="0"/>
              <w:marRight w:val="0"/>
              <w:marTop w:val="0"/>
              <w:marBottom w:val="0"/>
              <w:divBdr>
                <w:top w:val="none" w:sz="0" w:space="0" w:color="auto"/>
                <w:left w:val="none" w:sz="0" w:space="0" w:color="auto"/>
                <w:bottom w:val="none" w:sz="0" w:space="0" w:color="auto"/>
                <w:right w:val="none" w:sz="0" w:space="0" w:color="auto"/>
              </w:divBdr>
            </w:div>
            <w:div w:id="1834181960">
              <w:marLeft w:val="0"/>
              <w:marRight w:val="0"/>
              <w:marTop w:val="0"/>
              <w:marBottom w:val="0"/>
              <w:divBdr>
                <w:top w:val="none" w:sz="0" w:space="0" w:color="auto"/>
                <w:left w:val="none" w:sz="0" w:space="0" w:color="auto"/>
                <w:bottom w:val="none" w:sz="0" w:space="0" w:color="auto"/>
                <w:right w:val="none" w:sz="0" w:space="0" w:color="auto"/>
              </w:divBdr>
            </w:div>
            <w:div w:id="598215327">
              <w:marLeft w:val="0"/>
              <w:marRight w:val="0"/>
              <w:marTop w:val="0"/>
              <w:marBottom w:val="0"/>
              <w:divBdr>
                <w:top w:val="none" w:sz="0" w:space="0" w:color="auto"/>
                <w:left w:val="none" w:sz="0" w:space="0" w:color="auto"/>
                <w:bottom w:val="none" w:sz="0" w:space="0" w:color="auto"/>
                <w:right w:val="none" w:sz="0" w:space="0" w:color="auto"/>
              </w:divBdr>
            </w:div>
            <w:div w:id="276832194">
              <w:marLeft w:val="0"/>
              <w:marRight w:val="0"/>
              <w:marTop w:val="0"/>
              <w:marBottom w:val="0"/>
              <w:divBdr>
                <w:top w:val="none" w:sz="0" w:space="0" w:color="auto"/>
                <w:left w:val="none" w:sz="0" w:space="0" w:color="auto"/>
                <w:bottom w:val="none" w:sz="0" w:space="0" w:color="auto"/>
                <w:right w:val="none" w:sz="0" w:space="0" w:color="auto"/>
              </w:divBdr>
            </w:div>
            <w:div w:id="1671103607">
              <w:marLeft w:val="0"/>
              <w:marRight w:val="0"/>
              <w:marTop w:val="0"/>
              <w:marBottom w:val="0"/>
              <w:divBdr>
                <w:top w:val="none" w:sz="0" w:space="0" w:color="auto"/>
                <w:left w:val="none" w:sz="0" w:space="0" w:color="auto"/>
                <w:bottom w:val="none" w:sz="0" w:space="0" w:color="auto"/>
                <w:right w:val="none" w:sz="0" w:space="0" w:color="auto"/>
              </w:divBdr>
            </w:div>
            <w:div w:id="1477186035">
              <w:marLeft w:val="0"/>
              <w:marRight w:val="0"/>
              <w:marTop w:val="0"/>
              <w:marBottom w:val="0"/>
              <w:divBdr>
                <w:top w:val="none" w:sz="0" w:space="0" w:color="auto"/>
                <w:left w:val="none" w:sz="0" w:space="0" w:color="auto"/>
                <w:bottom w:val="none" w:sz="0" w:space="0" w:color="auto"/>
                <w:right w:val="none" w:sz="0" w:space="0" w:color="auto"/>
              </w:divBdr>
            </w:div>
            <w:div w:id="784084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8415766">
      <w:bodyDiv w:val="1"/>
      <w:marLeft w:val="0"/>
      <w:marRight w:val="0"/>
      <w:marTop w:val="0"/>
      <w:marBottom w:val="0"/>
      <w:divBdr>
        <w:top w:val="none" w:sz="0" w:space="0" w:color="auto"/>
        <w:left w:val="none" w:sz="0" w:space="0" w:color="auto"/>
        <w:bottom w:val="none" w:sz="0" w:space="0" w:color="auto"/>
        <w:right w:val="none" w:sz="0" w:space="0" w:color="auto"/>
      </w:divBdr>
    </w:div>
    <w:div w:id="1293362816">
      <w:bodyDiv w:val="1"/>
      <w:marLeft w:val="0"/>
      <w:marRight w:val="0"/>
      <w:marTop w:val="0"/>
      <w:marBottom w:val="0"/>
      <w:divBdr>
        <w:top w:val="none" w:sz="0" w:space="0" w:color="auto"/>
        <w:left w:val="none" w:sz="0" w:space="0" w:color="auto"/>
        <w:bottom w:val="none" w:sz="0" w:space="0" w:color="auto"/>
        <w:right w:val="none" w:sz="0" w:space="0" w:color="auto"/>
      </w:divBdr>
    </w:div>
    <w:div w:id="1423138305">
      <w:bodyDiv w:val="1"/>
      <w:marLeft w:val="0"/>
      <w:marRight w:val="0"/>
      <w:marTop w:val="0"/>
      <w:marBottom w:val="0"/>
      <w:divBdr>
        <w:top w:val="none" w:sz="0" w:space="0" w:color="auto"/>
        <w:left w:val="none" w:sz="0" w:space="0" w:color="auto"/>
        <w:bottom w:val="none" w:sz="0" w:space="0" w:color="auto"/>
        <w:right w:val="none" w:sz="0" w:space="0" w:color="auto"/>
      </w:divBdr>
    </w:div>
    <w:div w:id="1522545396">
      <w:bodyDiv w:val="1"/>
      <w:marLeft w:val="0"/>
      <w:marRight w:val="0"/>
      <w:marTop w:val="0"/>
      <w:marBottom w:val="0"/>
      <w:divBdr>
        <w:top w:val="none" w:sz="0" w:space="0" w:color="auto"/>
        <w:left w:val="none" w:sz="0" w:space="0" w:color="auto"/>
        <w:bottom w:val="none" w:sz="0" w:space="0" w:color="auto"/>
        <w:right w:val="none" w:sz="0" w:space="0" w:color="auto"/>
      </w:divBdr>
      <w:divsChild>
        <w:div w:id="179704465">
          <w:marLeft w:val="480"/>
          <w:marRight w:val="0"/>
          <w:marTop w:val="0"/>
          <w:marBottom w:val="0"/>
          <w:divBdr>
            <w:top w:val="none" w:sz="0" w:space="0" w:color="auto"/>
            <w:left w:val="none" w:sz="0" w:space="0" w:color="auto"/>
            <w:bottom w:val="none" w:sz="0" w:space="0" w:color="auto"/>
            <w:right w:val="none" w:sz="0" w:space="0" w:color="auto"/>
          </w:divBdr>
          <w:divsChild>
            <w:div w:id="1344165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5926174">
      <w:bodyDiv w:val="1"/>
      <w:marLeft w:val="0"/>
      <w:marRight w:val="0"/>
      <w:marTop w:val="0"/>
      <w:marBottom w:val="0"/>
      <w:divBdr>
        <w:top w:val="none" w:sz="0" w:space="0" w:color="auto"/>
        <w:left w:val="none" w:sz="0" w:space="0" w:color="auto"/>
        <w:bottom w:val="none" w:sz="0" w:space="0" w:color="auto"/>
        <w:right w:val="none" w:sz="0" w:space="0" w:color="auto"/>
      </w:divBdr>
    </w:div>
    <w:div w:id="20440120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hyperlink" Target="https://developer.nvidia.com/blog/cuda-spotlight-gpu-accelerated-agent-based-simulation-complex-systems/" TargetMode="External"/><Relationship Id="rId21" Type="http://schemas.openxmlformats.org/officeDocument/2006/relationships/hyperlink" Target="https://docs.unrealengine.com/5.3/en-US/epic-cplusplus-coding-standard-for-unreal-engine/" TargetMode="External"/><Relationship Id="rId42" Type="http://schemas.openxmlformats.org/officeDocument/2006/relationships/image" Target="media/image28.png"/><Relationship Id="rId63" Type="http://schemas.openxmlformats.org/officeDocument/2006/relationships/chart" Target="charts/chart2.xml"/><Relationship Id="rId84" Type="http://schemas.openxmlformats.org/officeDocument/2006/relationships/hyperlink" Target="Available:%20https://www.youtube.com/watch?v=f9q8A-9DvPo" TargetMode="External"/><Relationship Id="rId16" Type="http://schemas.openxmlformats.org/officeDocument/2006/relationships/image" Target="media/image6.png"/><Relationship Id="rId107" Type="http://schemas.openxmlformats.org/officeDocument/2006/relationships/hyperlink" Target="https://docs.unrealengine.com/5.3/en-US/animation-sharing-plugin-in-unreal-engine/" TargetMode="External"/><Relationship Id="rId11" Type="http://schemas.openxmlformats.org/officeDocument/2006/relationships/image" Target="media/image1.jpeg"/><Relationship Id="rId32" Type="http://schemas.openxmlformats.org/officeDocument/2006/relationships/image" Target="media/image18.png"/><Relationship Id="rId37" Type="http://schemas.openxmlformats.org/officeDocument/2006/relationships/image" Target="media/image23.png"/><Relationship Id="rId53" Type="http://schemas.openxmlformats.org/officeDocument/2006/relationships/image" Target="media/image39.png"/><Relationship Id="rId58" Type="http://schemas.openxmlformats.org/officeDocument/2006/relationships/hyperlink" Target="https://github.com/SimonSchaep/Research-UE5-Mass/blob/main/Results.xlsx" TargetMode="External"/><Relationship Id="rId74" Type="http://schemas.openxmlformats.org/officeDocument/2006/relationships/chart" Target="charts/chart13.xml"/><Relationship Id="rId79" Type="http://schemas.openxmlformats.org/officeDocument/2006/relationships/hyperlink" Target="https://www.youtube.com/watch?v=kXd0VDZDSks" TargetMode="External"/><Relationship Id="rId102" Type="http://schemas.openxmlformats.org/officeDocument/2006/relationships/hyperlink" Target="https://forums.unrealengine.com/t/multithreading-and-performance-in-unreal/1216417" TargetMode="External"/><Relationship Id="rId123" Type="http://schemas.openxmlformats.org/officeDocument/2006/relationships/hyperlink" Target="https://forums.unrealengine.com/t/opencl-plugin/18426" TargetMode="External"/><Relationship Id="rId128" Type="http://schemas.openxmlformats.org/officeDocument/2006/relationships/hyperlink" Target="https://github.com/SimonSchaep/Research-UE5-Mass" TargetMode="External"/><Relationship Id="rId5" Type="http://schemas.openxmlformats.org/officeDocument/2006/relationships/numbering" Target="numbering.xml"/><Relationship Id="rId90" Type="http://schemas.openxmlformats.org/officeDocument/2006/relationships/hyperlink" Target="https://www.youtube.com/watch?v=bVvYn7dEqMA" TargetMode="External"/><Relationship Id="rId95" Type="http://schemas.openxmlformats.org/officeDocument/2006/relationships/hyperlink" Target="https://www.youtube.com/watch?v=0dwgnH3SoC0" TargetMode="External"/><Relationship Id="rId22" Type="http://schemas.openxmlformats.org/officeDocument/2006/relationships/hyperlink" Target="%20https:/www.unrealengine.com/marketplace/en-US/product/landscape-pro-auto-generated-material" TargetMode="External"/><Relationship Id="rId27" Type="http://schemas.openxmlformats.org/officeDocument/2006/relationships/image" Target="media/image13.png"/><Relationship Id="rId43" Type="http://schemas.openxmlformats.org/officeDocument/2006/relationships/image" Target="media/image29.png"/><Relationship Id="rId48" Type="http://schemas.openxmlformats.org/officeDocument/2006/relationships/image" Target="media/image34.png"/><Relationship Id="rId64" Type="http://schemas.openxmlformats.org/officeDocument/2006/relationships/chart" Target="charts/chart3.xml"/><Relationship Id="rId69" Type="http://schemas.openxmlformats.org/officeDocument/2006/relationships/chart" Target="charts/chart8.xml"/><Relationship Id="rId113" Type="http://schemas.openxmlformats.org/officeDocument/2006/relationships/hyperlink" Target="https://stackoverflow.com/q/15868498" TargetMode="External"/><Relationship Id="rId118" Type="http://schemas.openxmlformats.org/officeDocument/2006/relationships/hyperlink" Target="https://developer.nvidia.com/blog/fast-large-scale-agent-based-simulations-on-nvidia-gpus-with-flame-gpu/" TargetMode="External"/><Relationship Id="rId134" Type="http://schemas.openxmlformats.org/officeDocument/2006/relationships/fontTable" Target="fontTable.xml"/><Relationship Id="rId80" Type="http://schemas.openxmlformats.org/officeDocument/2006/relationships/hyperlink" Target="https://docs.unrealengine.com/5.2/en-US/overview-of-mass-entity-in-unreal-engine/" TargetMode="External"/><Relationship Id="rId85" Type="http://schemas.openxmlformats.org/officeDocument/2006/relationships/hyperlink" Target="https://docs.unrealengine.com/5.2/en-US/mass-avoidance-overview-in-unreal-engine/" TargetMode="External"/><Relationship Id="rId12" Type="http://schemas.openxmlformats.org/officeDocument/2006/relationships/image" Target="media/image2.png"/><Relationship Id="rId17" Type="http://schemas.openxmlformats.org/officeDocument/2006/relationships/image" Target="media/image7.png"/><Relationship Id="rId33" Type="http://schemas.openxmlformats.org/officeDocument/2006/relationships/image" Target="media/image19.png"/><Relationship Id="rId38" Type="http://schemas.openxmlformats.org/officeDocument/2006/relationships/image" Target="media/image24.png"/><Relationship Id="rId59" Type="http://schemas.openxmlformats.org/officeDocument/2006/relationships/image" Target="media/image44.png"/><Relationship Id="rId103" Type="http://schemas.openxmlformats.org/officeDocument/2006/relationships/hyperlink" Target="https://www.youtube.com/watch?v=HQ3jNg1z63A" TargetMode="External"/><Relationship Id="rId108" Type="http://schemas.openxmlformats.org/officeDocument/2006/relationships/hyperlink" Target="https://dev.epicgames.com/community/learning/tutorials/daE9/unreal-engine-baking-out-vertex-animation-in-editor-with-animtotexture" TargetMode="External"/><Relationship Id="rId124" Type="http://schemas.openxmlformats.org/officeDocument/2006/relationships/hyperlink" Target="https://www.youtube.com/watch?v=af_M38Z325I&amp;list=PLGAgBU0oz5KZXHvaHAgas90IGBkJqsgzV" TargetMode="External"/><Relationship Id="rId129" Type="http://schemas.openxmlformats.org/officeDocument/2006/relationships/hyperlink" Target="https://github.com/SimonSchaep/Research-UE5-Mass/tree/main/UnrealProjects" TargetMode="External"/><Relationship Id="rId54" Type="http://schemas.openxmlformats.org/officeDocument/2006/relationships/image" Target="media/image40.png"/><Relationship Id="rId70" Type="http://schemas.openxmlformats.org/officeDocument/2006/relationships/chart" Target="charts/chart9.xml"/><Relationship Id="rId75" Type="http://schemas.openxmlformats.org/officeDocument/2006/relationships/hyperlink" Target="https://www.youtube.com/watch?v=rX0ItVEVjHc" TargetMode="External"/><Relationship Id="rId91" Type="http://schemas.openxmlformats.org/officeDocument/2006/relationships/hyperlink" Target="https://www.youtube.com/watch?v=4-qcSrAxGCc&amp;list=PLKNsvWABWRceGFLyCWBz33f1aw4WjyYGs&amp;index=3" TargetMode="External"/><Relationship Id="rId96" Type="http://schemas.openxmlformats.org/officeDocument/2006/relationships/hyperlink" Target="https://dev.epicgames.com/community/learning/talks-and-demos/37Oz/large-numbers-of-entities-with-mass-in-unreal-engine-5" TargetMode="External"/><Relationship Id="rId1" Type="http://schemas.openxmlformats.org/officeDocument/2006/relationships/customXml" Target="../customXml/item1.xml"/><Relationship Id="rId6" Type="http://schemas.openxmlformats.org/officeDocument/2006/relationships/styles" Target="styles.xml"/><Relationship Id="rId23" Type="http://schemas.openxmlformats.org/officeDocument/2006/relationships/image" Target="media/image9.png"/><Relationship Id="rId28" Type="http://schemas.openxmlformats.org/officeDocument/2006/relationships/image" Target="media/image14.png"/><Relationship Id="rId49" Type="http://schemas.openxmlformats.org/officeDocument/2006/relationships/image" Target="media/image35.png"/><Relationship Id="rId114" Type="http://schemas.openxmlformats.org/officeDocument/2006/relationships/hyperlink" Target="https://en.wikipedia.org/w/index.php?title=CUDA&amp;oldid=1193733902" TargetMode="External"/><Relationship Id="rId119" Type="http://schemas.openxmlformats.org/officeDocument/2006/relationships/hyperlink" Target="https://forums.unrealengine.com/t/how-to-use-cuda-file-in-ue4/90965" TargetMode="External"/><Relationship Id="rId44" Type="http://schemas.openxmlformats.org/officeDocument/2006/relationships/image" Target="media/image30.png"/><Relationship Id="rId60" Type="http://schemas.openxmlformats.org/officeDocument/2006/relationships/hyperlink" Target="https://drive.google.com/file/d/1dy27FoWe-HDYQR6C2MbmFpC7WUoz_FB9/view?usp=sharing" TargetMode="External"/><Relationship Id="rId65" Type="http://schemas.openxmlformats.org/officeDocument/2006/relationships/chart" Target="charts/chart4.xml"/><Relationship Id="rId81" Type="http://schemas.openxmlformats.org/officeDocument/2006/relationships/hyperlink" Target="https://github.com/Megafunk/MassSample" TargetMode="External"/><Relationship Id="rId86" Type="http://schemas.openxmlformats.org/officeDocument/2006/relationships/hyperlink" Target="https://dev.epicgames.com/community/learning/tutorials/0be9/unreal-engine-massai-mass-crowd-state-tree-with-custom-character-ue5" TargetMode="External"/><Relationship Id="rId130" Type="http://schemas.openxmlformats.org/officeDocument/2006/relationships/hyperlink" Target="https://github.com/SimonSchaep/Research-UE5-Mass/blob/main/Results.xlsx" TargetMode="External"/><Relationship Id="rId135" Type="http://schemas.openxmlformats.org/officeDocument/2006/relationships/glossaryDocument" Target="glossary/document.xml"/><Relationship Id="rId13" Type="http://schemas.openxmlformats.org/officeDocument/2006/relationships/image" Target="media/image3.png"/><Relationship Id="rId18" Type="http://schemas.openxmlformats.org/officeDocument/2006/relationships/image" Target="media/image8.png"/><Relationship Id="rId39" Type="http://schemas.openxmlformats.org/officeDocument/2006/relationships/image" Target="media/image25.png"/><Relationship Id="rId109" Type="http://schemas.openxmlformats.org/officeDocument/2006/relationships/hyperlink" Target="https://www.youtube.com/watch?v=kpojDPlIjdQ" TargetMode="External"/><Relationship Id="rId34" Type="http://schemas.openxmlformats.org/officeDocument/2006/relationships/image" Target="media/image20.png"/><Relationship Id="rId50" Type="http://schemas.openxmlformats.org/officeDocument/2006/relationships/image" Target="media/image36.png"/><Relationship Id="rId55" Type="http://schemas.openxmlformats.org/officeDocument/2006/relationships/image" Target="media/image41.png"/><Relationship Id="rId76" Type="http://schemas.openxmlformats.org/officeDocument/2006/relationships/hyperlink" Target="https://www.youtube.com/watch?v=yy8jQgmhbAU" TargetMode="External"/><Relationship Id="rId97" Type="http://schemas.openxmlformats.org/officeDocument/2006/relationships/hyperlink" Target="https://discord.com/invite/unrealsource" TargetMode="External"/><Relationship Id="rId104" Type="http://schemas.openxmlformats.org/officeDocument/2006/relationships/hyperlink" Target="https://store.algosyntax.com/tutorials/unreal-engine/ue5-multithreading-with-frunnable-and-thread-workflow/" TargetMode="External"/><Relationship Id="rId120" Type="http://schemas.openxmlformats.org/officeDocument/2006/relationships/hyperlink" Target="https://en.wikipedia.org/w/index.php?title=OpenCL&amp;oldid=1181029989" TargetMode="External"/><Relationship Id="rId125" Type="http://schemas.openxmlformats.org/officeDocument/2006/relationships/hyperlink" Target="https://www.youtube.com/watch?v=RRwNlntV10I" TargetMode="External"/><Relationship Id="rId7" Type="http://schemas.openxmlformats.org/officeDocument/2006/relationships/settings" Target="settings.xml"/><Relationship Id="rId71" Type="http://schemas.openxmlformats.org/officeDocument/2006/relationships/chart" Target="charts/chart10.xml"/><Relationship Id="rId92" Type="http://schemas.openxmlformats.org/officeDocument/2006/relationships/hyperlink" Target="https://www.youtube.com/watch?v=2LvUB3_PAhI" TargetMode="External"/><Relationship Id="rId2" Type="http://schemas.openxmlformats.org/officeDocument/2006/relationships/customXml" Target="../customXml/item2.xml"/><Relationship Id="rId29" Type="http://schemas.openxmlformats.org/officeDocument/2006/relationships/image" Target="media/image15.png"/><Relationship Id="rId24" Type="http://schemas.openxmlformats.org/officeDocument/2006/relationships/image" Target="media/image10.png"/><Relationship Id="rId40" Type="http://schemas.openxmlformats.org/officeDocument/2006/relationships/image" Target="media/image26.png"/><Relationship Id="rId45" Type="http://schemas.openxmlformats.org/officeDocument/2006/relationships/image" Target="media/image31.png"/><Relationship Id="rId66" Type="http://schemas.openxmlformats.org/officeDocument/2006/relationships/chart" Target="charts/chart5.xml"/><Relationship Id="rId87" Type="http://schemas.openxmlformats.org/officeDocument/2006/relationships/hyperlink" Target="%20https:/docs.unrealengine.com/5.2/en-US/overview-of-mass-gameplay-in-unreal-engine/" TargetMode="External"/><Relationship Id="rId110" Type="http://schemas.openxmlformats.org/officeDocument/2006/relationships/hyperlink" Target="https://stackoverflow.com/a/15868564" TargetMode="External"/><Relationship Id="rId115" Type="http://schemas.openxmlformats.org/officeDocument/2006/relationships/hyperlink" Target="https://www.sciement.com/tech-blog/c/cuda_in_ue4/" TargetMode="External"/><Relationship Id="rId131" Type="http://schemas.openxmlformats.org/officeDocument/2006/relationships/hyperlink" Target="https://drive.google.com/file/d/1dy27FoWe-HDYQR6C2MbmFpC7WUoz_FB9/view?usp=sharing" TargetMode="External"/><Relationship Id="rId136" Type="http://schemas.openxmlformats.org/officeDocument/2006/relationships/theme" Target="theme/theme1.xml"/><Relationship Id="rId61" Type="http://schemas.openxmlformats.org/officeDocument/2006/relationships/hyperlink" Target="https://github.com/SimonSchaep/Research-UE5-Mass/blob/main/Results.xlsx" TargetMode="External"/><Relationship Id="rId82" Type="http://schemas.openxmlformats.org/officeDocument/2006/relationships/hyperlink" Target="https://github.com/HaywireInteractive/OnAllFronts-Public" TargetMode="External"/><Relationship Id="rId19" Type="http://schemas.openxmlformats.org/officeDocument/2006/relationships/hyperlink" Target="https://en.wikipedia.org/wiki/Khronos_Group" TargetMode="External"/><Relationship Id="rId14" Type="http://schemas.openxmlformats.org/officeDocument/2006/relationships/image" Target="media/image4.jpeg"/><Relationship Id="rId30" Type="http://schemas.openxmlformats.org/officeDocument/2006/relationships/image" Target="media/image16.png"/><Relationship Id="rId35" Type="http://schemas.openxmlformats.org/officeDocument/2006/relationships/image" Target="media/image21.png"/><Relationship Id="rId56" Type="http://schemas.openxmlformats.org/officeDocument/2006/relationships/image" Target="media/image42.png"/><Relationship Id="rId77" Type="http://schemas.openxmlformats.org/officeDocument/2006/relationships/hyperlink" Target="https://en.wikipedia.org/w/index.php?title=Data-oriented_design&amp;oldid=1178464448" TargetMode="External"/><Relationship Id="rId100" Type="http://schemas.openxmlformats.org/officeDocument/2006/relationships/hyperlink" Target="https://en.wikipedia.org/w/index.php?title=Space_partitioning&amp;oldid=1116447126" TargetMode="External"/><Relationship Id="rId105" Type="http://schemas.openxmlformats.org/officeDocument/2006/relationships/hyperlink" Target="https://www.youtube.com/watch?v=CqXKSyAPWZY" TargetMode="External"/><Relationship Id="rId126" Type="http://schemas.openxmlformats.org/officeDocument/2006/relationships/hyperlink" Target="https://www.youtube.com/watch?v=GuIav71867E&amp;list=PLGAgBU0oz5KZXHvaHAgas90IGBkJqsgzV" TargetMode="External"/><Relationship Id="rId8" Type="http://schemas.openxmlformats.org/officeDocument/2006/relationships/webSettings" Target="webSettings.xml"/><Relationship Id="rId51" Type="http://schemas.openxmlformats.org/officeDocument/2006/relationships/image" Target="media/image37.png"/><Relationship Id="rId72" Type="http://schemas.openxmlformats.org/officeDocument/2006/relationships/chart" Target="charts/chart11.xml"/><Relationship Id="rId93" Type="http://schemas.openxmlformats.org/officeDocument/2006/relationships/hyperlink" Target="https://www.youtube.com/watch?v=fFVuzlTIye4" TargetMode="External"/><Relationship Id="rId98" Type="http://schemas.openxmlformats.org/officeDocument/2006/relationships/hyperlink" Target="www.reddit.com/r/gamedev/comments/22lxg5/choosing_a_spatial_partitioning_structure/" TargetMode="External"/><Relationship Id="rId121" Type="http://schemas.openxmlformats.org/officeDocument/2006/relationships/hyperlink" Target="https://www.khronos.org/" TargetMode="External"/><Relationship Id="rId3" Type="http://schemas.openxmlformats.org/officeDocument/2006/relationships/customXml" Target="../customXml/item3.xml"/><Relationship Id="rId25" Type="http://schemas.openxmlformats.org/officeDocument/2006/relationships/image" Target="media/image11.png"/><Relationship Id="rId46" Type="http://schemas.openxmlformats.org/officeDocument/2006/relationships/image" Target="media/image32.png"/><Relationship Id="rId67" Type="http://schemas.openxmlformats.org/officeDocument/2006/relationships/chart" Target="charts/chart6.xml"/><Relationship Id="rId116" Type="http://schemas.openxmlformats.org/officeDocument/2006/relationships/hyperlink" Target="https://docs.unrealengine.com/5.1/en-US/API/Runtime/CUDA/" TargetMode="External"/><Relationship Id="rId20" Type="http://schemas.openxmlformats.org/officeDocument/2006/relationships/hyperlink" Target="https://github.com/SimonSchaep/Research-UE5-Mass/tree/main/UnrealProjects" TargetMode="External"/><Relationship Id="rId41" Type="http://schemas.openxmlformats.org/officeDocument/2006/relationships/image" Target="media/image27.png"/><Relationship Id="rId62" Type="http://schemas.openxmlformats.org/officeDocument/2006/relationships/chart" Target="charts/chart1.xml"/><Relationship Id="rId83" Type="http://schemas.openxmlformats.org/officeDocument/2006/relationships/hyperlink" Target="https://github.com/Ji-Rath/MassAITesting" TargetMode="External"/><Relationship Id="rId88" Type="http://schemas.openxmlformats.org/officeDocument/2006/relationships/hyperlink" Target="https://www.youtube.com/watch?v=usJrcwN6T4I" TargetMode="External"/><Relationship Id="rId111" Type="http://schemas.openxmlformats.org/officeDocument/2006/relationships/hyperlink" Target="https://stackoverflow.com/a/15874988" TargetMode="External"/><Relationship Id="rId132" Type="http://schemas.openxmlformats.org/officeDocument/2006/relationships/header" Target="header1.xml"/><Relationship Id="rId15" Type="http://schemas.openxmlformats.org/officeDocument/2006/relationships/image" Target="media/image5.jpeg"/><Relationship Id="rId36" Type="http://schemas.openxmlformats.org/officeDocument/2006/relationships/image" Target="media/image22.png"/><Relationship Id="rId57" Type="http://schemas.openxmlformats.org/officeDocument/2006/relationships/image" Target="media/image43.png"/><Relationship Id="rId106" Type="http://schemas.openxmlformats.org/officeDocument/2006/relationships/hyperlink" Target="https://docs.unrealengine.com/5.3/en-US/animation-budget-allocator-in-unreal-engine/" TargetMode="External"/><Relationship Id="rId127" Type="http://schemas.openxmlformats.org/officeDocument/2006/relationships/hyperlink" Target="www.reddit.com/r/unrealengine/comments/dmockq/optimizations_for_high_unit_count_ai/" TargetMode="External"/><Relationship Id="rId10" Type="http://schemas.openxmlformats.org/officeDocument/2006/relationships/endnotes" Target="endnotes.xml"/><Relationship Id="rId31" Type="http://schemas.openxmlformats.org/officeDocument/2006/relationships/image" Target="media/image17.png"/><Relationship Id="rId52" Type="http://schemas.openxmlformats.org/officeDocument/2006/relationships/image" Target="media/image38.png"/><Relationship Id="rId73" Type="http://schemas.openxmlformats.org/officeDocument/2006/relationships/chart" Target="charts/chart12.xml"/><Relationship Id="rId78" Type="http://schemas.openxmlformats.org/officeDocument/2006/relationships/hyperlink" Target="https://en.wikipedia.org/w/index.php?title=Entity_component_system&amp;oldid=1190943102" TargetMode="External"/><Relationship Id="rId94" Type="http://schemas.openxmlformats.org/officeDocument/2006/relationships/hyperlink" Target="https://www.youtube.com/watch?v=w_6LGyACVz0" TargetMode="External"/><Relationship Id="rId99" Type="http://schemas.openxmlformats.org/officeDocument/2006/relationships/hyperlink" Target="https://www.gamedeveloper.com/programming/octree-partitioning-techniques" TargetMode="External"/><Relationship Id="rId101" Type="http://schemas.openxmlformats.org/officeDocument/2006/relationships/hyperlink" Target="https://gameprogrammingpatterns.com/spatial-partition.html" TargetMode="External"/><Relationship Id="rId122" Type="http://schemas.openxmlformats.org/officeDocument/2006/relationships/hyperlink" Target="https://github.com/KhronosGroup/OpenCL-Guide" TargetMode="External"/><Relationship Id="rId4" Type="http://schemas.openxmlformats.org/officeDocument/2006/relationships/customXml" Target="../customXml/item4.xml"/><Relationship Id="rId9" Type="http://schemas.openxmlformats.org/officeDocument/2006/relationships/footnotes" Target="footnotes.xml"/><Relationship Id="rId26" Type="http://schemas.openxmlformats.org/officeDocument/2006/relationships/image" Target="media/image12.png"/><Relationship Id="rId47" Type="http://schemas.openxmlformats.org/officeDocument/2006/relationships/image" Target="media/image33.png"/><Relationship Id="rId68" Type="http://schemas.openxmlformats.org/officeDocument/2006/relationships/chart" Target="charts/chart7.xml"/><Relationship Id="rId89" Type="http://schemas.openxmlformats.org/officeDocument/2006/relationships/hyperlink" Target="https://forums.unrealengine.com/t/tutorial-your-first-60-minutes-with-mass/794314" TargetMode="External"/><Relationship Id="rId112" Type="http://schemas.openxmlformats.org/officeDocument/2006/relationships/hyperlink" Target="https://dev.epicgames.com/community/learning/tutorials/WkwJ/unreal-engine-simple-compute-shader-with-cpu-readback" TargetMode="External"/><Relationship Id="rId133" Type="http://schemas.openxmlformats.org/officeDocument/2006/relationships/footer" Target="footer1.xml"/></Relationships>
</file>

<file path=word/charts/_rels/chart1.xml.rels><?xml version="1.0" encoding="UTF-8" standalone="yes"?>
<Relationships xmlns="http://schemas.openxmlformats.org/package/2006/relationships"><Relationship Id="rId3" Type="http://schemas.openxmlformats.org/officeDocument/2006/relationships/oleObject" Target="file:///C:\DAE\Semester1\GradWork\git\GradWork\Paper\Results.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DAE\Semester1\GradWork\git\GradWork\Paper\Results.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C:\DAE\Semester1\GradWork\git\GradWork\Paper\Results.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C:\DAE\Semester1\GradWork\git\GradWork\Paper\Results.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file:///C:\DAE\Semester1\GradWork\git\GradWork\Paper\Results.xlsx" TargetMode="External"/><Relationship Id="rId2" Type="http://schemas.microsoft.com/office/2011/relationships/chartColorStyle" Target="colors13.xml"/><Relationship Id="rId1" Type="http://schemas.microsoft.com/office/2011/relationships/chartStyle" Target="style13.xml"/></Relationships>
</file>

<file path=word/charts/_rels/chart2.xml.rels><?xml version="1.0" encoding="UTF-8" standalone="yes"?>
<Relationships xmlns="http://schemas.openxmlformats.org/package/2006/relationships"><Relationship Id="rId3" Type="http://schemas.openxmlformats.org/officeDocument/2006/relationships/oleObject" Target="file:///C:\DAE\Semester1\GradWork\git\GradWork\Paper\Results.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DAE\Semester1\GradWork\git\GradWork\Paper\Results.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DAE\Semester1\GradWork\git\GradWork\Paper\Results.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DAE\Semester1\GradWork\git\GradWork\Paper\Results.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DAE\Semester1\GradWork\git\GradWork\Paper\Results.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DAE\Semester1\GradWork\git\GradWork\Paper\Results.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DAE\Semester1\GradWork\git\GradWork\Paper\Results.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DAE\Semester1\GradWork\git\GradWork\Paper\Results.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Game Thread Frame Tim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Charts!$B$1</c:f>
              <c:strCache>
                <c:ptCount val="1"/>
                <c:pt idx="0">
                  <c:v>Simple</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Charts!$A$2:$A$9</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B$2:$B$9</c:f>
              <c:numCache>
                <c:formatCode>0.0\ "ms"</c:formatCode>
                <c:ptCount val="8"/>
                <c:pt idx="0">
                  <c:v>10.8</c:v>
                </c:pt>
                <c:pt idx="1">
                  <c:v>18.8</c:v>
                </c:pt>
                <c:pt idx="2">
                  <c:v>37.4</c:v>
                </c:pt>
                <c:pt idx="3">
                  <c:v>110.8</c:v>
                </c:pt>
                <c:pt idx="4">
                  <c:v>357.1</c:v>
                </c:pt>
                <c:pt idx="5">
                  <c:v>1000</c:v>
                </c:pt>
                <c:pt idx="6">
                  <c:v>3100</c:v>
                </c:pt>
                <c:pt idx="7">
                  <c:v>9700</c:v>
                </c:pt>
              </c:numCache>
            </c:numRef>
          </c:val>
          <c:smooth val="0"/>
          <c:extLst>
            <c:ext xmlns:c16="http://schemas.microsoft.com/office/drawing/2014/chart" uri="{C3380CC4-5D6E-409C-BE32-E72D297353CC}">
              <c16:uniqueId val="{00000000-DBBF-4C99-B63F-4418497991EE}"/>
            </c:ext>
          </c:extLst>
        </c:ser>
        <c:ser>
          <c:idx val="1"/>
          <c:order val="1"/>
          <c:tx>
            <c:strRef>
              <c:f>Charts!$C$1</c:f>
              <c:strCache>
                <c:ptCount val="1"/>
                <c:pt idx="0">
                  <c:v>Mass</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Charts!$A$2:$A$9</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C$2:$C$9</c:f>
              <c:numCache>
                <c:formatCode>0.0\ "ms"</c:formatCode>
                <c:ptCount val="8"/>
                <c:pt idx="0">
                  <c:v>9.1</c:v>
                </c:pt>
                <c:pt idx="1">
                  <c:v>15.1</c:v>
                </c:pt>
                <c:pt idx="2">
                  <c:v>34.4</c:v>
                </c:pt>
                <c:pt idx="3">
                  <c:v>78.7</c:v>
                </c:pt>
                <c:pt idx="4">
                  <c:v>283.7</c:v>
                </c:pt>
                <c:pt idx="5">
                  <c:v>979</c:v>
                </c:pt>
                <c:pt idx="6">
                  <c:v>3600</c:v>
                </c:pt>
                <c:pt idx="7">
                  <c:v>13900</c:v>
                </c:pt>
              </c:numCache>
            </c:numRef>
          </c:val>
          <c:smooth val="0"/>
          <c:extLst>
            <c:ext xmlns:c16="http://schemas.microsoft.com/office/drawing/2014/chart" uri="{C3380CC4-5D6E-409C-BE32-E72D297353CC}">
              <c16:uniqueId val="{00000001-DBBF-4C99-B63F-4418497991EE}"/>
            </c:ext>
          </c:extLst>
        </c:ser>
        <c:ser>
          <c:idx val="2"/>
          <c:order val="2"/>
          <c:tx>
            <c:strRef>
              <c:f>Charts!$D$1</c:f>
              <c:strCache>
                <c:ptCount val="1"/>
                <c:pt idx="0">
                  <c:v>Multithreading</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strRef>
              <c:f>Charts!$A$2:$A$9</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D$2:$D$9</c:f>
              <c:numCache>
                <c:formatCode>0.0\ "ms"</c:formatCode>
                <c:ptCount val="8"/>
                <c:pt idx="0">
                  <c:v>6.2</c:v>
                </c:pt>
                <c:pt idx="1">
                  <c:v>11.8</c:v>
                </c:pt>
                <c:pt idx="2">
                  <c:v>19.5</c:v>
                </c:pt>
                <c:pt idx="3">
                  <c:v>29.6</c:v>
                </c:pt>
                <c:pt idx="4">
                  <c:v>74.400000000000006</c:v>
                </c:pt>
                <c:pt idx="5">
                  <c:v>189.1</c:v>
                </c:pt>
                <c:pt idx="6">
                  <c:v>597</c:v>
                </c:pt>
                <c:pt idx="7">
                  <c:v>2100</c:v>
                </c:pt>
              </c:numCache>
            </c:numRef>
          </c:val>
          <c:smooth val="0"/>
          <c:extLst>
            <c:ext xmlns:c16="http://schemas.microsoft.com/office/drawing/2014/chart" uri="{C3380CC4-5D6E-409C-BE32-E72D297353CC}">
              <c16:uniqueId val="{00000002-DBBF-4C99-B63F-4418497991EE}"/>
            </c:ext>
          </c:extLst>
        </c:ser>
        <c:ser>
          <c:idx val="3"/>
          <c:order val="3"/>
          <c:tx>
            <c:strRef>
              <c:f>Charts!$E$1</c:f>
              <c:strCache>
                <c:ptCount val="1"/>
                <c:pt idx="0">
                  <c:v>Spatial partitioning</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cat>
            <c:strRef>
              <c:f>Charts!$A$2:$A$9</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E$2:$E$9</c:f>
              <c:numCache>
                <c:formatCode>0.0\ "ms"</c:formatCode>
                <c:ptCount val="8"/>
                <c:pt idx="0">
                  <c:v>6.8</c:v>
                </c:pt>
                <c:pt idx="1">
                  <c:v>13.7</c:v>
                </c:pt>
                <c:pt idx="2">
                  <c:v>18.8</c:v>
                </c:pt>
                <c:pt idx="3">
                  <c:v>25.1</c:v>
                </c:pt>
                <c:pt idx="4">
                  <c:v>56.1</c:v>
                </c:pt>
                <c:pt idx="5">
                  <c:v>75</c:v>
                </c:pt>
                <c:pt idx="6">
                  <c:v>123.2</c:v>
                </c:pt>
                <c:pt idx="7">
                  <c:v>218.3</c:v>
                </c:pt>
              </c:numCache>
            </c:numRef>
          </c:val>
          <c:smooth val="0"/>
          <c:extLst>
            <c:ext xmlns:c16="http://schemas.microsoft.com/office/drawing/2014/chart" uri="{C3380CC4-5D6E-409C-BE32-E72D297353CC}">
              <c16:uniqueId val="{00000003-DBBF-4C99-B63F-4418497991EE}"/>
            </c:ext>
          </c:extLst>
        </c:ser>
        <c:ser>
          <c:idx val="4"/>
          <c:order val="4"/>
          <c:tx>
            <c:strRef>
              <c:f>Charts!$F$1</c:f>
              <c:strCache>
                <c:ptCount val="1"/>
                <c:pt idx="0">
                  <c:v>Animation sharing</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strRef>
              <c:f>Charts!$A$2:$A$9</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F$2:$F$9</c:f>
              <c:numCache>
                <c:formatCode>0.0\ "ms"</c:formatCode>
                <c:ptCount val="8"/>
                <c:pt idx="0">
                  <c:v>6.1</c:v>
                </c:pt>
                <c:pt idx="1">
                  <c:v>9.1</c:v>
                </c:pt>
                <c:pt idx="2">
                  <c:v>16</c:v>
                </c:pt>
                <c:pt idx="3">
                  <c:v>21.4</c:v>
                </c:pt>
                <c:pt idx="4">
                  <c:v>39.9</c:v>
                </c:pt>
                <c:pt idx="5">
                  <c:v>68.900000000000006</c:v>
                </c:pt>
                <c:pt idx="6">
                  <c:v>111.3</c:v>
                </c:pt>
                <c:pt idx="7">
                  <c:v>202.6</c:v>
                </c:pt>
              </c:numCache>
            </c:numRef>
          </c:val>
          <c:smooth val="0"/>
          <c:extLst>
            <c:ext xmlns:c16="http://schemas.microsoft.com/office/drawing/2014/chart" uri="{C3380CC4-5D6E-409C-BE32-E72D297353CC}">
              <c16:uniqueId val="{00000004-DBBF-4C99-B63F-4418497991EE}"/>
            </c:ext>
          </c:extLst>
        </c:ser>
        <c:dLbls>
          <c:showLegendKey val="0"/>
          <c:showVal val="0"/>
          <c:showCatName val="0"/>
          <c:showSerName val="0"/>
          <c:showPercent val="0"/>
          <c:showBubbleSize val="0"/>
        </c:dLbls>
        <c:marker val="1"/>
        <c:smooth val="0"/>
        <c:axId val="1277241215"/>
        <c:axId val="1169999872"/>
      </c:lineChart>
      <c:catAx>
        <c:axId val="127724121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69999872"/>
        <c:crosses val="autoZero"/>
        <c:auto val="1"/>
        <c:lblAlgn val="ctr"/>
        <c:lblOffset val="100"/>
        <c:noMultiLvlLbl val="0"/>
      </c:catAx>
      <c:valAx>
        <c:axId val="1169999872"/>
        <c:scaling>
          <c:orientation val="minMax"/>
          <c:max val="1000"/>
        </c:scaling>
        <c:delete val="0"/>
        <c:axPos val="l"/>
        <c:majorGridlines>
          <c:spPr>
            <a:ln w="9525" cap="flat" cmpd="sng" algn="ctr">
              <a:solidFill>
                <a:schemeClr val="tx1">
                  <a:lumMod val="15000"/>
                  <a:lumOff val="85000"/>
                </a:schemeClr>
              </a:solidFill>
              <a:round/>
            </a:ln>
            <a:effectLst/>
          </c:spPr>
        </c:majorGridlines>
        <c:numFmt formatCode="0.0\ &quot;ms&quot;"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77241215"/>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r>
              <a:rPr lang="en-US"/>
              <a:t>Mass </a:t>
            </a:r>
            <a:r>
              <a:rPr lang="en-US" sz="1400" b="0" i="0" u="none" strike="noStrike" kern="1200" spc="0" baseline="0">
                <a:solidFill>
                  <a:sysClr val="windowText" lastClr="000000">
                    <a:lumMod val="65000"/>
                    <a:lumOff val="35000"/>
                  </a:sysClr>
                </a:solidFill>
              </a:rPr>
              <a:t>(800 vs 800)</a:t>
            </a:r>
          </a:p>
        </c:rich>
      </c:tx>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endParaRPr lang="en-US"/>
        </a:p>
      </c:txPr>
    </c:title>
    <c:autoTitleDeleted val="0"/>
    <c:plotArea>
      <c:layout/>
      <c:pieChart>
        <c:varyColors val="1"/>
        <c:ser>
          <c:idx val="0"/>
          <c:order val="0"/>
          <c:tx>
            <c:strRef>
              <c:f>'1600vs1600'!$C$1</c:f>
              <c:strCache>
                <c:ptCount val="1"/>
                <c:pt idx="0">
                  <c:v>Mass</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7793-4E41-9072-A46FBC66CDB0}"/>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7793-4E41-9072-A46FBC66CDB0}"/>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7793-4E41-9072-A46FBC66CDB0}"/>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7793-4E41-9072-A46FBC66CDB0}"/>
              </c:ext>
            </c:extLst>
          </c:dPt>
          <c:dPt>
            <c:idx val="4"/>
            <c:bubble3D val="0"/>
            <c:spPr>
              <a:solidFill>
                <a:schemeClr val="accent5"/>
              </a:solidFill>
              <a:ln w="19050">
                <a:solidFill>
                  <a:schemeClr val="lt1"/>
                </a:solidFill>
              </a:ln>
              <a:effectLst/>
            </c:spPr>
            <c:extLst>
              <c:ext xmlns:c16="http://schemas.microsoft.com/office/drawing/2014/chart" uri="{C3380CC4-5D6E-409C-BE32-E72D297353CC}">
                <c16:uniqueId val="{00000009-7793-4E41-9072-A46FBC66CDB0}"/>
              </c:ext>
            </c:extLst>
          </c:dPt>
          <c:dPt>
            <c:idx val="5"/>
            <c:bubble3D val="0"/>
            <c:spPr>
              <a:solidFill>
                <a:schemeClr val="accent6"/>
              </a:solidFill>
              <a:ln w="19050">
                <a:solidFill>
                  <a:schemeClr val="lt1"/>
                </a:solidFill>
              </a:ln>
              <a:effectLst/>
            </c:spPr>
            <c:extLst>
              <c:ext xmlns:c16="http://schemas.microsoft.com/office/drawing/2014/chart" uri="{C3380CC4-5D6E-409C-BE32-E72D297353CC}">
                <c16:uniqueId val="{0000000B-7793-4E41-9072-A46FBC66CDB0}"/>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bestFit"/>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1600vs1600'!$A$3:$A$8</c:f>
              <c:strCache>
                <c:ptCount val="6"/>
                <c:pt idx="0">
                  <c:v>Target Acquisition</c:v>
                </c:pt>
                <c:pt idx="1">
                  <c:v>Navigation</c:v>
                </c:pt>
                <c:pt idx="2">
                  <c:v>Movement &amp; Avoidance</c:v>
                </c:pt>
                <c:pt idx="3">
                  <c:v>Mass to Actor Translation</c:v>
                </c:pt>
                <c:pt idx="4">
                  <c:v>Animation</c:v>
                </c:pt>
                <c:pt idx="5">
                  <c:v>Other</c:v>
                </c:pt>
              </c:strCache>
            </c:strRef>
          </c:cat>
          <c:val>
            <c:numRef>
              <c:f>'1600vs1600'!$C$3:$C$8</c:f>
              <c:numCache>
                <c:formatCode>0.0\ "ms"</c:formatCode>
                <c:ptCount val="6"/>
                <c:pt idx="0">
                  <c:v>213.7</c:v>
                </c:pt>
                <c:pt idx="1">
                  <c:v>44</c:v>
                </c:pt>
                <c:pt idx="2">
                  <c:v>4</c:v>
                </c:pt>
                <c:pt idx="3">
                  <c:v>1.2</c:v>
                </c:pt>
                <c:pt idx="4">
                  <c:v>13.4</c:v>
                </c:pt>
                <c:pt idx="5">
                  <c:v>7.4000000000000341</c:v>
                </c:pt>
              </c:numCache>
            </c:numRef>
          </c:val>
          <c:extLst>
            <c:ext xmlns:c16="http://schemas.microsoft.com/office/drawing/2014/chart" uri="{C3380CC4-5D6E-409C-BE32-E72D297353CC}">
              <c16:uniqueId val="{0000000C-7793-4E41-9072-A46FBC66CDB0}"/>
            </c:ext>
          </c:extLst>
        </c:ser>
        <c:dLbls>
          <c:dLblPos val="bestFit"/>
          <c:showLegendKey val="0"/>
          <c:showVal val="1"/>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r>
              <a:rPr lang="en-US"/>
              <a:t>Multithreading </a:t>
            </a:r>
            <a:r>
              <a:rPr lang="en-US" sz="1400" b="0" i="0" u="none" strike="noStrike" kern="1200" spc="0" baseline="0">
                <a:solidFill>
                  <a:sysClr val="windowText" lastClr="000000">
                    <a:lumMod val="65000"/>
                    <a:lumOff val="35000"/>
                  </a:sysClr>
                </a:solidFill>
              </a:rPr>
              <a:t>(800 vs 800)</a:t>
            </a:r>
          </a:p>
        </c:rich>
      </c:tx>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endParaRPr lang="en-US"/>
        </a:p>
      </c:txPr>
    </c:title>
    <c:autoTitleDeleted val="0"/>
    <c:plotArea>
      <c:layout/>
      <c:pieChart>
        <c:varyColors val="1"/>
        <c:ser>
          <c:idx val="0"/>
          <c:order val="0"/>
          <c:tx>
            <c:strRef>
              <c:f>'1600vs1600'!$D$1</c:f>
              <c:strCache>
                <c:ptCount val="1"/>
                <c:pt idx="0">
                  <c:v>Multithreading</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AC53-44AD-8E76-C9E78FDEB5F5}"/>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AC53-44AD-8E76-C9E78FDEB5F5}"/>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AC53-44AD-8E76-C9E78FDEB5F5}"/>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AC53-44AD-8E76-C9E78FDEB5F5}"/>
              </c:ext>
            </c:extLst>
          </c:dPt>
          <c:dPt>
            <c:idx val="4"/>
            <c:bubble3D val="0"/>
            <c:spPr>
              <a:solidFill>
                <a:schemeClr val="accent5"/>
              </a:solidFill>
              <a:ln w="19050">
                <a:solidFill>
                  <a:schemeClr val="lt1"/>
                </a:solidFill>
              </a:ln>
              <a:effectLst/>
            </c:spPr>
            <c:extLst>
              <c:ext xmlns:c16="http://schemas.microsoft.com/office/drawing/2014/chart" uri="{C3380CC4-5D6E-409C-BE32-E72D297353CC}">
                <c16:uniqueId val="{00000009-AC53-44AD-8E76-C9E78FDEB5F5}"/>
              </c:ext>
            </c:extLst>
          </c:dPt>
          <c:dPt>
            <c:idx val="5"/>
            <c:bubble3D val="0"/>
            <c:spPr>
              <a:solidFill>
                <a:schemeClr val="accent6"/>
              </a:solidFill>
              <a:ln w="19050">
                <a:solidFill>
                  <a:schemeClr val="lt1"/>
                </a:solidFill>
              </a:ln>
              <a:effectLst/>
            </c:spPr>
            <c:extLst>
              <c:ext xmlns:c16="http://schemas.microsoft.com/office/drawing/2014/chart" uri="{C3380CC4-5D6E-409C-BE32-E72D297353CC}">
                <c16:uniqueId val="{0000000B-AC53-44AD-8E76-C9E78FDEB5F5}"/>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bestFit"/>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1600vs1600'!$A$3:$A$8</c:f>
              <c:strCache>
                <c:ptCount val="6"/>
                <c:pt idx="0">
                  <c:v>Target Acquisition</c:v>
                </c:pt>
                <c:pt idx="1">
                  <c:v>Navigation</c:v>
                </c:pt>
                <c:pt idx="2">
                  <c:v>Movement &amp; Avoidance</c:v>
                </c:pt>
                <c:pt idx="3">
                  <c:v>Mass to Actor Translation</c:v>
                </c:pt>
                <c:pt idx="4">
                  <c:v>Animation</c:v>
                </c:pt>
                <c:pt idx="5">
                  <c:v>Other</c:v>
                </c:pt>
              </c:strCache>
            </c:strRef>
          </c:cat>
          <c:val>
            <c:numRef>
              <c:f>'1600vs1600'!$D$3:$D$8</c:f>
              <c:numCache>
                <c:formatCode>0.0\ "ms"</c:formatCode>
                <c:ptCount val="6"/>
                <c:pt idx="0">
                  <c:v>28.5</c:v>
                </c:pt>
                <c:pt idx="1">
                  <c:v>12.9</c:v>
                </c:pt>
                <c:pt idx="2">
                  <c:v>5.6</c:v>
                </c:pt>
                <c:pt idx="3">
                  <c:v>1.5</c:v>
                </c:pt>
                <c:pt idx="4">
                  <c:v>17.899999999999999</c:v>
                </c:pt>
                <c:pt idx="5">
                  <c:v>8</c:v>
                </c:pt>
              </c:numCache>
            </c:numRef>
          </c:val>
          <c:extLst>
            <c:ext xmlns:c16="http://schemas.microsoft.com/office/drawing/2014/chart" uri="{C3380CC4-5D6E-409C-BE32-E72D297353CC}">
              <c16:uniqueId val="{0000000C-AC53-44AD-8E76-C9E78FDEB5F5}"/>
            </c:ext>
          </c:extLst>
        </c:ser>
        <c:dLbls>
          <c:dLblPos val="bestFit"/>
          <c:showLegendKey val="0"/>
          <c:showVal val="1"/>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r>
              <a:rPr lang="en-US"/>
              <a:t>Spatial partitioning </a:t>
            </a:r>
            <a:r>
              <a:rPr lang="en-US" sz="1400" b="0" i="0" u="none" strike="noStrike" kern="1200" spc="0" baseline="0">
                <a:solidFill>
                  <a:sysClr val="windowText" lastClr="000000">
                    <a:lumMod val="65000"/>
                    <a:lumOff val="35000"/>
                  </a:sysClr>
                </a:solidFill>
              </a:rPr>
              <a:t>(800 vs 800)</a:t>
            </a:r>
          </a:p>
        </c:rich>
      </c:tx>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endParaRPr lang="en-US"/>
        </a:p>
      </c:txPr>
    </c:title>
    <c:autoTitleDeleted val="0"/>
    <c:plotArea>
      <c:layout/>
      <c:pieChart>
        <c:varyColors val="1"/>
        <c:ser>
          <c:idx val="0"/>
          <c:order val="0"/>
          <c:tx>
            <c:strRef>
              <c:f>'1600vs1600'!$E$1</c:f>
              <c:strCache>
                <c:ptCount val="1"/>
                <c:pt idx="0">
                  <c:v>Spatial partitioning</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A4C5-4F8F-83D6-70EF728D5D1D}"/>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A4C5-4F8F-83D6-70EF728D5D1D}"/>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A4C5-4F8F-83D6-70EF728D5D1D}"/>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A4C5-4F8F-83D6-70EF728D5D1D}"/>
              </c:ext>
            </c:extLst>
          </c:dPt>
          <c:dPt>
            <c:idx val="4"/>
            <c:bubble3D val="0"/>
            <c:spPr>
              <a:solidFill>
                <a:schemeClr val="accent5"/>
              </a:solidFill>
              <a:ln w="19050">
                <a:solidFill>
                  <a:schemeClr val="lt1"/>
                </a:solidFill>
              </a:ln>
              <a:effectLst/>
            </c:spPr>
            <c:extLst>
              <c:ext xmlns:c16="http://schemas.microsoft.com/office/drawing/2014/chart" uri="{C3380CC4-5D6E-409C-BE32-E72D297353CC}">
                <c16:uniqueId val="{00000009-A4C5-4F8F-83D6-70EF728D5D1D}"/>
              </c:ext>
            </c:extLst>
          </c:dPt>
          <c:dPt>
            <c:idx val="5"/>
            <c:bubble3D val="0"/>
            <c:spPr>
              <a:solidFill>
                <a:schemeClr val="accent6"/>
              </a:solidFill>
              <a:ln w="19050">
                <a:solidFill>
                  <a:schemeClr val="lt1"/>
                </a:solidFill>
              </a:ln>
              <a:effectLst/>
            </c:spPr>
            <c:extLst>
              <c:ext xmlns:c16="http://schemas.microsoft.com/office/drawing/2014/chart" uri="{C3380CC4-5D6E-409C-BE32-E72D297353CC}">
                <c16:uniqueId val="{0000000B-A4C5-4F8F-83D6-70EF728D5D1D}"/>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bestFit"/>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1600vs1600'!$A$3:$A$8</c:f>
              <c:strCache>
                <c:ptCount val="6"/>
                <c:pt idx="0">
                  <c:v>Target Acquisition</c:v>
                </c:pt>
                <c:pt idx="1">
                  <c:v>Navigation</c:v>
                </c:pt>
                <c:pt idx="2">
                  <c:v>Movement &amp; Avoidance</c:v>
                </c:pt>
                <c:pt idx="3">
                  <c:v>Mass to Actor Translation</c:v>
                </c:pt>
                <c:pt idx="4">
                  <c:v>Animation</c:v>
                </c:pt>
                <c:pt idx="5">
                  <c:v>Other</c:v>
                </c:pt>
              </c:strCache>
            </c:strRef>
          </c:cat>
          <c:val>
            <c:numRef>
              <c:f>'1600vs1600'!$E$3:$E$8</c:f>
              <c:numCache>
                <c:formatCode>0.0\ "ms"</c:formatCode>
                <c:ptCount val="6"/>
                <c:pt idx="0">
                  <c:v>11.4</c:v>
                </c:pt>
                <c:pt idx="1">
                  <c:v>13.6</c:v>
                </c:pt>
                <c:pt idx="2">
                  <c:v>5.3</c:v>
                </c:pt>
                <c:pt idx="3">
                  <c:v>1.7</c:v>
                </c:pt>
                <c:pt idx="4">
                  <c:v>18.5</c:v>
                </c:pt>
                <c:pt idx="5">
                  <c:v>5.6000000000000014</c:v>
                </c:pt>
              </c:numCache>
            </c:numRef>
          </c:val>
          <c:extLst>
            <c:ext xmlns:c16="http://schemas.microsoft.com/office/drawing/2014/chart" uri="{C3380CC4-5D6E-409C-BE32-E72D297353CC}">
              <c16:uniqueId val="{0000000C-A4C5-4F8F-83D6-70EF728D5D1D}"/>
            </c:ext>
          </c:extLst>
        </c:ser>
        <c:dLbls>
          <c:dLblPos val="bestFit"/>
          <c:showLegendKey val="0"/>
          <c:showVal val="1"/>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r>
              <a:rPr lang="en-US"/>
              <a:t>Animation sharing </a:t>
            </a:r>
            <a:r>
              <a:rPr lang="en-US" sz="1400" b="0" i="0" u="none" strike="noStrike" kern="1200" spc="0" baseline="0">
                <a:solidFill>
                  <a:sysClr val="windowText" lastClr="000000">
                    <a:lumMod val="65000"/>
                    <a:lumOff val="35000"/>
                  </a:sysClr>
                </a:solidFill>
              </a:rPr>
              <a:t>(800 vs 800)</a:t>
            </a:r>
          </a:p>
        </c:rich>
      </c:tx>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endParaRPr lang="en-US"/>
        </a:p>
      </c:txPr>
    </c:title>
    <c:autoTitleDeleted val="0"/>
    <c:plotArea>
      <c:layout/>
      <c:pieChart>
        <c:varyColors val="1"/>
        <c:ser>
          <c:idx val="0"/>
          <c:order val="0"/>
          <c:tx>
            <c:strRef>
              <c:f>'1600vs1600'!$F$1</c:f>
              <c:strCache>
                <c:ptCount val="1"/>
                <c:pt idx="0">
                  <c:v>Animation sharing</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A8F2-45D2-9AF9-3B94D5AB6E8F}"/>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A8F2-45D2-9AF9-3B94D5AB6E8F}"/>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A8F2-45D2-9AF9-3B94D5AB6E8F}"/>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A8F2-45D2-9AF9-3B94D5AB6E8F}"/>
              </c:ext>
            </c:extLst>
          </c:dPt>
          <c:dPt>
            <c:idx val="4"/>
            <c:bubble3D val="0"/>
            <c:spPr>
              <a:solidFill>
                <a:schemeClr val="accent5"/>
              </a:solidFill>
              <a:ln w="19050">
                <a:solidFill>
                  <a:schemeClr val="lt1"/>
                </a:solidFill>
              </a:ln>
              <a:effectLst/>
            </c:spPr>
            <c:extLst>
              <c:ext xmlns:c16="http://schemas.microsoft.com/office/drawing/2014/chart" uri="{C3380CC4-5D6E-409C-BE32-E72D297353CC}">
                <c16:uniqueId val="{00000009-A8F2-45D2-9AF9-3B94D5AB6E8F}"/>
              </c:ext>
            </c:extLst>
          </c:dPt>
          <c:dPt>
            <c:idx val="5"/>
            <c:bubble3D val="0"/>
            <c:spPr>
              <a:solidFill>
                <a:schemeClr val="accent6"/>
              </a:solidFill>
              <a:ln w="19050">
                <a:solidFill>
                  <a:schemeClr val="lt1"/>
                </a:solidFill>
              </a:ln>
              <a:effectLst/>
            </c:spPr>
            <c:extLst>
              <c:ext xmlns:c16="http://schemas.microsoft.com/office/drawing/2014/chart" uri="{C3380CC4-5D6E-409C-BE32-E72D297353CC}">
                <c16:uniqueId val="{0000000B-A8F2-45D2-9AF9-3B94D5AB6E8F}"/>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bestFit"/>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1600vs1600'!$A$3:$A$8</c:f>
              <c:strCache>
                <c:ptCount val="6"/>
                <c:pt idx="0">
                  <c:v>Target Acquisition</c:v>
                </c:pt>
                <c:pt idx="1">
                  <c:v>Navigation</c:v>
                </c:pt>
                <c:pt idx="2">
                  <c:v>Movement &amp; Avoidance</c:v>
                </c:pt>
                <c:pt idx="3">
                  <c:v>Mass to Actor Translation</c:v>
                </c:pt>
                <c:pt idx="4">
                  <c:v>Animation</c:v>
                </c:pt>
                <c:pt idx="5">
                  <c:v>Other</c:v>
                </c:pt>
              </c:strCache>
            </c:strRef>
          </c:cat>
          <c:val>
            <c:numRef>
              <c:f>'1600vs1600'!$F$3:$F$8</c:f>
              <c:numCache>
                <c:formatCode>0.0\ "ms"</c:formatCode>
                <c:ptCount val="6"/>
                <c:pt idx="0">
                  <c:v>5</c:v>
                </c:pt>
                <c:pt idx="1">
                  <c:v>13.3</c:v>
                </c:pt>
                <c:pt idx="2">
                  <c:v>5.2</c:v>
                </c:pt>
                <c:pt idx="3">
                  <c:v>6</c:v>
                </c:pt>
                <c:pt idx="4">
                  <c:v>6.2</c:v>
                </c:pt>
                <c:pt idx="5">
                  <c:v>4.1999999999999957</c:v>
                </c:pt>
              </c:numCache>
            </c:numRef>
          </c:val>
          <c:extLst>
            <c:ext xmlns:c16="http://schemas.microsoft.com/office/drawing/2014/chart" uri="{C3380CC4-5D6E-409C-BE32-E72D297353CC}">
              <c16:uniqueId val="{0000000C-A8F2-45D2-9AF9-3B94D5AB6E8F}"/>
            </c:ext>
          </c:extLst>
        </c:ser>
        <c:dLbls>
          <c:dLblPos val="bestFit"/>
          <c:showLegendKey val="0"/>
          <c:showVal val="1"/>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Render</a:t>
            </a:r>
            <a:r>
              <a:rPr lang="en-GB" baseline="0"/>
              <a:t> Thread Frame Tim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Charts!$B$26</c:f>
              <c:strCache>
                <c:ptCount val="1"/>
                <c:pt idx="0">
                  <c:v>Simple</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Charts!$A$27:$A$34</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B$27:$B$34</c:f>
              <c:numCache>
                <c:formatCode>0.0\ "ms"</c:formatCode>
                <c:ptCount val="8"/>
                <c:pt idx="0">
                  <c:v>11</c:v>
                </c:pt>
                <c:pt idx="1">
                  <c:v>9</c:v>
                </c:pt>
                <c:pt idx="2">
                  <c:v>14.5</c:v>
                </c:pt>
                <c:pt idx="3">
                  <c:v>28</c:v>
                </c:pt>
                <c:pt idx="4">
                  <c:v>57.4</c:v>
                </c:pt>
                <c:pt idx="5">
                  <c:v>105.6</c:v>
                </c:pt>
                <c:pt idx="6">
                  <c:v>189</c:v>
                </c:pt>
                <c:pt idx="7">
                  <c:v>391</c:v>
                </c:pt>
              </c:numCache>
            </c:numRef>
          </c:val>
          <c:smooth val="0"/>
          <c:extLst>
            <c:ext xmlns:c16="http://schemas.microsoft.com/office/drawing/2014/chart" uri="{C3380CC4-5D6E-409C-BE32-E72D297353CC}">
              <c16:uniqueId val="{00000000-CE27-439C-ABD5-D0CB2338DD5E}"/>
            </c:ext>
          </c:extLst>
        </c:ser>
        <c:ser>
          <c:idx val="1"/>
          <c:order val="1"/>
          <c:tx>
            <c:strRef>
              <c:f>Charts!$C$26</c:f>
              <c:strCache>
                <c:ptCount val="1"/>
                <c:pt idx="0">
                  <c:v>Mass</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Charts!$A$27:$A$34</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C$27:$C$34</c:f>
              <c:numCache>
                <c:formatCode>0.0\ "ms"</c:formatCode>
                <c:ptCount val="8"/>
                <c:pt idx="0">
                  <c:v>9.5</c:v>
                </c:pt>
                <c:pt idx="1">
                  <c:v>8</c:v>
                </c:pt>
                <c:pt idx="2">
                  <c:v>13.2</c:v>
                </c:pt>
                <c:pt idx="3">
                  <c:v>16.2</c:v>
                </c:pt>
                <c:pt idx="4">
                  <c:v>22.7</c:v>
                </c:pt>
                <c:pt idx="5">
                  <c:v>21.3</c:v>
                </c:pt>
                <c:pt idx="6">
                  <c:v>16.399999999999999</c:v>
                </c:pt>
                <c:pt idx="7">
                  <c:v>157.6</c:v>
                </c:pt>
              </c:numCache>
            </c:numRef>
          </c:val>
          <c:smooth val="0"/>
          <c:extLst>
            <c:ext xmlns:c16="http://schemas.microsoft.com/office/drawing/2014/chart" uri="{C3380CC4-5D6E-409C-BE32-E72D297353CC}">
              <c16:uniqueId val="{00000001-CE27-439C-ABD5-D0CB2338DD5E}"/>
            </c:ext>
          </c:extLst>
        </c:ser>
        <c:ser>
          <c:idx val="2"/>
          <c:order val="2"/>
          <c:tx>
            <c:strRef>
              <c:f>Charts!$D$26</c:f>
              <c:strCache>
                <c:ptCount val="1"/>
                <c:pt idx="0">
                  <c:v>Multithreading</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strRef>
              <c:f>Charts!$A$27:$A$34</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D$27:$D$34</c:f>
              <c:numCache>
                <c:formatCode>0.0\ "ms"</c:formatCode>
                <c:ptCount val="8"/>
                <c:pt idx="0">
                  <c:v>8.3000000000000007</c:v>
                </c:pt>
                <c:pt idx="1">
                  <c:v>10.199999999999999</c:v>
                </c:pt>
                <c:pt idx="2">
                  <c:v>13.9</c:v>
                </c:pt>
                <c:pt idx="3">
                  <c:v>15.7</c:v>
                </c:pt>
                <c:pt idx="4">
                  <c:v>27.4</c:v>
                </c:pt>
                <c:pt idx="5">
                  <c:v>26.4</c:v>
                </c:pt>
                <c:pt idx="6">
                  <c:v>28.2</c:v>
                </c:pt>
                <c:pt idx="7">
                  <c:v>160.1</c:v>
                </c:pt>
              </c:numCache>
            </c:numRef>
          </c:val>
          <c:smooth val="0"/>
          <c:extLst>
            <c:ext xmlns:c16="http://schemas.microsoft.com/office/drawing/2014/chart" uri="{C3380CC4-5D6E-409C-BE32-E72D297353CC}">
              <c16:uniqueId val="{00000002-CE27-439C-ABD5-D0CB2338DD5E}"/>
            </c:ext>
          </c:extLst>
        </c:ser>
        <c:ser>
          <c:idx val="3"/>
          <c:order val="3"/>
          <c:tx>
            <c:strRef>
              <c:f>Charts!$E$26</c:f>
              <c:strCache>
                <c:ptCount val="1"/>
                <c:pt idx="0">
                  <c:v>Spatial partitioning</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cat>
            <c:strRef>
              <c:f>Charts!$A$27:$A$34</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E$27:$E$34</c:f>
              <c:numCache>
                <c:formatCode>0.0\ "ms"</c:formatCode>
                <c:ptCount val="8"/>
                <c:pt idx="0">
                  <c:v>8.5</c:v>
                </c:pt>
                <c:pt idx="1">
                  <c:v>10.7</c:v>
                </c:pt>
                <c:pt idx="2">
                  <c:v>14.3</c:v>
                </c:pt>
                <c:pt idx="3">
                  <c:v>16</c:v>
                </c:pt>
                <c:pt idx="4">
                  <c:v>26.8</c:v>
                </c:pt>
                <c:pt idx="5">
                  <c:v>33.4</c:v>
                </c:pt>
                <c:pt idx="6">
                  <c:v>41</c:v>
                </c:pt>
                <c:pt idx="7">
                  <c:v>54.1</c:v>
                </c:pt>
              </c:numCache>
            </c:numRef>
          </c:val>
          <c:smooth val="0"/>
          <c:extLst>
            <c:ext xmlns:c16="http://schemas.microsoft.com/office/drawing/2014/chart" uri="{C3380CC4-5D6E-409C-BE32-E72D297353CC}">
              <c16:uniqueId val="{00000003-CE27-439C-ABD5-D0CB2338DD5E}"/>
            </c:ext>
          </c:extLst>
        </c:ser>
        <c:ser>
          <c:idx val="4"/>
          <c:order val="4"/>
          <c:tx>
            <c:strRef>
              <c:f>Charts!$F$26</c:f>
              <c:strCache>
                <c:ptCount val="1"/>
                <c:pt idx="0">
                  <c:v>Animation sharing</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strRef>
              <c:f>Charts!$A$27:$A$34</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F$27:$F$34</c:f>
              <c:numCache>
                <c:formatCode>0.0\ "ms"</c:formatCode>
                <c:ptCount val="8"/>
                <c:pt idx="0">
                  <c:v>8.8000000000000007</c:v>
                </c:pt>
                <c:pt idx="1">
                  <c:v>12</c:v>
                </c:pt>
                <c:pt idx="2">
                  <c:v>17.100000000000001</c:v>
                </c:pt>
                <c:pt idx="3">
                  <c:v>14.4</c:v>
                </c:pt>
                <c:pt idx="4">
                  <c:v>31.9</c:v>
                </c:pt>
                <c:pt idx="5">
                  <c:v>33.5</c:v>
                </c:pt>
                <c:pt idx="6">
                  <c:v>31.4</c:v>
                </c:pt>
                <c:pt idx="7">
                  <c:v>45.8</c:v>
                </c:pt>
              </c:numCache>
            </c:numRef>
          </c:val>
          <c:smooth val="0"/>
          <c:extLst>
            <c:ext xmlns:c16="http://schemas.microsoft.com/office/drawing/2014/chart" uri="{C3380CC4-5D6E-409C-BE32-E72D297353CC}">
              <c16:uniqueId val="{00000004-CE27-439C-ABD5-D0CB2338DD5E}"/>
            </c:ext>
          </c:extLst>
        </c:ser>
        <c:dLbls>
          <c:showLegendKey val="0"/>
          <c:showVal val="0"/>
          <c:showCatName val="0"/>
          <c:showSerName val="0"/>
          <c:showPercent val="0"/>
          <c:showBubbleSize val="0"/>
        </c:dLbls>
        <c:marker val="1"/>
        <c:smooth val="0"/>
        <c:axId val="1378679855"/>
        <c:axId val="1371650383"/>
      </c:lineChart>
      <c:catAx>
        <c:axId val="137867985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71650383"/>
        <c:crosses val="autoZero"/>
        <c:auto val="1"/>
        <c:lblAlgn val="ctr"/>
        <c:lblOffset val="100"/>
        <c:noMultiLvlLbl val="0"/>
      </c:catAx>
      <c:valAx>
        <c:axId val="1371650383"/>
        <c:scaling>
          <c:orientation val="minMax"/>
        </c:scaling>
        <c:delete val="0"/>
        <c:axPos val="l"/>
        <c:majorGridlines>
          <c:spPr>
            <a:ln w="9525" cap="flat" cmpd="sng" algn="ctr">
              <a:solidFill>
                <a:schemeClr val="tx1">
                  <a:lumMod val="15000"/>
                  <a:lumOff val="85000"/>
                </a:schemeClr>
              </a:solidFill>
              <a:round/>
            </a:ln>
            <a:effectLst/>
          </c:spPr>
        </c:majorGridlines>
        <c:numFmt formatCode="0.0\ &quot;ms&quot;"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78679855"/>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GPU</a:t>
            </a:r>
            <a:r>
              <a:rPr lang="en-GB" baseline="0"/>
              <a:t> Frame Time</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Charts!$B$44</c:f>
              <c:strCache>
                <c:ptCount val="1"/>
                <c:pt idx="0">
                  <c:v>Simple</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Charts!$A$45:$A$52</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B$45:$B$52</c:f>
              <c:numCache>
                <c:formatCode>0.0\ "ms"</c:formatCode>
                <c:ptCount val="8"/>
                <c:pt idx="0">
                  <c:v>7.3</c:v>
                </c:pt>
                <c:pt idx="1">
                  <c:v>8</c:v>
                </c:pt>
                <c:pt idx="2">
                  <c:v>13</c:v>
                </c:pt>
                <c:pt idx="3">
                  <c:v>36.4</c:v>
                </c:pt>
                <c:pt idx="4">
                  <c:v>100.5</c:v>
                </c:pt>
                <c:pt idx="5">
                  <c:v>56.5</c:v>
                </c:pt>
                <c:pt idx="6">
                  <c:v>153.1</c:v>
                </c:pt>
                <c:pt idx="7">
                  <c:v>263.7</c:v>
                </c:pt>
              </c:numCache>
            </c:numRef>
          </c:val>
          <c:smooth val="0"/>
          <c:extLst>
            <c:ext xmlns:c16="http://schemas.microsoft.com/office/drawing/2014/chart" uri="{C3380CC4-5D6E-409C-BE32-E72D297353CC}">
              <c16:uniqueId val="{00000000-04D2-4CBD-843D-CC55AC827DC6}"/>
            </c:ext>
          </c:extLst>
        </c:ser>
        <c:ser>
          <c:idx val="1"/>
          <c:order val="1"/>
          <c:tx>
            <c:strRef>
              <c:f>Charts!$C$44</c:f>
              <c:strCache>
                <c:ptCount val="1"/>
                <c:pt idx="0">
                  <c:v>Mass</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Charts!$A$45:$A$52</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C$45:$C$52</c:f>
              <c:numCache>
                <c:formatCode>0.0\ "ms"</c:formatCode>
                <c:ptCount val="8"/>
                <c:pt idx="0">
                  <c:v>7.2</c:v>
                </c:pt>
                <c:pt idx="1">
                  <c:v>8.5</c:v>
                </c:pt>
                <c:pt idx="2">
                  <c:v>11.2</c:v>
                </c:pt>
                <c:pt idx="3">
                  <c:v>24.5</c:v>
                </c:pt>
                <c:pt idx="4">
                  <c:v>77.3</c:v>
                </c:pt>
                <c:pt idx="5">
                  <c:v>121.6</c:v>
                </c:pt>
                <c:pt idx="6">
                  <c:v>333</c:v>
                </c:pt>
                <c:pt idx="7">
                  <c:v>157.80000000000001</c:v>
                </c:pt>
              </c:numCache>
            </c:numRef>
          </c:val>
          <c:smooth val="0"/>
          <c:extLst>
            <c:ext xmlns:c16="http://schemas.microsoft.com/office/drawing/2014/chart" uri="{C3380CC4-5D6E-409C-BE32-E72D297353CC}">
              <c16:uniqueId val="{00000001-04D2-4CBD-843D-CC55AC827DC6}"/>
            </c:ext>
          </c:extLst>
        </c:ser>
        <c:ser>
          <c:idx val="2"/>
          <c:order val="2"/>
          <c:tx>
            <c:strRef>
              <c:f>Charts!$D$44</c:f>
              <c:strCache>
                <c:ptCount val="1"/>
                <c:pt idx="0">
                  <c:v>Multithreading</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strRef>
              <c:f>Charts!$A$45:$A$52</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D$45:$D$52</c:f>
              <c:numCache>
                <c:formatCode>0.0\ "ms"</c:formatCode>
                <c:ptCount val="8"/>
                <c:pt idx="0">
                  <c:v>7.3</c:v>
                </c:pt>
                <c:pt idx="1">
                  <c:v>8.6</c:v>
                </c:pt>
                <c:pt idx="2">
                  <c:v>10.8</c:v>
                </c:pt>
                <c:pt idx="3">
                  <c:v>9.6999999999999993</c:v>
                </c:pt>
                <c:pt idx="4">
                  <c:v>24.5</c:v>
                </c:pt>
                <c:pt idx="5">
                  <c:v>66.900000000000006</c:v>
                </c:pt>
                <c:pt idx="6">
                  <c:v>104.4</c:v>
                </c:pt>
                <c:pt idx="7">
                  <c:v>144.4</c:v>
                </c:pt>
              </c:numCache>
            </c:numRef>
          </c:val>
          <c:smooth val="0"/>
          <c:extLst>
            <c:ext xmlns:c16="http://schemas.microsoft.com/office/drawing/2014/chart" uri="{C3380CC4-5D6E-409C-BE32-E72D297353CC}">
              <c16:uniqueId val="{00000002-04D2-4CBD-843D-CC55AC827DC6}"/>
            </c:ext>
          </c:extLst>
        </c:ser>
        <c:ser>
          <c:idx val="3"/>
          <c:order val="3"/>
          <c:tx>
            <c:strRef>
              <c:f>Charts!$E$44</c:f>
              <c:strCache>
                <c:ptCount val="1"/>
                <c:pt idx="0">
                  <c:v>Spatial partitioning</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cat>
            <c:strRef>
              <c:f>Charts!$A$45:$A$52</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E$45:$E$52</c:f>
              <c:numCache>
                <c:formatCode>0.0\ "ms"</c:formatCode>
                <c:ptCount val="8"/>
                <c:pt idx="0">
                  <c:v>7.1</c:v>
                </c:pt>
                <c:pt idx="1">
                  <c:v>10.1</c:v>
                </c:pt>
                <c:pt idx="2">
                  <c:v>10.199999999999999</c:v>
                </c:pt>
                <c:pt idx="3">
                  <c:v>8.9</c:v>
                </c:pt>
                <c:pt idx="4">
                  <c:v>19.7</c:v>
                </c:pt>
                <c:pt idx="5">
                  <c:v>53.5</c:v>
                </c:pt>
                <c:pt idx="6">
                  <c:v>66.099999999999994</c:v>
                </c:pt>
                <c:pt idx="7">
                  <c:v>151.19999999999999</c:v>
                </c:pt>
              </c:numCache>
            </c:numRef>
          </c:val>
          <c:smooth val="0"/>
          <c:extLst>
            <c:ext xmlns:c16="http://schemas.microsoft.com/office/drawing/2014/chart" uri="{C3380CC4-5D6E-409C-BE32-E72D297353CC}">
              <c16:uniqueId val="{00000003-04D2-4CBD-843D-CC55AC827DC6}"/>
            </c:ext>
          </c:extLst>
        </c:ser>
        <c:ser>
          <c:idx val="4"/>
          <c:order val="4"/>
          <c:tx>
            <c:strRef>
              <c:f>Charts!$F$44</c:f>
              <c:strCache>
                <c:ptCount val="1"/>
                <c:pt idx="0">
                  <c:v>Animation sharing</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strRef>
              <c:f>Charts!$A$45:$A$52</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F$45:$F$52</c:f>
              <c:numCache>
                <c:formatCode>0.0\ "ms"</c:formatCode>
                <c:ptCount val="8"/>
                <c:pt idx="0">
                  <c:v>7.5</c:v>
                </c:pt>
                <c:pt idx="1">
                  <c:v>8.9</c:v>
                </c:pt>
                <c:pt idx="2">
                  <c:v>8.4</c:v>
                </c:pt>
                <c:pt idx="3">
                  <c:v>10.1</c:v>
                </c:pt>
                <c:pt idx="4">
                  <c:v>22.3</c:v>
                </c:pt>
                <c:pt idx="5">
                  <c:v>38.799999999999997</c:v>
                </c:pt>
                <c:pt idx="6">
                  <c:v>76.7</c:v>
                </c:pt>
                <c:pt idx="7">
                  <c:v>194.1</c:v>
                </c:pt>
              </c:numCache>
            </c:numRef>
          </c:val>
          <c:smooth val="0"/>
          <c:extLst>
            <c:ext xmlns:c16="http://schemas.microsoft.com/office/drawing/2014/chart" uri="{C3380CC4-5D6E-409C-BE32-E72D297353CC}">
              <c16:uniqueId val="{00000004-04D2-4CBD-843D-CC55AC827DC6}"/>
            </c:ext>
          </c:extLst>
        </c:ser>
        <c:dLbls>
          <c:showLegendKey val="0"/>
          <c:showVal val="0"/>
          <c:showCatName val="0"/>
          <c:showSerName val="0"/>
          <c:showPercent val="0"/>
          <c:showBubbleSize val="0"/>
        </c:dLbls>
        <c:marker val="1"/>
        <c:smooth val="0"/>
        <c:axId val="1379677247"/>
        <c:axId val="265678560"/>
      </c:lineChart>
      <c:catAx>
        <c:axId val="1379677247"/>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65678560"/>
        <c:crosses val="autoZero"/>
        <c:auto val="1"/>
        <c:lblAlgn val="ctr"/>
        <c:lblOffset val="100"/>
        <c:noMultiLvlLbl val="0"/>
      </c:catAx>
      <c:valAx>
        <c:axId val="265678560"/>
        <c:scaling>
          <c:orientation val="minMax"/>
        </c:scaling>
        <c:delete val="0"/>
        <c:axPos val="l"/>
        <c:majorGridlines>
          <c:spPr>
            <a:ln w="9525" cap="flat" cmpd="sng" algn="ctr">
              <a:solidFill>
                <a:schemeClr val="tx1">
                  <a:lumMod val="15000"/>
                  <a:lumOff val="85000"/>
                </a:schemeClr>
              </a:solidFill>
              <a:round/>
            </a:ln>
            <a:effectLst/>
          </c:spPr>
        </c:majorGridlines>
        <c:numFmt formatCode="0.0\ &quot;ms&quot;"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79677247"/>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Target</a:t>
            </a:r>
            <a:r>
              <a:rPr lang="en-GB" baseline="0"/>
              <a:t> Acquisition Frame Tim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Charts!$B$61</c:f>
              <c:strCache>
                <c:ptCount val="1"/>
                <c:pt idx="0">
                  <c:v>Simple</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Charts!$A$62:$A$69</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B$62:$B$69</c:f>
              <c:numCache>
                <c:formatCode>0.0\ "ms"</c:formatCode>
                <c:ptCount val="8"/>
                <c:pt idx="0">
                  <c:v>2.6</c:v>
                </c:pt>
                <c:pt idx="1">
                  <c:v>4</c:v>
                </c:pt>
                <c:pt idx="2">
                  <c:v>9.6999999999999993</c:v>
                </c:pt>
                <c:pt idx="3">
                  <c:v>26.7</c:v>
                </c:pt>
                <c:pt idx="4">
                  <c:v>88.5</c:v>
                </c:pt>
                <c:pt idx="5">
                  <c:v>297.2</c:v>
                </c:pt>
                <c:pt idx="6">
                  <c:v>923</c:v>
                </c:pt>
                <c:pt idx="7">
                  <c:v>3300</c:v>
                </c:pt>
              </c:numCache>
            </c:numRef>
          </c:val>
          <c:smooth val="0"/>
          <c:extLst>
            <c:ext xmlns:c16="http://schemas.microsoft.com/office/drawing/2014/chart" uri="{C3380CC4-5D6E-409C-BE32-E72D297353CC}">
              <c16:uniqueId val="{00000000-43BC-4172-839D-34166E06916F}"/>
            </c:ext>
          </c:extLst>
        </c:ser>
        <c:ser>
          <c:idx val="1"/>
          <c:order val="1"/>
          <c:tx>
            <c:strRef>
              <c:f>Charts!$C$61</c:f>
              <c:strCache>
                <c:ptCount val="1"/>
                <c:pt idx="0">
                  <c:v>Mass</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Charts!$A$62:$A$69</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C$62:$C$69</c:f>
              <c:numCache>
                <c:formatCode>0.0\ "ms"</c:formatCode>
                <c:ptCount val="8"/>
                <c:pt idx="0">
                  <c:v>1</c:v>
                </c:pt>
                <c:pt idx="1">
                  <c:v>2.6</c:v>
                </c:pt>
                <c:pt idx="2">
                  <c:v>11.6</c:v>
                </c:pt>
                <c:pt idx="3">
                  <c:v>45</c:v>
                </c:pt>
                <c:pt idx="4">
                  <c:v>213.7</c:v>
                </c:pt>
                <c:pt idx="5">
                  <c:v>854.7</c:v>
                </c:pt>
                <c:pt idx="6">
                  <c:v>3300</c:v>
                </c:pt>
                <c:pt idx="7">
                  <c:v>13400</c:v>
                </c:pt>
              </c:numCache>
            </c:numRef>
          </c:val>
          <c:smooth val="0"/>
          <c:extLst>
            <c:ext xmlns:c16="http://schemas.microsoft.com/office/drawing/2014/chart" uri="{C3380CC4-5D6E-409C-BE32-E72D297353CC}">
              <c16:uniqueId val="{00000001-43BC-4172-839D-34166E06916F}"/>
            </c:ext>
          </c:extLst>
        </c:ser>
        <c:ser>
          <c:idx val="2"/>
          <c:order val="2"/>
          <c:tx>
            <c:strRef>
              <c:f>Charts!$D$61</c:f>
              <c:strCache>
                <c:ptCount val="1"/>
                <c:pt idx="0">
                  <c:v>Multithreading</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strRef>
              <c:f>Charts!$A$62:$A$69</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D$62:$D$69</c:f>
              <c:numCache>
                <c:formatCode>0.0\ "ms"</c:formatCode>
                <c:ptCount val="8"/>
                <c:pt idx="0">
                  <c:v>0.1</c:v>
                </c:pt>
                <c:pt idx="1">
                  <c:v>0.4</c:v>
                </c:pt>
                <c:pt idx="2">
                  <c:v>1.6</c:v>
                </c:pt>
                <c:pt idx="3">
                  <c:v>5.5</c:v>
                </c:pt>
                <c:pt idx="4">
                  <c:v>28.5</c:v>
                </c:pt>
                <c:pt idx="5">
                  <c:v>127.9</c:v>
                </c:pt>
                <c:pt idx="6">
                  <c:v>489.2</c:v>
                </c:pt>
                <c:pt idx="7">
                  <c:v>1900</c:v>
                </c:pt>
              </c:numCache>
            </c:numRef>
          </c:val>
          <c:smooth val="0"/>
          <c:extLst>
            <c:ext xmlns:c16="http://schemas.microsoft.com/office/drawing/2014/chart" uri="{C3380CC4-5D6E-409C-BE32-E72D297353CC}">
              <c16:uniqueId val="{00000002-43BC-4172-839D-34166E06916F}"/>
            </c:ext>
          </c:extLst>
        </c:ser>
        <c:ser>
          <c:idx val="3"/>
          <c:order val="3"/>
          <c:tx>
            <c:strRef>
              <c:f>Charts!$E$61</c:f>
              <c:strCache>
                <c:ptCount val="1"/>
                <c:pt idx="0">
                  <c:v>Spatial partitioning</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cat>
            <c:strRef>
              <c:f>Charts!$A$62:$A$69</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E$62:$E$69</c:f>
              <c:numCache>
                <c:formatCode>0.0\ "ms"</c:formatCode>
                <c:ptCount val="8"/>
                <c:pt idx="0">
                  <c:v>0.25</c:v>
                </c:pt>
                <c:pt idx="1">
                  <c:v>0.49</c:v>
                </c:pt>
                <c:pt idx="2">
                  <c:v>0.9</c:v>
                </c:pt>
                <c:pt idx="3">
                  <c:v>1.9</c:v>
                </c:pt>
                <c:pt idx="4">
                  <c:v>11.4</c:v>
                </c:pt>
                <c:pt idx="5">
                  <c:v>10.6</c:v>
                </c:pt>
                <c:pt idx="6">
                  <c:v>18</c:v>
                </c:pt>
                <c:pt idx="7">
                  <c:v>31.2</c:v>
                </c:pt>
              </c:numCache>
            </c:numRef>
          </c:val>
          <c:smooth val="0"/>
          <c:extLst>
            <c:ext xmlns:c16="http://schemas.microsoft.com/office/drawing/2014/chart" uri="{C3380CC4-5D6E-409C-BE32-E72D297353CC}">
              <c16:uniqueId val="{00000003-43BC-4172-839D-34166E06916F}"/>
            </c:ext>
          </c:extLst>
        </c:ser>
        <c:ser>
          <c:idx val="4"/>
          <c:order val="4"/>
          <c:tx>
            <c:strRef>
              <c:f>Charts!$F$61</c:f>
              <c:strCache>
                <c:ptCount val="1"/>
                <c:pt idx="0">
                  <c:v>Animation sharing</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strRef>
              <c:f>Charts!$A$62:$A$69</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F$62:$F$69</c:f>
              <c:numCache>
                <c:formatCode>0.0\ "ms"</c:formatCode>
                <c:ptCount val="8"/>
                <c:pt idx="0">
                  <c:v>0.16</c:v>
                </c:pt>
                <c:pt idx="1">
                  <c:v>0.4</c:v>
                </c:pt>
                <c:pt idx="2">
                  <c:v>0.9</c:v>
                </c:pt>
                <c:pt idx="3">
                  <c:v>2.7</c:v>
                </c:pt>
                <c:pt idx="4">
                  <c:v>5</c:v>
                </c:pt>
                <c:pt idx="5">
                  <c:v>15.7</c:v>
                </c:pt>
                <c:pt idx="6">
                  <c:v>14.7</c:v>
                </c:pt>
                <c:pt idx="7">
                  <c:v>29.2</c:v>
                </c:pt>
              </c:numCache>
            </c:numRef>
          </c:val>
          <c:smooth val="0"/>
          <c:extLst>
            <c:ext xmlns:c16="http://schemas.microsoft.com/office/drawing/2014/chart" uri="{C3380CC4-5D6E-409C-BE32-E72D297353CC}">
              <c16:uniqueId val="{00000004-43BC-4172-839D-34166E06916F}"/>
            </c:ext>
          </c:extLst>
        </c:ser>
        <c:dLbls>
          <c:showLegendKey val="0"/>
          <c:showVal val="0"/>
          <c:showCatName val="0"/>
          <c:showSerName val="0"/>
          <c:showPercent val="0"/>
          <c:showBubbleSize val="0"/>
        </c:dLbls>
        <c:marker val="1"/>
        <c:smooth val="0"/>
        <c:axId val="1381939807"/>
        <c:axId val="1371647407"/>
      </c:lineChart>
      <c:catAx>
        <c:axId val="1381939807"/>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71647407"/>
        <c:crosses val="autoZero"/>
        <c:auto val="1"/>
        <c:lblAlgn val="ctr"/>
        <c:lblOffset val="100"/>
        <c:noMultiLvlLbl val="0"/>
      </c:catAx>
      <c:valAx>
        <c:axId val="1371647407"/>
        <c:scaling>
          <c:orientation val="minMax"/>
          <c:max val="1000"/>
        </c:scaling>
        <c:delete val="0"/>
        <c:axPos val="l"/>
        <c:majorGridlines>
          <c:spPr>
            <a:ln w="9525" cap="flat" cmpd="sng" algn="ctr">
              <a:solidFill>
                <a:schemeClr val="tx1">
                  <a:lumMod val="15000"/>
                  <a:lumOff val="85000"/>
                </a:schemeClr>
              </a:solidFill>
              <a:round/>
            </a:ln>
            <a:effectLst/>
          </c:spPr>
        </c:majorGridlines>
        <c:numFmt formatCode="0.0\ &quot;ms&quot;"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81939807"/>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Navigation</a:t>
            </a:r>
            <a:r>
              <a:rPr lang="en-GB" baseline="0"/>
              <a:t> Frame Tim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Charts!$C$78</c:f>
              <c:strCache>
                <c:ptCount val="1"/>
                <c:pt idx="0">
                  <c:v>Mass</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Charts!$A$79:$A$86</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C$79:$C$86</c:f>
              <c:numCache>
                <c:formatCode>0.0\ "ms"</c:formatCode>
                <c:ptCount val="8"/>
                <c:pt idx="0">
                  <c:v>2.2999999999999998</c:v>
                </c:pt>
                <c:pt idx="1">
                  <c:v>3.4</c:v>
                </c:pt>
                <c:pt idx="2">
                  <c:v>7.6</c:v>
                </c:pt>
                <c:pt idx="3">
                  <c:v>16</c:v>
                </c:pt>
                <c:pt idx="4">
                  <c:v>44</c:v>
                </c:pt>
                <c:pt idx="5">
                  <c:v>96.2</c:v>
                </c:pt>
                <c:pt idx="6">
                  <c:v>234</c:v>
                </c:pt>
                <c:pt idx="7">
                  <c:v>446</c:v>
                </c:pt>
              </c:numCache>
            </c:numRef>
          </c:val>
          <c:smooth val="0"/>
          <c:extLst>
            <c:ext xmlns:c16="http://schemas.microsoft.com/office/drawing/2014/chart" uri="{C3380CC4-5D6E-409C-BE32-E72D297353CC}">
              <c16:uniqueId val="{00000000-722E-4988-A5BA-9A7D6190EC9C}"/>
            </c:ext>
          </c:extLst>
        </c:ser>
        <c:ser>
          <c:idx val="1"/>
          <c:order val="1"/>
          <c:tx>
            <c:strRef>
              <c:f>Charts!$D$78</c:f>
              <c:strCache>
                <c:ptCount val="1"/>
                <c:pt idx="0">
                  <c:v>Multithreading</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Charts!$A$79:$A$86</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D$79:$D$86</c:f>
              <c:numCache>
                <c:formatCode>0.0\ "ms"</c:formatCode>
                <c:ptCount val="8"/>
                <c:pt idx="0">
                  <c:v>1.1000000000000001</c:v>
                </c:pt>
                <c:pt idx="1">
                  <c:v>1.9</c:v>
                </c:pt>
                <c:pt idx="2">
                  <c:v>2.4</c:v>
                </c:pt>
                <c:pt idx="3">
                  <c:v>4.5999999999999996</c:v>
                </c:pt>
                <c:pt idx="4">
                  <c:v>12.9</c:v>
                </c:pt>
                <c:pt idx="5">
                  <c:v>26.6</c:v>
                </c:pt>
                <c:pt idx="6">
                  <c:v>64.7</c:v>
                </c:pt>
                <c:pt idx="7">
                  <c:v>126.1</c:v>
                </c:pt>
              </c:numCache>
            </c:numRef>
          </c:val>
          <c:smooth val="0"/>
          <c:extLst>
            <c:ext xmlns:c16="http://schemas.microsoft.com/office/drawing/2014/chart" uri="{C3380CC4-5D6E-409C-BE32-E72D297353CC}">
              <c16:uniqueId val="{00000001-722E-4988-A5BA-9A7D6190EC9C}"/>
            </c:ext>
          </c:extLst>
        </c:ser>
        <c:ser>
          <c:idx val="2"/>
          <c:order val="2"/>
          <c:tx>
            <c:strRef>
              <c:f>Charts!$E$78</c:f>
              <c:strCache>
                <c:ptCount val="1"/>
                <c:pt idx="0">
                  <c:v>Spatial partitioning</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strRef>
              <c:f>Charts!$A$79:$A$86</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E$79:$E$86</c:f>
              <c:numCache>
                <c:formatCode>0.0\ "ms"</c:formatCode>
                <c:ptCount val="8"/>
                <c:pt idx="0">
                  <c:v>1.2</c:v>
                </c:pt>
                <c:pt idx="1">
                  <c:v>1.6</c:v>
                </c:pt>
                <c:pt idx="2">
                  <c:v>2.7</c:v>
                </c:pt>
                <c:pt idx="3">
                  <c:v>5.2</c:v>
                </c:pt>
                <c:pt idx="4">
                  <c:v>13.6</c:v>
                </c:pt>
                <c:pt idx="5">
                  <c:v>24.9</c:v>
                </c:pt>
                <c:pt idx="6">
                  <c:v>57.6</c:v>
                </c:pt>
                <c:pt idx="7">
                  <c:v>118.5</c:v>
                </c:pt>
              </c:numCache>
            </c:numRef>
          </c:val>
          <c:smooth val="0"/>
          <c:extLst>
            <c:ext xmlns:c16="http://schemas.microsoft.com/office/drawing/2014/chart" uri="{C3380CC4-5D6E-409C-BE32-E72D297353CC}">
              <c16:uniqueId val="{00000002-722E-4988-A5BA-9A7D6190EC9C}"/>
            </c:ext>
          </c:extLst>
        </c:ser>
        <c:ser>
          <c:idx val="3"/>
          <c:order val="3"/>
          <c:tx>
            <c:strRef>
              <c:f>Charts!$F$78</c:f>
              <c:strCache>
                <c:ptCount val="1"/>
                <c:pt idx="0">
                  <c:v>Animation sharing</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cat>
            <c:strRef>
              <c:f>Charts!$A$79:$A$86</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F$79:$F$86</c:f>
              <c:numCache>
                <c:formatCode>0.0\ "ms"</c:formatCode>
                <c:ptCount val="8"/>
                <c:pt idx="0">
                  <c:v>0.8</c:v>
                </c:pt>
                <c:pt idx="1">
                  <c:v>1.6</c:v>
                </c:pt>
                <c:pt idx="2">
                  <c:v>2.4</c:v>
                </c:pt>
                <c:pt idx="3">
                  <c:v>5.9</c:v>
                </c:pt>
                <c:pt idx="4">
                  <c:v>13.3</c:v>
                </c:pt>
                <c:pt idx="5">
                  <c:v>26</c:v>
                </c:pt>
                <c:pt idx="6">
                  <c:v>63.1</c:v>
                </c:pt>
                <c:pt idx="7">
                  <c:v>122.9</c:v>
                </c:pt>
              </c:numCache>
            </c:numRef>
          </c:val>
          <c:smooth val="0"/>
          <c:extLst>
            <c:ext xmlns:c16="http://schemas.microsoft.com/office/drawing/2014/chart" uri="{C3380CC4-5D6E-409C-BE32-E72D297353CC}">
              <c16:uniqueId val="{00000003-722E-4988-A5BA-9A7D6190EC9C}"/>
            </c:ext>
          </c:extLst>
        </c:ser>
        <c:dLbls>
          <c:showLegendKey val="0"/>
          <c:showVal val="0"/>
          <c:showCatName val="0"/>
          <c:showSerName val="0"/>
          <c:showPercent val="0"/>
          <c:showBubbleSize val="0"/>
        </c:dLbls>
        <c:marker val="1"/>
        <c:smooth val="0"/>
        <c:axId val="271220624"/>
        <c:axId val="265676080"/>
      </c:lineChart>
      <c:catAx>
        <c:axId val="27122062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65676080"/>
        <c:crosses val="autoZero"/>
        <c:auto val="1"/>
        <c:lblAlgn val="ctr"/>
        <c:lblOffset val="100"/>
        <c:noMultiLvlLbl val="0"/>
      </c:catAx>
      <c:valAx>
        <c:axId val="265676080"/>
        <c:scaling>
          <c:orientation val="minMax"/>
          <c:max val="500"/>
        </c:scaling>
        <c:delete val="0"/>
        <c:axPos val="l"/>
        <c:majorGridlines>
          <c:spPr>
            <a:ln w="9525" cap="flat" cmpd="sng" algn="ctr">
              <a:solidFill>
                <a:schemeClr val="tx1">
                  <a:lumMod val="15000"/>
                  <a:lumOff val="85000"/>
                </a:schemeClr>
              </a:solidFill>
              <a:round/>
            </a:ln>
            <a:effectLst/>
          </c:spPr>
        </c:majorGridlines>
        <c:numFmt formatCode="0.0\ &quot;ms&quot;"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7122062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Movement</a:t>
            </a:r>
            <a:r>
              <a:rPr lang="en-GB" baseline="0"/>
              <a:t> &amp; Avoidance Frame Time</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Charts!$B$96</c:f>
              <c:strCache>
                <c:ptCount val="1"/>
                <c:pt idx="0">
                  <c:v>Simple</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Charts!$A$97:$A$104</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B$97:$B$104</c:f>
              <c:numCache>
                <c:formatCode>0.0\ "ms"</c:formatCode>
                <c:ptCount val="8"/>
                <c:pt idx="0">
                  <c:v>2.4</c:v>
                </c:pt>
                <c:pt idx="1">
                  <c:v>7</c:v>
                </c:pt>
                <c:pt idx="2">
                  <c:v>13.8</c:v>
                </c:pt>
                <c:pt idx="3">
                  <c:v>52.1</c:v>
                </c:pt>
                <c:pt idx="4">
                  <c:v>214</c:v>
                </c:pt>
                <c:pt idx="5">
                  <c:v>583</c:v>
                </c:pt>
                <c:pt idx="6">
                  <c:v>1900</c:v>
                </c:pt>
                <c:pt idx="7">
                  <c:v>5700</c:v>
                </c:pt>
              </c:numCache>
            </c:numRef>
          </c:val>
          <c:smooth val="0"/>
          <c:extLst>
            <c:ext xmlns:c16="http://schemas.microsoft.com/office/drawing/2014/chart" uri="{C3380CC4-5D6E-409C-BE32-E72D297353CC}">
              <c16:uniqueId val="{00000000-2342-4FF4-A77E-01211B74AB8B}"/>
            </c:ext>
          </c:extLst>
        </c:ser>
        <c:ser>
          <c:idx val="1"/>
          <c:order val="1"/>
          <c:tx>
            <c:strRef>
              <c:f>Charts!$C$96</c:f>
              <c:strCache>
                <c:ptCount val="1"/>
                <c:pt idx="0">
                  <c:v>Mass</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Charts!$A$97:$A$104</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C$97:$C$104</c:f>
              <c:numCache>
                <c:formatCode>0.0\ "ms"</c:formatCode>
                <c:ptCount val="8"/>
                <c:pt idx="0">
                  <c:v>0.31</c:v>
                </c:pt>
                <c:pt idx="1">
                  <c:v>0.6</c:v>
                </c:pt>
                <c:pt idx="2">
                  <c:v>1.4</c:v>
                </c:pt>
                <c:pt idx="3">
                  <c:v>2.8</c:v>
                </c:pt>
                <c:pt idx="4">
                  <c:v>4</c:v>
                </c:pt>
                <c:pt idx="5">
                  <c:v>7.5</c:v>
                </c:pt>
                <c:pt idx="6">
                  <c:v>13.1</c:v>
                </c:pt>
                <c:pt idx="7">
                  <c:v>26.7</c:v>
                </c:pt>
              </c:numCache>
            </c:numRef>
          </c:val>
          <c:smooth val="0"/>
          <c:extLst>
            <c:ext xmlns:c16="http://schemas.microsoft.com/office/drawing/2014/chart" uri="{C3380CC4-5D6E-409C-BE32-E72D297353CC}">
              <c16:uniqueId val="{00000001-2342-4FF4-A77E-01211B74AB8B}"/>
            </c:ext>
          </c:extLst>
        </c:ser>
        <c:ser>
          <c:idx val="2"/>
          <c:order val="2"/>
          <c:tx>
            <c:strRef>
              <c:f>Charts!$D$96</c:f>
              <c:strCache>
                <c:ptCount val="1"/>
                <c:pt idx="0">
                  <c:v>Multithreading</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strRef>
              <c:f>Charts!$A$97:$A$104</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D$97:$D$104</c:f>
              <c:numCache>
                <c:formatCode>0.0\ "ms"</c:formatCode>
                <c:ptCount val="8"/>
                <c:pt idx="0">
                  <c:v>0.33</c:v>
                </c:pt>
                <c:pt idx="1">
                  <c:v>0.7</c:v>
                </c:pt>
                <c:pt idx="2">
                  <c:v>1.5</c:v>
                </c:pt>
                <c:pt idx="3">
                  <c:v>3.5</c:v>
                </c:pt>
                <c:pt idx="4">
                  <c:v>5.6</c:v>
                </c:pt>
                <c:pt idx="5">
                  <c:v>8.5</c:v>
                </c:pt>
                <c:pt idx="6">
                  <c:v>16.100000000000001</c:v>
                </c:pt>
                <c:pt idx="7">
                  <c:v>30.2</c:v>
                </c:pt>
              </c:numCache>
            </c:numRef>
          </c:val>
          <c:smooth val="0"/>
          <c:extLst>
            <c:ext xmlns:c16="http://schemas.microsoft.com/office/drawing/2014/chart" uri="{C3380CC4-5D6E-409C-BE32-E72D297353CC}">
              <c16:uniqueId val="{00000002-2342-4FF4-A77E-01211B74AB8B}"/>
            </c:ext>
          </c:extLst>
        </c:ser>
        <c:ser>
          <c:idx val="3"/>
          <c:order val="3"/>
          <c:tx>
            <c:strRef>
              <c:f>Charts!$E$96</c:f>
              <c:strCache>
                <c:ptCount val="1"/>
                <c:pt idx="0">
                  <c:v>Spatial partitioning</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cat>
            <c:strRef>
              <c:f>Charts!$A$97:$A$104</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E$97:$E$104</c:f>
              <c:numCache>
                <c:formatCode>0.0\ "ms"</c:formatCode>
                <c:ptCount val="8"/>
                <c:pt idx="0">
                  <c:v>0.34</c:v>
                </c:pt>
                <c:pt idx="1">
                  <c:v>1</c:v>
                </c:pt>
                <c:pt idx="2">
                  <c:v>1.5</c:v>
                </c:pt>
                <c:pt idx="3">
                  <c:v>3.4</c:v>
                </c:pt>
                <c:pt idx="4">
                  <c:v>5.3</c:v>
                </c:pt>
                <c:pt idx="5">
                  <c:v>10.9</c:v>
                </c:pt>
                <c:pt idx="6">
                  <c:v>16.399999999999999</c:v>
                </c:pt>
                <c:pt idx="7">
                  <c:v>33.4</c:v>
                </c:pt>
              </c:numCache>
            </c:numRef>
          </c:val>
          <c:smooth val="0"/>
          <c:extLst>
            <c:ext xmlns:c16="http://schemas.microsoft.com/office/drawing/2014/chart" uri="{C3380CC4-5D6E-409C-BE32-E72D297353CC}">
              <c16:uniqueId val="{00000003-2342-4FF4-A77E-01211B74AB8B}"/>
            </c:ext>
          </c:extLst>
        </c:ser>
        <c:ser>
          <c:idx val="4"/>
          <c:order val="4"/>
          <c:tx>
            <c:strRef>
              <c:f>Charts!$F$96</c:f>
              <c:strCache>
                <c:ptCount val="1"/>
                <c:pt idx="0">
                  <c:v>Animation sharing</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strRef>
              <c:f>Charts!$A$97:$A$104</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F$97:$F$104</c:f>
              <c:numCache>
                <c:formatCode>0.0\ "ms"</c:formatCode>
                <c:ptCount val="8"/>
                <c:pt idx="0">
                  <c:v>0.3</c:v>
                </c:pt>
                <c:pt idx="1">
                  <c:v>0.72</c:v>
                </c:pt>
                <c:pt idx="2">
                  <c:v>1.5</c:v>
                </c:pt>
                <c:pt idx="3">
                  <c:v>2.8</c:v>
                </c:pt>
                <c:pt idx="4">
                  <c:v>5.2</c:v>
                </c:pt>
                <c:pt idx="5">
                  <c:v>10.6</c:v>
                </c:pt>
                <c:pt idx="6">
                  <c:v>17.5</c:v>
                </c:pt>
                <c:pt idx="7">
                  <c:v>34.6</c:v>
                </c:pt>
              </c:numCache>
            </c:numRef>
          </c:val>
          <c:smooth val="0"/>
          <c:extLst>
            <c:ext xmlns:c16="http://schemas.microsoft.com/office/drawing/2014/chart" uri="{C3380CC4-5D6E-409C-BE32-E72D297353CC}">
              <c16:uniqueId val="{00000004-2342-4FF4-A77E-01211B74AB8B}"/>
            </c:ext>
          </c:extLst>
        </c:ser>
        <c:dLbls>
          <c:showLegendKey val="0"/>
          <c:showVal val="0"/>
          <c:showCatName val="0"/>
          <c:showSerName val="0"/>
          <c:showPercent val="0"/>
          <c:showBubbleSize val="0"/>
        </c:dLbls>
        <c:marker val="1"/>
        <c:smooth val="0"/>
        <c:axId val="1277892719"/>
        <c:axId val="1504069439"/>
      </c:lineChart>
      <c:catAx>
        <c:axId val="1277892719"/>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04069439"/>
        <c:crosses val="autoZero"/>
        <c:auto val="1"/>
        <c:lblAlgn val="ctr"/>
        <c:lblOffset val="100"/>
        <c:noMultiLvlLbl val="0"/>
      </c:catAx>
      <c:valAx>
        <c:axId val="1504069439"/>
        <c:scaling>
          <c:orientation val="minMax"/>
          <c:max val="60"/>
        </c:scaling>
        <c:delete val="0"/>
        <c:axPos val="l"/>
        <c:majorGridlines>
          <c:spPr>
            <a:ln w="9525" cap="flat" cmpd="sng" algn="ctr">
              <a:solidFill>
                <a:schemeClr val="tx1">
                  <a:lumMod val="15000"/>
                  <a:lumOff val="85000"/>
                </a:schemeClr>
              </a:solidFill>
              <a:round/>
            </a:ln>
            <a:effectLst/>
          </c:spPr>
        </c:majorGridlines>
        <c:numFmt formatCode="0.0\ &quot;ms&quot;"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77892719"/>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Mass to Actor Translation Frame Tim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1"/>
          <c:order val="0"/>
          <c:tx>
            <c:strRef>
              <c:f>Charts!$C$115</c:f>
              <c:strCache>
                <c:ptCount val="1"/>
                <c:pt idx="0">
                  <c:v>Mass</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Charts!$A$116:$A$123</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C$116:$C$123</c:f>
              <c:numCache>
                <c:formatCode>0.0\ "ms"</c:formatCode>
                <c:ptCount val="8"/>
                <c:pt idx="0">
                  <c:v>0.2</c:v>
                </c:pt>
                <c:pt idx="1">
                  <c:v>0.7</c:v>
                </c:pt>
                <c:pt idx="2">
                  <c:v>0.96</c:v>
                </c:pt>
                <c:pt idx="3">
                  <c:v>0.8</c:v>
                </c:pt>
                <c:pt idx="4">
                  <c:v>1.2</c:v>
                </c:pt>
                <c:pt idx="5">
                  <c:v>1.2</c:v>
                </c:pt>
                <c:pt idx="6">
                  <c:v>1.1000000000000001</c:v>
                </c:pt>
                <c:pt idx="7">
                  <c:v>1.3</c:v>
                </c:pt>
              </c:numCache>
            </c:numRef>
          </c:val>
          <c:smooth val="0"/>
          <c:extLst>
            <c:ext xmlns:c16="http://schemas.microsoft.com/office/drawing/2014/chart" uri="{C3380CC4-5D6E-409C-BE32-E72D297353CC}">
              <c16:uniqueId val="{00000000-7607-4041-BC49-1C2F8AD8D334}"/>
            </c:ext>
          </c:extLst>
        </c:ser>
        <c:ser>
          <c:idx val="2"/>
          <c:order val="1"/>
          <c:tx>
            <c:strRef>
              <c:f>Charts!$D$115</c:f>
              <c:strCache>
                <c:ptCount val="1"/>
                <c:pt idx="0">
                  <c:v>Multithreading</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strRef>
              <c:f>Charts!$A$116:$A$123</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D$116:$D$123</c:f>
              <c:numCache>
                <c:formatCode>0.0\ "ms"</c:formatCode>
                <c:ptCount val="8"/>
                <c:pt idx="0">
                  <c:v>0.3</c:v>
                </c:pt>
                <c:pt idx="1">
                  <c:v>0.56999999999999995</c:v>
                </c:pt>
                <c:pt idx="2">
                  <c:v>1.3</c:v>
                </c:pt>
                <c:pt idx="3">
                  <c:v>0.77</c:v>
                </c:pt>
                <c:pt idx="4">
                  <c:v>1.5</c:v>
                </c:pt>
                <c:pt idx="5">
                  <c:v>1.3</c:v>
                </c:pt>
                <c:pt idx="6">
                  <c:v>1.2</c:v>
                </c:pt>
                <c:pt idx="7">
                  <c:v>1.2</c:v>
                </c:pt>
              </c:numCache>
            </c:numRef>
          </c:val>
          <c:smooth val="0"/>
          <c:extLst>
            <c:ext xmlns:c16="http://schemas.microsoft.com/office/drawing/2014/chart" uri="{C3380CC4-5D6E-409C-BE32-E72D297353CC}">
              <c16:uniqueId val="{00000001-7607-4041-BC49-1C2F8AD8D334}"/>
            </c:ext>
          </c:extLst>
        </c:ser>
        <c:ser>
          <c:idx val="3"/>
          <c:order val="2"/>
          <c:tx>
            <c:strRef>
              <c:f>Charts!$E$115</c:f>
              <c:strCache>
                <c:ptCount val="1"/>
                <c:pt idx="0">
                  <c:v>Spatial partitioning</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cat>
            <c:strRef>
              <c:f>Charts!$A$116:$A$123</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E$116:$E$123</c:f>
              <c:numCache>
                <c:formatCode>0.0\ "ms"</c:formatCode>
                <c:ptCount val="8"/>
                <c:pt idx="0">
                  <c:v>0.23</c:v>
                </c:pt>
                <c:pt idx="1">
                  <c:v>0.7</c:v>
                </c:pt>
                <c:pt idx="2">
                  <c:v>1.3</c:v>
                </c:pt>
                <c:pt idx="3">
                  <c:v>0.84</c:v>
                </c:pt>
                <c:pt idx="4">
                  <c:v>1.7</c:v>
                </c:pt>
                <c:pt idx="5">
                  <c:v>1.5</c:v>
                </c:pt>
                <c:pt idx="6">
                  <c:v>1.4</c:v>
                </c:pt>
                <c:pt idx="7">
                  <c:v>1</c:v>
                </c:pt>
              </c:numCache>
            </c:numRef>
          </c:val>
          <c:smooth val="0"/>
          <c:extLst>
            <c:ext xmlns:c16="http://schemas.microsoft.com/office/drawing/2014/chart" uri="{C3380CC4-5D6E-409C-BE32-E72D297353CC}">
              <c16:uniqueId val="{00000002-7607-4041-BC49-1C2F8AD8D334}"/>
            </c:ext>
          </c:extLst>
        </c:ser>
        <c:ser>
          <c:idx val="4"/>
          <c:order val="3"/>
          <c:tx>
            <c:strRef>
              <c:f>Charts!$F$115</c:f>
              <c:strCache>
                <c:ptCount val="1"/>
                <c:pt idx="0">
                  <c:v>Animation sharing</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strRef>
              <c:f>Charts!$A$116:$A$123</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F$116:$F$123</c:f>
              <c:numCache>
                <c:formatCode>0.0\ "ms"</c:formatCode>
                <c:ptCount val="8"/>
                <c:pt idx="0">
                  <c:v>0.7</c:v>
                </c:pt>
                <c:pt idx="1">
                  <c:v>1.9</c:v>
                </c:pt>
                <c:pt idx="2">
                  <c:v>3.1</c:v>
                </c:pt>
                <c:pt idx="3">
                  <c:v>2.9</c:v>
                </c:pt>
                <c:pt idx="4">
                  <c:v>6</c:v>
                </c:pt>
                <c:pt idx="5">
                  <c:v>5</c:v>
                </c:pt>
                <c:pt idx="6">
                  <c:v>4.5</c:v>
                </c:pt>
                <c:pt idx="7">
                  <c:v>2.6</c:v>
                </c:pt>
              </c:numCache>
            </c:numRef>
          </c:val>
          <c:smooth val="0"/>
          <c:extLst>
            <c:ext xmlns:c16="http://schemas.microsoft.com/office/drawing/2014/chart" uri="{C3380CC4-5D6E-409C-BE32-E72D297353CC}">
              <c16:uniqueId val="{00000003-7607-4041-BC49-1C2F8AD8D334}"/>
            </c:ext>
          </c:extLst>
        </c:ser>
        <c:dLbls>
          <c:showLegendKey val="0"/>
          <c:showVal val="0"/>
          <c:showCatName val="0"/>
          <c:showSerName val="0"/>
          <c:showPercent val="0"/>
          <c:showBubbleSize val="0"/>
        </c:dLbls>
        <c:marker val="1"/>
        <c:smooth val="0"/>
        <c:axId val="271509600"/>
        <c:axId val="1371635007"/>
      </c:lineChart>
      <c:catAx>
        <c:axId val="2715096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71635007"/>
        <c:crosses val="autoZero"/>
        <c:auto val="1"/>
        <c:lblAlgn val="ctr"/>
        <c:lblOffset val="100"/>
        <c:noMultiLvlLbl val="0"/>
      </c:catAx>
      <c:valAx>
        <c:axId val="1371635007"/>
        <c:scaling>
          <c:orientation val="minMax"/>
        </c:scaling>
        <c:delete val="0"/>
        <c:axPos val="l"/>
        <c:majorGridlines>
          <c:spPr>
            <a:ln w="9525" cap="flat" cmpd="sng" algn="ctr">
              <a:solidFill>
                <a:schemeClr val="tx1">
                  <a:lumMod val="15000"/>
                  <a:lumOff val="85000"/>
                </a:schemeClr>
              </a:solidFill>
              <a:round/>
            </a:ln>
            <a:effectLst/>
          </c:spPr>
        </c:majorGridlines>
        <c:numFmt formatCode="0.0\ &quot;ms&quot;"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7150960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Animation Frame Tim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Charts!$B$133</c:f>
              <c:strCache>
                <c:ptCount val="1"/>
                <c:pt idx="0">
                  <c:v>Simple</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Charts!$A$134:$A$141</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B$134:$B$141</c:f>
              <c:numCache>
                <c:formatCode>0.0\ "ms"</c:formatCode>
                <c:ptCount val="8"/>
                <c:pt idx="0">
                  <c:v>4</c:v>
                </c:pt>
                <c:pt idx="1">
                  <c:v>5</c:v>
                </c:pt>
                <c:pt idx="2">
                  <c:v>9.6999999999999993</c:v>
                </c:pt>
                <c:pt idx="3">
                  <c:v>21</c:v>
                </c:pt>
                <c:pt idx="4">
                  <c:v>40.200000000000003</c:v>
                </c:pt>
                <c:pt idx="5">
                  <c:v>77.7</c:v>
                </c:pt>
                <c:pt idx="6">
                  <c:v>167</c:v>
                </c:pt>
                <c:pt idx="7">
                  <c:v>329</c:v>
                </c:pt>
              </c:numCache>
            </c:numRef>
          </c:val>
          <c:smooth val="0"/>
          <c:extLst>
            <c:ext xmlns:c16="http://schemas.microsoft.com/office/drawing/2014/chart" uri="{C3380CC4-5D6E-409C-BE32-E72D297353CC}">
              <c16:uniqueId val="{00000000-8286-4D1F-BA6B-A82BEE493B0D}"/>
            </c:ext>
          </c:extLst>
        </c:ser>
        <c:ser>
          <c:idx val="1"/>
          <c:order val="1"/>
          <c:tx>
            <c:strRef>
              <c:f>Charts!$C$133</c:f>
              <c:strCache>
                <c:ptCount val="1"/>
                <c:pt idx="0">
                  <c:v>Mass</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Charts!$A$134:$A$141</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C$134:$C$141</c:f>
              <c:numCache>
                <c:formatCode>0.0\ "ms"</c:formatCode>
                <c:ptCount val="8"/>
                <c:pt idx="0">
                  <c:v>3.5</c:v>
                </c:pt>
                <c:pt idx="1">
                  <c:v>6</c:v>
                </c:pt>
                <c:pt idx="2">
                  <c:v>9.6999999999999993</c:v>
                </c:pt>
                <c:pt idx="3">
                  <c:v>9.8000000000000007</c:v>
                </c:pt>
                <c:pt idx="4">
                  <c:v>13.4</c:v>
                </c:pt>
                <c:pt idx="5">
                  <c:v>12.7</c:v>
                </c:pt>
                <c:pt idx="6">
                  <c:v>15.5</c:v>
                </c:pt>
                <c:pt idx="7">
                  <c:v>13</c:v>
                </c:pt>
              </c:numCache>
            </c:numRef>
          </c:val>
          <c:smooth val="0"/>
          <c:extLst>
            <c:ext xmlns:c16="http://schemas.microsoft.com/office/drawing/2014/chart" uri="{C3380CC4-5D6E-409C-BE32-E72D297353CC}">
              <c16:uniqueId val="{00000001-8286-4D1F-BA6B-A82BEE493B0D}"/>
            </c:ext>
          </c:extLst>
        </c:ser>
        <c:ser>
          <c:idx val="2"/>
          <c:order val="2"/>
          <c:tx>
            <c:strRef>
              <c:f>Charts!$D$133</c:f>
              <c:strCache>
                <c:ptCount val="1"/>
                <c:pt idx="0">
                  <c:v>Multithreading</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strRef>
              <c:f>Charts!$A$134:$A$141</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D$134:$D$141</c:f>
              <c:numCache>
                <c:formatCode>0.0\ "ms"</c:formatCode>
                <c:ptCount val="8"/>
                <c:pt idx="0">
                  <c:v>2.8</c:v>
                </c:pt>
                <c:pt idx="1">
                  <c:v>6.5</c:v>
                </c:pt>
                <c:pt idx="2">
                  <c:v>9.3000000000000007</c:v>
                </c:pt>
                <c:pt idx="3">
                  <c:v>11.4</c:v>
                </c:pt>
                <c:pt idx="4">
                  <c:v>17.899999999999999</c:v>
                </c:pt>
                <c:pt idx="5">
                  <c:v>13.8</c:v>
                </c:pt>
                <c:pt idx="6">
                  <c:v>12.9</c:v>
                </c:pt>
                <c:pt idx="7">
                  <c:v>14</c:v>
                </c:pt>
              </c:numCache>
            </c:numRef>
          </c:val>
          <c:smooth val="0"/>
          <c:extLst>
            <c:ext xmlns:c16="http://schemas.microsoft.com/office/drawing/2014/chart" uri="{C3380CC4-5D6E-409C-BE32-E72D297353CC}">
              <c16:uniqueId val="{00000002-8286-4D1F-BA6B-A82BEE493B0D}"/>
            </c:ext>
          </c:extLst>
        </c:ser>
        <c:ser>
          <c:idx val="3"/>
          <c:order val="3"/>
          <c:tx>
            <c:strRef>
              <c:f>Charts!$E$133</c:f>
              <c:strCache>
                <c:ptCount val="1"/>
                <c:pt idx="0">
                  <c:v>Spatial partitioning</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cat>
            <c:strRef>
              <c:f>Charts!$A$134:$A$141</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E$134:$E$141</c:f>
              <c:numCache>
                <c:formatCode>0.0\ "ms"</c:formatCode>
                <c:ptCount val="8"/>
                <c:pt idx="0">
                  <c:v>2.7</c:v>
                </c:pt>
                <c:pt idx="1">
                  <c:v>7.1</c:v>
                </c:pt>
                <c:pt idx="2">
                  <c:v>9.6999999999999993</c:v>
                </c:pt>
                <c:pt idx="3">
                  <c:v>10.5</c:v>
                </c:pt>
                <c:pt idx="4">
                  <c:v>18.5</c:v>
                </c:pt>
                <c:pt idx="5">
                  <c:v>17.3</c:v>
                </c:pt>
                <c:pt idx="6">
                  <c:v>16.8</c:v>
                </c:pt>
                <c:pt idx="7">
                  <c:v>6.8</c:v>
                </c:pt>
              </c:numCache>
            </c:numRef>
          </c:val>
          <c:smooth val="0"/>
          <c:extLst>
            <c:ext xmlns:c16="http://schemas.microsoft.com/office/drawing/2014/chart" uri="{C3380CC4-5D6E-409C-BE32-E72D297353CC}">
              <c16:uniqueId val="{00000003-8286-4D1F-BA6B-A82BEE493B0D}"/>
            </c:ext>
          </c:extLst>
        </c:ser>
        <c:ser>
          <c:idx val="4"/>
          <c:order val="4"/>
          <c:tx>
            <c:strRef>
              <c:f>Charts!$F$133</c:f>
              <c:strCache>
                <c:ptCount val="1"/>
                <c:pt idx="0">
                  <c:v>Animation sharing</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strRef>
              <c:f>Charts!$A$134:$A$141</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F$134:$F$141</c:f>
              <c:numCache>
                <c:formatCode>0.0\ "ms"</c:formatCode>
                <c:ptCount val="8"/>
                <c:pt idx="0">
                  <c:v>2</c:v>
                </c:pt>
                <c:pt idx="1">
                  <c:v>2.7</c:v>
                </c:pt>
                <c:pt idx="2">
                  <c:v>4.0999999999999996</c:v>
                </c:pt>
                <c:pt idx="3">
                  <c:v>4.3</c:v>
                </c:pt>
                <c:pt idx="4">
                  <c:v>6.2</c:v>
                </c:pt>
                <c:pt idx="5">
                  <c:v>4.5</c:v>
                </c:pt>
                <c:pt idx="6">
                  <c:v>2.8</c:v>
                </c:pt>
                <c:pt idx="7">
                  <c:v>1.2</c:v>
                </c:pt>
              </c:numCache>
            </c:numRef>
          </c:val>
          <c:smooth val="0"/>
          <c:extLst>
            <c:ext xmlns:c16="http://schemas.microsoft.com/office/drawing/2014/chart" uri="{C3380CC4-5D6E-409C-BE32-E72D297353CC}">
              <c16:uniqueId val="{00000004-8286-4D1F-BA6B-A82BEE493B0D}"/>
            </c:ext>
          </c:extLst>
        </c:ser>
        <c:dLbls>
          <c:showLegendKey val="0"/>
          <c:showVal val="0"/>
          <c:showCatName val="0"/>
          <c:showSerName val="0"/>
          <c:showPercent val="0"/>
          <c:showBubbleSize val="0"/>
        </c:dLbls>
        <c:marker val="1"/>
        <c:smooth val="0"/>
        <c:axId val="260220320"/>
        <c:axId val="265693936"/>
      </c:lineChart>
      <c:catAx>
        <c:axId val="26022032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65693936"/>
        <c:crosses val="autoZero"/>
        <c:auto val="1"/>
        <c:lblAlgn val="ctr"/>
        <c:lblOffset val="100"/>
        <c:noMultiLvlLbl val="0"/>
      </c:catAx>
      <c:valAx>
        <c:axId val="265693936"/>
        <c:scaling>
          <c:orientation val="minMax"/>
          <c:max val="40"/>
        </c:scaling>
        <c:delete val="0"/>
        <c:axPos val="l"/>
        <c:majorGridlines>
          <c:spPr>
            <a:ln w="9525" cap="flat" cmpd="sng" algn="ctr">
              <a:solidFill>
                <a:schemeClr val="tx1">
                  <a:lumMod val="15000"/>
                  <a:lumOff val="85000"/>
                </a:schemeClr>
              </a:solidFill>
              <a:round/>
            </a:ln>
            <a:effectLst/>
          </c:spPr>
        </c:majorGridlines>
        <c:numFmt formatCode="0.0\ &quot;ms&quot;"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6022032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Simple (800 vs 800)</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tx>
            <c:strRef>
              <c:f>'1600vs1600'!$B$1</c:f>
              <c:strCache>
                <c:ptCount val="1"/>
                <c:pt idx="0">
                  <c:v>Simple</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2056-4173-9BB1-9382A5456B7E}"/>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2056-4173-9BB1-9382A5456B7E}"/>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2056-4173-9BB1-9382A5456B7E}"/>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2056-4173-9BB1-9382A5456B7E}"/>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bestFit"/>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1600vs1600'!$A$3,'1600vs1600'!$A$5,'1600vs1600'!$A$7:$A$8)</c:f>
              <c:strCache>
                <c:ptCount val="4"/>
                <c:pt idx="0">
                  <c:v>Target Acquisition</c:v>
                </c:pt>
                <c:pt idx="1">
                  <c:v>Movement &amp; Avoidance</c:v>
                </c:pt>
                <c:pt idx="2">
                  <c:v>Animation</c:v>
                </c:pt>
                <c:pt idx="3">
                  <c:v>Other</c:v>
                </c:pt>
              </c:strCache>
              <c:extLst/>
            </c:strRef>
          </c:cat>
          <c:val>
            <c:numRef>
              <c:f>('1600vs1600'!$B$3,'1600vs1600'!$B$5,'1600vs1600'!$B$7:$B$8)</c:f>
              <c:numCache>
                <c:formatCode>0.0\ "ms"</c:formatCode>
                <c:ptCount val="4"/>
                <c:pt idx="0">
                  <c:v>88.5</c:v>
                </c:pt>
                <c:pt idx="1">
                  <c:v>214</c:v>
                </c:pt>
                <c:pt idx="2">
                  <c:v>40.200000000000003</c:v>
                </c:pt>
                <c:pt idx="3">
                  <c:v>14.400000000000034</c:v>
                </c:pt>
              </c:numCache>
              <c:extLst/>
            </c:numRef>
          </c:val>
          <c:extLst>
            <c:ext xmlns:c16="http://schemas.microsoft.com/office/drawing/2014/chart" uri="{C3380CC4-5D6E-409C-BE32-E72D297353CC}">
              <c16:uniqueId val="{00000008-2056-4173-9BB1-9382A5456B7E}"/>
            </c:ext>
          </c:extLst>
        </c:ser>
        <c:dLbls>
          <c:dLblPos val="bestFit"/>
          <c:showLegendKey val="0"/>
          <c:showVal val="1"/>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D44022DA78D4E34A6FD205A517A6245"/>
        <w:category>
          <w:name w:val="General"/>
          <w:gallery w:val="placeholder"/>
        </w:category>
        <w:types>
          <w:type w:val="bbPlcHdr"/>
        </w:types>
        <w:behaviors>
          <w:behavior w:val="content"/>
        </w:behaviors>
        <w:guid w:val="{48E704A5-4338-40D3-BAE8-B14F1465485A}"/>
      </w:docPartPr>
      <w:docPartBody>
        <w:p w:rsidR="00694E3D" w:rsidRDefault="008D3594">
          <w:r w:rsidRPr="0080154F">
            <w:rPr>
              <w:rStyle w:val="PlaceholderText"/>
            </w:rPr>
            <w:t>[Author]</w:t>
          </w:r>
        </w:p>
      </w:docPartBody>
    </w:docPart>
    <w:docPart>
      <w:docPartPr>
        <w:name w:val="29AFEA83DDB049D0BB8068F7C331ACF1"/>
        <w:category>
          <w:name w:val="General"/>
          <w:gallery w:val="placeholder"/>
        </w:category>
        <w:types>
          <w:type w:val="bbPlcHdr"/>
        </w:types>
        <w:behaviors>
          <w:behavior w:val="content"/>
        </w:behaviors>
        <w:guid w:val="{056AC370-F099-4B9F-8208-CA6E2F6C5A41}"/>
      </w:docPartPr>
      <w:docPartBody>
        <w:p w:rsidR="00694E3D" w:rsidRDefault="008D3594" w:rsidP="008D3594">
          <w:pPr>
            <w:pStyle w:val="29AFEA83DDB049D0BB8068F7C331ACF1"/>
          </w:pPr>
          <w:r w:rsidRPr="0080154F">
            <w:rPr>
              <w:rStyle w:val="PlaceholderText"/>
            </w:rPr>
            <w:t>[Author]</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Biome">
    <w:charset w:val="00"/>
    <w:family w:val="swiss"/>
    <w:pitch w:val="variable"/>
    <w:sig w:usb0="A11526FF" w:usb1="8000000A" w:usb2="00010000" w:usb3="00000000" w:csb0="0000019F" w:csb1="00000000"/>
  </w:font>
  <w:font w:name="Segoe UI Emoji">
    <w:panose1 w:val="020B0502040204020203"/>
    <w:charset w:val="00"/>
    <w:family w:val="swiss"/>
    <w:pitch w:val="variable"/>
    <w:sig w:usb0="00000003" w:usb1="02000000" w:usb2="00000000" w:usb3="00000000" w:csb0="00000001" w:csb1="00000000"/>
  </w:font>
  <w:font w:name="Segoe UI Symbol">
    <w:panose1 w:val="020B0502040204020203"/>
    <w:charset w:val="00"/>
    <w:family w:val="swiss"/>
    <w:pitch w:val="variable"/>
    <w:sig w:usb0="800001E3" w:usb1="1200FFEF" w:usb2="0004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D3594"/>
    <w:rsid w:val="0005541A"/>
    <w:rsid w:val="0026637A"/>
    <w:rsid w:val="002D456E"/>
    <w:rsid w:val="002E32D2"/>
    <w:rsid w:val="003A0A74"/>
    <w:rsid w:val="003F546A"/>
    <w:rsid w:val="00510630"/>
    <w:rsid w:val="005C2D9B"/>
    <w:rsid w:val="006215E2"/>
    <w:rsid w:val="00694E3D"/>
    <w:rsid w:val="006E4211"/>
    <w:rsid w:val="007539BA"/>
    <w:rsid w:val="008C4323"/>
    <w:rsid w:val="008C5250"/>
    <w:rsid w:val="008D3594"/>
    <w:rsid w:val="008F413C"/>
    <w:rsid w:val="00925800"/>
    <w:rsid w:val="009F20F3"/>
    <w:rsid w:val="00BF7836"/>
    <w:rsid w:val="00C92541"/>
    <w:rsid w:val="00CA5B79"/>
    <w:rsid w:val="00E86D88"/>
    <w:rsid w:val="00E978A2"/>
    <w:rsid w:val="00EB350A"/>
    <w:rsid w:val="00F74AF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D3594"/>
    <w:rPr>
      <w:color w:val="808080"/>
    </w:rPr>
  </w:style>
  <w:style w:type="paragraph" w:customStyle="1" w:styleId="29AFEA83DDB049D0BB8068F7C331ACF1">
    <w:name w:val="29AFEA83DDB049D0BB8068F7C331ACF1"/>
    <w:rsid w:val="008D3594"/>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723942CCEB3A674D8F1F6472CCEFB38E" ma:contentTypeVersion="11" ma:contentTypeDescription="Create a new document." ma:contentTypeScope="" ma:versionID="e4de40d148e029d40e3aaddc8bf68a5e">
  <xsd:schema xmlns:xsd="http://www.w3.org/2001/XMLSchema" xmlns:xs="http://www.w3.org/2001/XMLSchema" xmlns:p="http://schemas.microsoft.com/office/2006/metadata/properties" xmlns:ns2="128482ec-0431-40d5-ab26-89ea2a4f3ccd" xmlns:ns3="60eb0cf4-ae2a-4762-800a-cb593b869ecb" xmlns:ns4="http://schemas.microsoft.com/sharepoint/v4" xmlns:ns5="a2e691a9-fcfc-4d85-a390-1894fe98bd9e" targetNamespace="http://schemas.microsoft.com/office/2006/metadata/properties" ma:root="true" ma:fieldsID="fce8e8bd091658f3fe51b22d57dec109" ns2:_="" ns3:_="" ns4:_="" ns5:_="">
    <xsd:import namespace="128482ec-0431-40d5-ab26-89ea2a4f3ccd"/>
    <xsd:import namespace="60eb0cf4-ae2a-4762-800a-cb593b869ecb"/>
    <xsd:import namespace="http://schemas.microsoft.com/sharepoint/v4"/>
    <xsd:import namespace="a2e691a9-fcfc-4d85-a390-1894fe98bd9e"/>
    <xsd:element name="properties">
      <xsd:complexType>
        <xsd:sequence>
          <xsd:element name="documentManagement">
            <xsd:complexType>
              <xsd:all>
                <xsd:element ref="ns2:m99485b88215436a82099f8287cba0b0" minOccurs="0"/>
                <xsd:element ref="ns2:TaxCatchAll" minOccurs="0"/>
                <xsd:element ref="ns3:MediaServiceMetadata" minOccurs="0"/>
                <xsd:element ref="ns3:MediaServiceFastMetadata" minOccurs="0"/>
                <xsd:element ref="ns3:MediaServiceDateTaken" minOccurs="0"/>
                <xsd:element ref="ns3:MediaServiceAutoTags" minOccurs="0"/>
                <xsd:element ref="ns3:MediaServiceOCR" minOccurs="0"/>
                <xsd:element ref="ns3:MediaServiceLocation" minOccurs="0"/>
                <xsd:element ref="ns4:IconOverlay" minOccurs="0"/>
                <xsd:element ref="ns5:SharedWithUsers" minOccurs="0"/>
                <xsd:element ref="ns5:SharedWithDetails" minOccurs="0"/>
                <xsd:element ref="ns3:MediaServiceGenerationTime" minOccurs="0"/>
                <xsd:element ref="ns3:MediaServiceEventHashCode" minOccurs="0"/>
                <xsd:element ref="ns3:MediaServiceAutoKeyPoints" minOccurs="0"/>
                <xsd:element ref="ns3:MediaServiceKeyPoints" minOccurs="0"/>
                <xsd:element ref="ns3:MediaLengthInSeconds" minOccurs="0"/>
                <xsd:element ref="ns3:lcf76f155ced4ddcb4097134ff3c332f" minOccurs="0"/>
                <xsd:element ref="ns3: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28482ec-0431-40d5-ab26-89ea2a4f3ccd" elementFormDefault="qualified">
    <xsd:import namespace="http://schemas.microsoft.com/office/2006/documentManagement/types"/>
    <xsd:import namespace="http://schemas.microsoft.com/office/infopath/2007/PartnerControls"/>
    <xsd:element name="m99485b88215436a82099f8287cba0b0" ma:index="9" nillable="true" ma:taxonomy="true" ma:internalName="m99485b88215436a82099f8287cba0b0" ma:taxonomyFieldName="Kernteam" ma:displayName="Kernteam" ma:default="" ma:fieldId="{699485b8-8215-436a-8209-9f8287cba0b0}" ma:taxonomyMulti="true" ma:sspId="9d9af33d-1c7e-4655-8224-df3a670842a4" ma:termSetId="f2199854-b90f-4d12-b5f9-723340d5e437" ma:anchorId="00000000-0000-0000-0000-000000000000" ma:open="false" ma:isKeyword="false">
      <xsd:complexType>
        <xsd:sequence>
          <xsd:element ref="pc:Terms" minOccurs="0" maxOccurs="1"/>
        </xsd:sequence>
      </xsd:complexType>
    </xsd:element>
    <xsd:element name="TaxCatchAll" ma:index="10" nillable="true" ma:displayName="Taxonomy Catch All Column" ma:hidden="true" ma:list="{26a5f98c-5cc8-4015-9754-f7f59d70125b}" ma:internalName="TaxCatchAll" ma:showField="CatchAllData" ma:web="128482ec-0431-40d5-ab26-89ea2a4f3ccd">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60eb0cf4-ae2a-4762-800a-cb593b869ecb"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MediaServiceAutoTags" ma:internalName="MediaServiceAutoTags" ma:readOnly="true">
      <xsd:simpleType>
        <xsd:restriction base="dms:Text"/>
      </xsd:simpleType>
    </xsd:element>
    <xsd:element name="MediaServiceOCR" ma:index="15" nillable="true" ma:displayName="MediaServiceOCR" ma:internalName="MediaServiceOCR" ma:readOnly="true">
      <xsd:simpleType>
        <xsd:restriction base="dms:Note">
          <xsd:maxLength value="255"/>
        </xsd:restriction>
      </xsd:simpleType>
    </xsd:element>
    <xsd:element name="MediaServiceLocation" ma:index="16" nillable="true" ma:displayName="MediaServiceLocation" ma:internalName="MediaServiceLocation" ma:readOnly="true">
      <xsd:simpleType>
        <xsd:restriction base="dms:Text"/>
      </xsd:simpleType>
    </xsd:element>
    <xsd:element name="MediaServiceGenerationTime" ma:index="20" nillable="true" ma:displayName="MediaServiceGenerationTime" ma:hidden="true" ma:internalName="MediaServiceGenerationTime" ma:readOnly="true">
      <xsd:simpleType>
        <xsd:restriction base="dms:Text"/>
      </xsd:simpleType>
    </xsd:element>
    <xsd:element name="MediaServiceEventHashCode" ma:index="21" nillable="true" ma:displayName="MediaServiceEventHashCode" ma:hidden="true" ma:internalName="MediaServiceEventHashCode" ma:readOnly="true">
      <xsd:simpleType>
        <xsd:restriction base="dms:Text"/>
      </xsd:simpleType>
    </xsd:element>
    <xsd:element name="MediaServiceAutoKeyPoints" ma:index="22" nillable="true" ma:displayName="MediaServiceAutoKeyPoints" ma:hidden="true" ma:internalName="MediaServiceAutoKeyPoints" ma:readOnly="true">
      <xsd:simpleType>
        <xsd:restriction base="dms:Note"/>
      </xsd:simpleType>
    </xsd:element>
    <xsd:element name="MediaServiceKeyPoints" ma:index="23" nillable="true" ma:displayName="KeyPoints" ma:internalName="MediaServiceKeyPoints" ma:readOnly="true">
      <xsd:simpleType>
        <xsd:restriction base="dms:Note">
          <xsd:maxLength value="255"/>
        </xsd:restriction>
      </xsd:simpleType>
    </xsd:element>
    <xsd:element name="MediaLengthInSeconds" ma:index="24" nillable="true" ma:displayName="Length (seconds)" ma:internalName="MediaLengthInSeconds" ma:readOnly="true">
      <xsd:simpleType>
        <xsd:restriction base="dms:Unknown"/>
      </xsd:simpleType>
    </xsd:element>
    <xsd:element name="lcf76f155ced4ddcb4097134ff3c332f" ma:index="26" nillable="true" ma:taxonomy="true" ma:internalName="lcf76f155ced4ddcb4097134ff3c332f" ma:taxonomyFieldName="MediaServiceImageTags" ma:displayName="Image Tags" ma:readOnly="false" ma:fieldId="{5cf76f15-5ced-4ddc-b409-7134ff3c332f}" ma:taxonomyMulti="true" ma:sspId="9d9af33d-1c7e-4655-8224-df3a670842a4"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7" nillable="true" ma:displayName="MediaServiceObjectDetectorVersions" ma:description=""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4" elementFormDefault="qualified">
    <xsd:import namespace="http://schemas.microsoft.com/office/2006/documentManagement/types"/>
    <xsd:import namespace="http://schemas.microsoft.com/office/infopath/2007/PartnerControls"/>
    <xsd:element name="IconOverlay" ma:index="17" nillable="true" ma:displayName="IconOverlay" ma:hidden="true" ma:internalName="IconOverlay">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a2e691a9-fcfc-4d85-a390-1894fe98bd9e" elementFormDefault="qualified">
    <xsd:import namespace="http://schemas.microsoft.com/office/2006/documentManagement/types"/>
    <xsd:import namespace="http://schemas.microsoft.com/office/infopath/2007/PartnerControls"/>
    <xsd:element name="SharedWithUsers" ma:index="18" nillable="true" ma:displayName="Gedeeld met" ma:SearchPeopleOnly="false" ma:SharePointGroup="0" ma:internalName="SharedWithUsers" ma:readOnly="true" ma:showField="ImnNam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Gedeeld met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IconOverlay xmlns="http://schemas.microsoft.com/sharepoint/v4" xsi:nil="true"/>
    <TaxCatchAll xmlns="128482ec-0431-40d5-ab26-89ea2a4f3ccd" xsi:nil="true"/>
    <m99485b88215436a82099f8287cba0b0 xmlns="128482ec-0431-40d5-ab26-89ea2a4f3ccd">
      <Terms xmlns="http://schemas.microsoft.com/office/infopath/2007/PartnerControls"/>
    </m99485b88215436a82099f8287cba0b0>
    <lcf76f155ced4ddcb4097134ff3c332f xmlns="60eb0cf4-ae2a-4762-800a-cb593b869ecb">
      <Terms xmlns="http://schemas.microsoft.com/office/infopath/2007/PartnerControls"/>
    </lcf76f155ced4ddcb4097134ff3c332f>
  </documentManagement>
</p:properties>
</file>

<file path=customXml/item4.xml><?xml version="1.0" encoding="utf-8"?>
<b:Sources xmlns:b="http://schemas.openxmlformats.org/officeDocument/2006/bibliography" xmlns="http://schemas.openxmlformats.org/officeDocument/2006/bibliography" SelectedStyle="\IEEE2006OfficeOnline.xsl" StyleName="IEEE" Version="2006">
  <b:Source>
    <b:Tag>Placeholder1</b:Tag>
    <b:SourceType>Book</b:SourceType>
    <b:Guid>{D66A99A0-CCAE-4FE1-B9DA-C13354B072A5}</b:Guid>
    <b:RefOrder>1</b:RefOrder>
  </b:Source>
</b:Sources>
</file>

<file path=customXml/itemProps1.xml><?xml version="1.0" encoding="utf-8"?>
<ds:datastoreItem xmlns:ds="http://schemas.openxmlformats.org/officeDocument/2006/customXml" ds:itemID="{5EBBBFF2-2B1E-4E2A-81ED-02FB13488392}">
  <ds:schemaRefs>
    <ds:schemaRef ds:uri="http://schemas.microsoft.com/sharepoint/v3/contenttype/forms"/>
  </ds:schemaRefs>
</ds:datastoreItem>
</file>

<file path=customXml/itemProps2.xml><?xml version="1.0" encoding="utf-8"?>
<ds:datastoreItem xmlns:ds="http://schemas.openxmlformats.org/officeDocument/2006/customXml" ds:itemID="{6AD6E667-9FE3-44F6-AA83-894C6D5E44A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28482ec-0431-40d5-ab26-89ea2a4f3ccd"/>
    <ds:schemaRef ds:uri="60eb0cf4-ae2a-4762-800a-cb593b869ecb"/>
    <ds:schemaRef ds:uri="http://schemas.microsoft.com/sharepoint/v4"/>
    <ds:schemaRef ds:uri="a2e691a9-fcfc-4d85-a390-1894fe98bd9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0744C301-BA8E-4358-811D-299431B59409}">
  <ds:schemaRefs>
    <ds:schemaRef ds:uri="http://schemas.microsoft.com/office/2006/metadata/properties"/>
    <ds:schemaRef ds:uri="http://schemas.microsoft.com/office/infopath/2007/PartnerControls"/>
    <ds:schemaRef ds:uri="http://schemas.microsoft.com/sharepoint/v4"/>
    <ds:schemaRef ds:uri="128482ec-0431-40d5-ab26-89ea2a4f3ccd"/>
    <ds:schemaRef ds:uri="60eb0cf4-ae2a-4762-800a-cb593b869ecb"/>
  </ds:schemaRefs>
</ds:datastoreItem>
</file>

<file path=customXml/itemProps4.xml><?xml version="1.0" encoding="utf-8"?>
<ds:datastoreItem xmlns:ds="http://schemas.openxmlformats.org/officeDocument/2006/customXml" ds:itemID="{B69B996F-07DF-4E75-A710-C26BCD0896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97</TotalTime>
  <Pages>60</Pages>
  <Words>20574</Words>
  <Characters>117273</Characters>
  <Application>Microsoft Office Word</Application>
  <DocSecurity>0</DocSecurity>
  <Lines>977</Lines>
  <Paragraphs>275</Paragraphs>
  <ScaleCrop>false</ScaleCrop>
  <HeadingPairs>
    <vt:vector size="2" baseType="variant">
      <vt:variant>
        <vt:lpstr>Title</vt:lpstr>
      </vt:variant>
      <vt:variant>
        <vt:i4>1</vt:i4>
      </vt:variant>
    </vt:vector>
  </HeadingPairs>
  <TitlesOfParts>
    <vt:vector size="1" baseType="lpstr">
      <vt:lpstr>My Graduation work title</vt:lpstr>
    </vt:vector>
  </TitlesOfParts>
  <Company>Howest</Company>
  <LinksUpToDate>false</LinksUpToDate>
  <CharactersWithSpaces>1375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y Graduation work title</dc:title>
  <dc:subject/>
  <dc:creator>Schaep Simon</dc:creator>
  <cp:keywords/>
  <dc:description/>
  <cp:lastModifiedBy>Simon Schaep</cp:lastModifiedBy>
  <cp:revision>184</cp:revision>
  <dcterms:created xsi:type="dcterms:W3CDTF">2020-12-01T08:13:00Z</dcterms:created>
  <dcterms:modified xsi:type="dcterms:W3CDTF">2024-01-07T21: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23942CCEB3A674D8F1F6472CCEFB38E</vt:lpwstr>
  </property>
  <property fmtid="{D5CDD505-2E9C-101B-9397-08002B2CF9AE}" pid="3" name="ZOTERO_PREF_1">
    <vt:lpwstr>&lt;data data-version="3" zotero-version="6.0.30"&gt;&lt;session id="SC4Ch7j8"/&gt;&lt;style id="http://www.zotero.org/styles/ieee" locale="en-GB" hasBibliography="1" bibliographyStyleHasBeenSet="1"/&gt;&lt;prefs&gt;&lt;pref name="fieldType" value="Field"/&gt;&lt;pref name="automaticJour</vt:lpwstr>
  </property>
  <property fmtid="{D5CDD505-2E9C-101B-9397-08002B2CF9AE}" pid="4" name="ZOTERO_PREF_2">
    <vt:lpwstr>nalAbbreviations" value="true"/&gt;&lt;/prefs&gt;&lt;/data&gt;</vt:lpwstr>
  </property>
</Properties>
</file>